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194C8F" w14:textId="019BAD47" w:rsidR="00971908" w:rsidRPr="00D9375D" w:rsidRDefault="00255967" w:rsidP="00D9375D">
      <w:pPr>
        <w:spacing w:line="480" w:lineRule="auto"/>
        <w:contextualSpacing/>
        <w:jc w:val="center"/>
        <w:rPr>
          <w:b/>
        </w:rPr>
      </w:pPr>
      <w:r>
        <w:rPr>
          <w:b/>
        </w:rPr>
        <w:t>Effects of a natural precipitation gradient on</w:t>
      </w:r>
      <w:r w:rsidR="00971908" w:rsidRPr="00D9375D">
        <w:rPr>
          <w:b/>
        </w:rPr>
        <w:t xml:space="preserve"> fish and macroinvertebrate assemblages</w:t>
      </w:r>
    </w:p>
    <w:p w14:paraId="38BB4165" w14:textId="4907C477" w:rsidR="0029112B" w:rsidRDefault="0029112B" w:rsidP="00255967">
      <w:pPr>
        <w:spacing w:line="480" w:lineRule="auto"/>
        <w:contextualSpacing/>
        <w:jc w:val="center"/>
        <w:rPr>
          <w:bCs/>
          <w:vertAlign w:val="superscript"/>
        </w:rPr>
      </w:pPr>
      <w:r w:rsidRPr="00D9375D">
        <w:rPr>
          <w:bCs/>
        </w:rPr>
        <w:t>Sean Kinard</w:t>
      </w:r>
      <w:r w:rsidR="00255967" w:rsidRPr="00D9375D">
        <w:rPr>
          <w:bCs/>
          <w:vertAlign w:val="superscript"/>
        </w:rPr>
        <w:t>1</w:t>
      </w:r>
      <w:r w:rsidRPr="00D9375D">
        <w:rPr>
          <w:bCs/>
        </w:rPr>
        <w:t>, Christopher Patrick</w:t>
      </w:r>
      <w:r w:rsidR="00255967" w:rsidRPr="00D9375D">
        <w:rPr>
          <w:bCs/>
          <w:vertAlign w:val="superscript"/>
        </w:rPr>
        <w:t>1</w:t>
      </w:r>
      <w:r w:rsidRPr="00D9375D">
        <w:rPr>
          <w:bCs/>
        </w:rPr>
        <w:t>, Fernando Carvallo</w:t>
      </w:r>
      <w:r w:rsidR="00255967" w:rsidRPr="00D9375D">
        <w:rPr>
          <w:bCs/>
          <w:vertAlign w:val="superscript"/>
        </w:rPr>
        <w:t>2</w:t>
      </w:r>
    </w:p>
    <w:p w14:paraId="37152513" w14:textId="77777777" w:rsidR="00255967" w:rsidRDefault="00255967" w:rsidP="00255967">
      <w:pPr>
        <w:spacing w:line="480" w:lineRule="auto"/>
        <w:contextualSpacing/>
        <w:rPr>
          <w:bCs/>
        </w:rPr>
      </w:pPr>
    </w:p>
    <w:p w14:paraId="2CAAA7E5" w14:textId="2D3CA1F7" w:rsidR="00E37DC5" w:rsidRDefault="00E37DC5" w:rsidP="00E37DC5">
      <w:pPr>
        <w:pStyle w:val="ListParagraph"/>
        <w:numPr>
          <w:ilvl w:val="0"/>
          <w:numId w:val="4"/>
        </w:numPr>
        <w:spacing w:line="480" w:lineRule="auto"/>
        <w:rPr>
          <w:bCs/>
        </w:rPr>
      </w:pPr>
      <w:r>
        <w:rPr>
          <w:bCs/>
        </w:rPr>
        <w:t>Virginia Institute of Marine Science</w:t>
      </w:r>
    </w:p>
    <w:p w14:paraId="212C5A18" w14:textId="739EC2F8" w:rsidR="00E37DC5" w:rsidRPr="00E37DC5" w:rsidRDefault="00E37DC5" w:rsidP="00E37DC5">
      <w:pPr>
        <w:pStyle w:val="ListParagraph"/>
        <w:spacing w:line="480" w:lineRule="auto"/>
        <w:rPr>
          <w:bCs/>
        </w:rPr>
      </w:pPr>
      <w:r>
        <w:rPr>
          <w:bCs/>
        </w:rPr>
        <w:t xml:space="preserve"> 1370 </w:t>
      </w:r>
      <w:proofErr w:type="spellStart"/>
      <w:r>
        <w:rPr>
          <w:bCs/>
        </w:rPr>
        <w:t>Greate</w:t>
      </w:r>
      <w:proofErr w:type="spellEnd"/>
      <w:r>
        <w:rPr>
          <w:bCs/>
        </w:rPr>
        <w:t xml:space="preserve"> Road, Gloucester Point, Virginia 23062-1346</w:t>
      </w:r>
    </w:p>
    <w:p w14:paraId="10588755" w14:textId="7887633A" w:rsidR="00E37DC5" w:rsidRDefault="00E37DC5" w:rsidP="00255967">
      <w:pPr>
        <w:pStyle w:val="ListParagraph"/>
        <w:numPr>
          <w:ilvl w:val="0"/>
          <w:numId w:val="4"/>
        </w:numPr>
        <w:spacing w:line="480" w:lineRule="auto"/>
        <w:rPr>
          <w:bCs/>
        </w:rPr>
      </w:pPr>
      <w:r>
        <w:rPr>
          <w:bCs/>
        </w:rPr>
        <w:t>Texas A&amp;M Corpus Christi</w:t>
      </w:r>
    </w:p>
    <w:p w14:paraId="07FF3513" w14:textId="1D7AF011" w:rsidR="00255967" w:rsidRDefault="00E37DC5" w:rsidP="00E37DC5">
      <w:pPr>
        <w:pStyle w:val="ListParagraph"/>
        <w:spacing w:line="480" w:lineRule="auto"/>
        <w:rPr>
          <w:bCs/>
        </w:rPr>
      </w:pPr>
      <w:r>
        <w:rPr>
          <w:bCs/>
        </w:rPr>
        <w:t xml:space="preserve"> </w:t>
      </w:r>
      <w:r w:rsidRPr="00E37DC5">
        <w:rPr>
          <w:bCs/>
        </w:rPr>
        <w:t>6300 Ocean Dr, Corpus Christi, TX 78412</w:t>
      </w:r>
    </w:p>
    <w:p w14:paraId="3DD46346" w14:textId="3420BCF0" w:rsidR="00255967" w:rsidRDefault="00255967" w:rsidP="00255967">
      <w:pPr>
        <w:spacing w:line="480" w:lineRule="auto"/>
        <w:rPr>
          <w:bCs/>
        </w:rPr>
      </w:pPr>
    </w:p>
    <w:p w14:paraId="66FD0306" w14:textId="66793458" w:rsidR="00255967" w:rsidRDefault="00255967" w:rsidP="00D9375D">
      <w:pPr>
        <w:spacing w:line="480" w:lineRule="auto"/>
        <w:jc w:val="center"/>
        <w:rPr>
          <w:bCs/>
        </w:rPr>
      </w:pPr>
      <w:r>
        <w:rPr>
          <w:bCs/>
        </w:rPr>
        <w:t xml:space="preserve">Target Journal: </w:t>
      </w:r>
      <w:r w:rsidRPr="00D9375D">
        <w:rPr>
          <w:bCs/>
          <w:i/>
        </w:rPr>
        <w:t>Freshwater Biology</w:t>
      </w:r>
    </w:p>
    <w:p w14:paraId="397BC2BF" w14:textId="235B417C" w:rsidR="00255967" w:rsidRDefault="00255967" w:rsidP="00D9375D">
      <w:pPr>
        <w:spacing w:line="240" w:lineRule="auto"/>
        <w:contextualSpacing/>
        <w:jc w:val="center"/>
        <w:rPr>
          <w:bCs/>
        </w:rPr>
      </w:pPr>
      <w:r>
        <w:rPr>
          <w:bCs/>
        </w:rPr>
        <w:t>Total Word Count ()</w:t>
      </w:r>
    </w:p>
    <w:p w14:paraId="7EEBEB24" w14:textId="456E2809" w:rsidR="00255967" w:rsidRDefault="00255967" w:rsidP="00D9375D">
      <w:pPr>
        <w:spacing w:line="240" w:lineRule="auto"/>
        <w:contextualSpacing/>
        <w:jc w:val="center"/>
        <w:rPr>
          <w:bCs/>
        </w:rPr>
      </w:pPr>
      <w:r>
        <w:rPr>
          <w:bCs/>
        </w:rPr>
        <w:t>Abstract Count ()</w:t>
      </w:r>
    </w:p>
    <w:p w14:paraId="2E02A814" w14:textId="68801DCC" w:rsidR="00255967" w:rsidRDefault="00255967" w:rsidP="00D9375D">
      <w:pPr>
        <w:spacing w:line="240" w:lineRule="auto"/>
        <w:contextualSpacing/>
        <w:jc w:val="center"/>
        <w:rPr>
          <w:bCs/>
        </w:rPr>
      </w:pPr>
      <w:r>
        <w:rPr>
          <w:bCs/>
        </w:rPr>
        <w:t>Citations ()</w:t>
      </w:r>
    </w:p>
    <w:p w14:paraId="1603F973" w14:textId="7D1497E3" w:rsidR="00255967" w:rsidRDefault="00255967" w:rsidP="00D9375D">
      <w:pPr>
        <w:spacing w:line="240" w:lineRule="auto"/>
        <w:contextualSpacing/>
        <w:jc w:val="center"/>
        <w:rPr>
          <w:bCs/>
        </w:rPr>
      </w:pPr>
      <w:r>
        <w:rPr>
          <w:bCs/>
        </w:rPr>
        <w:t>Figures ()</w:t>
      </w:r>
    </w:p>
    <w:p w14:paraId="1A13D135" w14:textId="380B1CE5" w:rsidR="00255967" w:rsidRPr="00255967" w:rsidRDefault="00255967" w:rsidP="00D9375D">
      <w:pPr>
        <w:spacing w:line="240" w:lineRule="auto"/>
        <w:contextualSpacing/>
        <w:jc w:val="center"/>
        <w:rPr>
          <w:bCs/>
        </w:rPr>
      </w:pPr>
      <w:r>
        <w:rPr>
          <w:bCs/>
        </w:rPr>
        <w:t>Tables ()</w:t>
      </w:r>
    </w:p>
    <w:p w14:paraId="41A6B387" w14:textId="77777777" w:rsidR="00255967" w:rsidRDefault="00255967" w:rsidP="00D9375D">
      <w:pPr>
        <w:spacing w:line="480" w:lineRule="auto"/>
        <w:contextualSpacing/>
        <w:rPr>
          <w:bCs/>
        </w:rPr>
      </w:pPr>
    </w:p>
    <w:p w14:paraId="5407C21B" w14:textId="45248633" w:rsidR="00255967" w:rsidRDefault="00255967">
      <w:pPr>
        <w:rPr>
          <w:bCs/>
        </w:rPr>
      </w:pPr>
      <w:r>
        <w:rPr>
          <w:bCs/>
        </w:rPr>
        <w:br w:type="page"/>
      </w:r>
    </w:p>
    <w:p w14:paraId="253D2A45" w14:textId="553D031D" w:rsidR="00255967" w:rsidRDefault="00255967" w:rsidP="00255967">
      <w:pPr>
        <w:spacing w:line="480" w:lineRule="auto"/>
        <w:contextualSpacing/>
        <w:jc w:val="center"/>
        <w:rPr>
          <w:bCs/>
        </w:rPr>
      </w:pPr>
      <w:r>
        <w:rPr>
          <w:bCs/>
        </w:rPr>
        <w:lastRenderedPageBreak/>
        <w:t>ABSTRACT:</w:t>
      </w:r>
    </w:p>
    <w:p w14:paraId="5E42C47F" w14:textId="2D828577" w:rsidR="00255967" w:rsidRPr="00E37DC5" w:rsidRDefault="00255967" w:rsidP="009A7FCE">
      <w:pPr>
        <w:rPr>
          <w:bCs/>
        </w:rPr>
      </w:pPr>
      <w:r>
        <w:rPr>
          <w:bCs/>
        </w:rPr>
        <w:br w:type="page"/>
      </w:r>
    </w:p>
    <w:p w14:paraId="79C5BD67" w14:textId="77777777" w:rsidR="00255967" w:rsidRDefault="006643E8" w:rsidP="00255967">
      <w:pPr>
        <w:spacing w:line="480" w:lineRule="auto"/>
        <w:contextualSpacing/>
        <w:rPr>
          <w:b/>
        </w:rPr>
      </w:pPr>
      <w:r w:rsidRPr="00E37DC5">
        <w:rPr>
          <w:b/>
        </w:rPr>
        <w:lastRenderedPageBreak/>
        <w:t>Introduction</w:t>
      </w:r>
      <w:r w:rsidR="0029112B" w:rsidRPr="00E37DC5">
        <w:rPr>
          <w:b/>
        </w:rPr>
        <w:t xml:space="preserve">: </w:t>
      </w:r>
    </w:p>
    <w:p w14:paraId="4C710FB8" w14:textId="2B305F53" w:rsidR="00F92723" w:rsidRPr="00E522EE" w:rsidRDefault="00B33B60" w:rsidP="00E37DC5">
      <w:pPr>
        <w:spacing w:line="480" w:lineRule="auto"/>
        <w:ind w:firstLine="720"/>
        <w:contextualSpacing/>
      </w:pPr>
      <w:r w:rsidRPr="00E37DC5">
        <w:t xml:space="preserve">Anthropogenic climate </w:t>
      </w:r>
      <w:r w:rsidR="006643E8" w:rsidRPr="00E37DC5">
        <w:t xml:space="preserve">change creates an urgent need to understand the relationship between biological communities and climate </w:t>
      </w:r>
      <w:r w:rsidR="00611EFF" w:rsidRPr="00E37DC5">
        <w:fldChar w:fldCharType="begin">
          <w:fldData xml:space="preserve">PEVuZE5vdGU+PENpdGU+PEF1dGhvcj5Xcm9uYTwvQXV0aG9yPjxZZWFyPjIwMDY8L1llYXI+PFJl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</w:fldData>
        </w:fldChar>
      </w:r>
      <w:r w:rsidR="00611EFF" w:rsidRPr="00E37DC5">
        <w:instrText xml:space="preserve"> ADDIN EN.CITE </w:instrText>
      </w:r>
      <w:r w:rsidR="00611EFF" w:rsidRPr="00E37DC5">
        <w:fldChar w:fldCharType="begin">
          <w:fldData xml:space="preserve">PEVuZE5vdGU+PENpdGU+PEF1dGhvcj5Xcm9uYTwvQXV0aG9yPjxZZWFyPjIwMDY8L1llYXI+PFJl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</w:fldData>
        </w:fldChar>
      </w:r>
      <w:r w:rsidR="00611EFF" w:rsidRPr="00E37DC5">
        <w:instrText xml:space="preserve"> ADDIN EN.CITE.DATA </w:instrText>
      </w:r>
      <w:r w:rsidR="00611EFF" w:rsidRPr="00E37DC5">
        <w:fldChar w:fldCharType="end"/>
      </w:r>
      <w:r w:rsidR="00611EFF" w:rsidRPr="00E37DC5">
        <w:fldChar w:fldCharType="separate"/>
      </w:r>
      <w:r w:rsidR="00611EFF" w:rsidRPr="00E37DC5">
        <w:rPr>
          <w:noProof/>
        </w:rPr>
        <w:t>(Wrona, Prowse et al. 2006)</w:t>
      </w:r>
      <w:r w:rsidR="00611EFF" w:rsidRPr="00E37DC5">
        <w:fldChar w:fldCharType="end"/>
      </w:r>
      <w:r w:rsidR="006643E8" w:rsidRPr="00E37DC5">
        <w:t>. As concentrations of greenhouse gases rise, the atmosphere retains more infrared radiation</w:t>
      </w:r>
      <w:r w:rsidRPr="00E37DC5">
        <w:t>,</w:t>
      </w:r>
      <w:r w:rsidR="006643E8" w:rsidRPr="00E37DC5">
        <w:t xml:space="preserve"> resulting in rising global temperatures </w:t>
      </w:r>
      <w:commentRangeStart w:id="0"/>
      <w:r w:rsidR="00611EFF" w:rsidRPr="00E522EE">
        <w:fldChar w:fldCharType="begin"/>
      </w:r>
      <w:r w:rsidR="00611EFF" w:rsidRPr="00E37DC5">
        <w:instrText xml:space="preserve"> ADDIN EN.CITE &lt;EndNote&gt;&lt;Cite&gt;&lt;Author&gt;IPCC&lt;/Author&gt;&lt;Year&gt;2014&lt;/Year&gt;&lt;RecNum&gt;68&lt;/RecNum&gt;&lt;DisplayText&gt;(IPCC 2014)&lt;/DisplayText&gt;&lt;record&gt;&lt;rec-number&gt;68&lt;/rec-number&gt;&lt;foreign-keys&gt;&lt;key app="EN" db-id="fzt5daz5eexrvhezevkpw9shp2fpffwdpre5" timestamp="1553293780"&gt;68&lt;/key&gt;&lt;/foreign-keys&gt;&lt;ref-type name="Report"&gt;27&lt;/ref-type&gt;&lt;contributors&gt;&lt;authors&gt;&lt;author&gt;IPCC&lt;/author&gt;&lt;/authors&gt;&lt;/contributors&gt;&lt;titles&gt;&lt;title&gt;Climate Change 2014: Synthesis Report. Contribution of Working Groups I, II and III to the Fifth Assessment Report of the&amp;#xD;Intergovernmental Panel on Climate Change [Core Writing Team, R.K. Pachauri and L.A. Meyer (eds.)]&lt;/title&gt;&lt;/titles&gt;&lt;volume&gt;151 pp.&lt;/volume&gt;&lt;dates&gt;&lt;year&gt;2014&lt;/year&gt;&lt;/dates&gt;&lt;pub-location&gt;Geneva, Switzerland&lt;/pub-location&gt;&lt;publisher&gt;IPCC&lt;/publisher&gt;&lt;urls&gt;&lt;/urls&gt;&lt;/record&gt;&lt;/Cite&gt;&lt;/EndNote&gt;</w:instrText>
      </w:r>
      <w:r w:rsidR="00611EFF" w:rsidRPr="00E522EE">
        <w:fldChar w:fldCharType="separate"/>
      </w:r>
      <w:r w:rsidR="00611EFF" w:rsidRPr="00E37DC5">
        <w:rPr>
          <w:noProof/>
        </w:rPr>
        <w:t>(IPCC 2014)</w:t>
      </w:r>
      <w:r w:rsidR="00611EFF" w:rsidRPr="00E522EE">
        <w:fldChar w:fldCharType="end"/>
      </w:r>
      <w:commentRangeEnd w:id="0"/>
      <w:r w:rsidR="00255967">
        <w:rPr>
          <w:rStyle w:val="CommentReference"/>
        </w:rPr>
        <w:commentReference w:id="0"/>
      </w:r>
      <w:r w:rsidR="006643E8" w:rsidRPr="00E522EE">
        <w:t>. A warmer atmosphere is more energetic which intensifies the Hydrological Cycle (i.e. patterns of precipitation and evaporation)</w:t>
      </w:r>
      <w:r w:rsidRPr="00E522EE">
        <w:t xml:space="preserve">, causing </w:t>
      </w:r>
      <w:r w:rsidR="006643E8" w:rsidRPr="00E522EE">
        <w:t xml:space="preserve">wet regions </w:t>
      </w:r>
      <w:r w:rsidRPr="00E522EE">
        <w:t xml:space="preserve">to </w:t>
      </w:r>
      <w:r w:rsidR="006643E8" w:rsidRPr="00E522EE">
        <w:t xml:space="preserve">become wetter and dry regions become drier </w:t>
      </w:r>
      <w:r w:rsidR="00611EFF" w:rsidRPr="00E522EE">
        <w:fldChar w:fldCharType="begin"/>
      </w:r>
      <w:r w:rsidR="00611EFF" w:rsidRPr="00E522EE">
        <w:instrText xml:space="preserve"> ADDIN EN.CITE &lt;EndNote&gt;&lt;Cite&gt;&lt;Author&gt;Allen&lt;/Author&gt;&lt;Year&gt;2002&lt;/Year&gt;&lt;RecNum&gt;8&lt;/RecNum&gt;&lt;DisplayText&gt;(Allen and Ingram 2002)&lt;/DisplayText&gt;&lt;record&gt;&lt;rec-number&gt;8&lt;/rec-number&gt;&lt;foreign-keys&gt;&lt;key app="EN" db-id="fzt5daz5eexrvhezevkpw9shp2fpffwdpre5" timestamp="1551456263"&gt;8&lt;/key&gt;&lt;/foreign-keys&gt;&lt;ref-type name="Journal Article"&gt;17&lt;/ref-type&gt;&lt;contributors&gt;&lt;authors&gt;&lt;author&gt;Allen, M. R.&lt;/author&gt;&lt;author&gt;Ingram, W. J.&lt;/author&gt;&lt;/authors&gt;&lt;/contributors&gt;&lt;auth-address&gt;Univ Oxford, Dept Phys, Oxford OX1 3PU, England&amp;#xD;Hadley Ctr, Met Off, Bracknell RG12 2SZ, Berks, England&lt;/auth-address&gt;&lt;titles&gt;&lt;title&gt;Constraints on future changes in climate and the hydrologic cycle&lt;/title&gt;&lt;secondary-title&gt;Nature&lt;/secondary-title&gt;&lt;alt-title&gt;Nature&amp;#xD;Nature&lt;/alt-title&gt;&lt;/titles&gt;&lt;periodical&gt;&lt;full-title&gt;Nature&lt;/full-title&gt;&lt;abbr-1&gt;Nature&lt;/abbr-1&gt;&lt;/periodical&gt;&lt;pages&gt;224-+&lt;/pages&gt;&lt;volume&gt;419&lt;/volume&gt;&lt;number&gt;6903&lt;/number&gt;&lt;keywords&gt;&lt;keyword&gt;atlantic thermohaline circulation&lt;/keyword&gt;&lt;keyword&gt;north-atlantic&lt;/keyword&gt;&lt;keyword&gt;global precipitation&lt;/keyword&gt;&lt;keyword&gt;southern oscillations&lt;/keyword&gt;&lt;keyword&gt;water-vapor&lt;/keyword&gt;&lt;keyword&gt;atmosphere&lt;/keyword&gt;&lt;keyword&gt;model&lt;/keyword&gt;&lt;keyword&gt;variability&lt;/keyword&gt;&lt;keyword&gt;trends&lt;/keyword&gt;&lt;keyword&gt;frequency&lt;/keyword&gt;&lt;/keywords&gt;&lt;dates&gt;&lt;year&gt;2002&lt;/year&gt;&lt;pub-dates&gt;&lt;date&gt;Sep 12&lt;/date&gt;&lt;/pub-dates&gt;&lt;/dates&gt;&lt;isbn&gt;0028-0836&lt;/isbn&gt;&lt;accession-num&gt;WOS:000177931200052&lt;/accession-num&gt;&lt;urls&gt;&lt;related-urls&gt;&lt;url&gt;&amp;lt;Go to ISI&amp;gt;://WOS:000177931200052&lt;/url&gt;&lt;/related-urls&gt;&lt;/urls&gt;&lt;language&gt;English&lt;/language&gt;&lt;/record&gt;&lt;/Cite&gt;&lt;/EndNote&gt;</w:instrText>
      </w:r>
      <w:r w:rsidR="00611EFF" w:rsidRPr="00E522EE">
        <w:fldChar w:fldCharType="separate"/>
      </w:r>
      <w:r w:rsidR="00611EFF" w:rsidRPr="00E522EE">
        <w:rPr>
          <w:noProof/>
        </w:rPr>
        <w:t>(Allen and Ingram 2002)</w:t>
      </w:r>
      <w:r w:rsidR="00611EFF" w:rsidRPr="00E522EE">
        <w:fldChar w:fldCharType="end"/>
      </w:r>
      <w:r w:rsidR="006643E8" w:rsidRPr="00E522EE">
        <w:t xml:space="preserve">. Simultaneously, the frequency and intensity of extreme weather events are expected to increase </w:t>
      </w:r>
      <w:r w:rsidR="00611EFF" w:rsidRPr="00E522EE">
        <w:fldChar w:fldCharType="begin"/>
      </w:r>
      <w:r w:rsidR="00611EFF" w:rsidRPr="00E522EE">
        <w:instrText xml:space="preserve"> ADDIN EN.CITE &lt;EndNote&gt;&lt;Cite&gt;&lt;Author&gt;Held&lt;/Author&gt;&lt;Year&gt;2006&lt;/Year&gt;&lt;RecNum&gt;11&lt;/RecNum&gt;&lt;DisplayText&gt;(Held and Soden 2006)&lt;/DisplayText&gt;&lt;record&gt;&lt;rec-number&gt;11&lt;/rec-number&gt;&lt;foreign-keys&gt;&lt;key app="EN" db-id="fzt5daz5eexrvhezevkpw9shp2fpffwdpre5" timestamp="1551456394"&gt;11&lt;/key&gt;&lt;/foreign-keys&gt;&lt;ref-type name="Journal Article"&gt;17&lt;/ref-type&gt;&lt;contributors&gt;&lt;authors&gt;&lt;author&gt;Held, I. M.&lt;/author&gt;&lt;author&gt;Soden, B. J.&lt;/author&gt;&lt;/authors&gt;&lt;/contributors&gt;&lt;auth-address&gt;Univ Miami, Rosenstiel Sch Marine &amp;amp; Atmospher Sci, Miami, FL 33149 USA&amp;#xD;NOAA, Geophys Fluid Dynam Lab, Princeton, NJ USA&lt;/auth-address&gt;&lt;titles&gt;&lt;title&gt;Robust responses of the hydrological cycle to global warming&lt;/title&gt;&lt;secondary-title&gt;Journal of Climate&lt;/secondary-title&gt;&lt;alt-title&gt;J Climate&amp;#xD;J Climate&lt;/alt-title&gt;&lt;/titles&gt;&lt;periodical&gt;&lt;full-title&gt;Journal of Climate&lt;/full-title&gt;&lt;abbr-1&gt;J Climate&lt;/abbr-1&gt;&lt;/periodical&gt;&lt;pages&gt;5686-5699&lt;/pages&gt;&lt;volume&gt;19&lt;/volume&gt;&lt;number&gt;21&lt;/number&gt;&lt;keywords&gt;&lt;keyword&gt;climate-change&lt;/keyword&gt;&lt;keyword&gt;doubling co2&lt;/keyword&gt;&lt;keyword&gt;water-vapor&lt;/keyword&gt;&lt;keyword&gt;atmosphere&lt;/keyword&gt;&lt;keyword&gt;model&lt;/keyword&gt;&lt;keyword&gt;precipitation&lt;/keyword&gt;&lt;keyword&gt;variability&lt;/keyword&gt;&lt;keyword&gt;circulation&lt;/keyword&gt;&lt;keyword&gt;feedbacks&lt;/keyword&gt;&lt;keyword&gt;moisture&lt;/keyword&gt;&lt;/keywords&gt;&lt;dates&gt;&lt;year&gt;2006&lt;/year&gt;&lt;pub-dates&gt;&lt;date&gt;Nov 1&lt;/date&gt;&lt;/pub-dates&gt;&lt;/dates&gt;&lt;isbn&gt;0894-8755&lt;/isbn&gt;&lt;accession-num&gt;WOS:000242163800014&lt;/accession-num&gt;&lt;urls&gt;&lt;related-urls&gt;&lt;url&gt;&amp;lt;Go to ISI&amp;gt;://WOS:000242163800014&lt;/url&gt;&lt;/related-urls&gt;&lt;/urls&gt;&lt;language&gt;English&lt;/language&gt;&lt;/record&gt;&lt;/Cite&gt;&lt;/EndNote&gt;</w:instrText>
      </w:r>
      <w:r w:rsidR="00611EFF" w:rsidRPr="00E522EE">
        <w:fldChar w:fldCharType="separate"/>
      </w:r>
      <w:r w:rsidR="00611EFF" w:rsidRPr="00E522EE">
        <w:rPr>
          <w:noProof/>
        </w:rPr>
        <w:t>(Held and Soden 2006)</w:t>
      </w:r>
      <w:r w:rsidR="00611EFF" w:rsidRPr="00E522EE">
        <w:fldChar w:fldCharType="end"/>
      </w:r>
      <w:r w:rsidR="006643E8" w:rsidRPr="00E522EE">
        <w:t xml:space="preserve">. The predicted shifts in precipitation regimes will have significant effects on ecosystems, especially in arid and semi-arid regions </w:t>
      </w:r>
      <w:r w:rsidR="00611EFF" w:rsidRPr="00E522EE">
        <w:fldChar w:fldCharType="begin"/>
      </w:r>
      <w:r w:rsidR="00611EFF" w:rsidRPr="00E522EE">
        <w:instrText xml:space="preserve"> ADDIN EN.CITE &lt;EndNote&gt;&lt;Cite&gt;&lt;Author&gt;Grimm&lt;/Author&gt;&lt;Year&gt;2013&lt;/Year&gt;&lt;RecNum&gt;5&lt;/RecNum&gt;&lt;DisplayText&gt;(Grimm, Chapin et al. 2013)&lt;/DisplayText&gt;&lt;record&gt;&lt;rec-number&gt;5&lt;/rec-number&gt;&lt;foreign-keys&gt;&lt;key app="EN" db-id="fzt5daz5eexrvhezevkpw9shp2fpffwdpre5" timestamp="1551455132"&gt;5&lt;/key&gt;&lt;/foreign-keys&gt;&lt;ref-type name="Journal Article"&gt;17&lt;/ref-type&gt;&lt;contributors&gt;&lt;authors&gt;&lt;author&gt;Grimm, Nancy B.&lt;/author&gt;&lt;author&gt;Chapin, F. Stuart&lt;/author&gt;&lt;author&gt;Bierwagen, Britta&lt;/author&gt;&lt;author&gt;Gonzalez, Patrick&lt;/author&gt;&lt;author&gt;Groffman, Peter M.&lt;/author&gt;&lt;/authors&gt;&lt;/contributors&gt;&lt;titles&gt;&lt;title&gt;The impacts of climate change on ecosystem structure and function&lt;/title&gt;&lt;secondary-title&gt;Frontiers in ecology and the environment&lt;/secondary-title&gt;&lt;/titles&gt;&lt;periodical&gt;&lt;full-title&gt;Frontiers in Ecology and the Environment&lt;/full-title&gt;&lt;abbr-1&gt;Front Ecol Environ&lt;/abbr-1&gt;&lt;/periodical&gt;&lt;pages&gt;474-482&lt;/pages&gt;&lt;volume&gt;11&lt;/volume&gt;&lt;number&gt;9&lt;/number&gt;&lt;dates&gt;&lt;year&gt;2013&lt;/year&gt;&lt;pub-dates&gt;&lt;date&gt;2013&lt;/date&gt;&lt;/pub-dates&gt;&lt;/dates&gt;&lt;publisher&gt;Ecological Society of America&lt;/publisher&gt;&lt;isbn&gt;1540-9295&lt;/isbn&gt;&lt;urls&gt;&lt;related-urls&gt;&lt;url&gt;https://esajournals.onlinelibrary.wiley.com/doi/pdf/10.1890/120282&lt;/url&gt;&lt;/related-urls&gt;&lt;/urls&gt;&lt;electronic-resource-num&gt;10.1890/120282&lt;/electronic-resource-num&gt;&lt;/record&gt;&lt;/Cite&gt;&lt;/EndNote&gt;</w:instrText>
      </w:r>
      <w:r w:rsidR="00611EFF" w:rsidRPr="00E522EE">
        <w:fldChar w:fldCharType="separate"/>
      </w:r>
      <w:r w:rsidR="00611EFF" w:rsidRPr="00E522EE">
        <w:rPr>
          <w:noProof/>
        </w:rPr>
        <w:t>(Grimm, Chapin et al. 2013)</w:t>
      </w:r>
      <w:r w:rsidR="00611EFF" w:rsidRPr="00E522EE">
        <w:fldChar w:fldCharType="end"/>
      </w:r>
      <w:r w:rsidR="006643E8" w:rsidRPr="00E522EE">
        <w:t>.</w:t>
      </w:r>
      <w:r w:rsidR="00347E19" w:rsidRPr="00E522EE">
        <w:t xml:space="preserve">  Streams, with their tight association with precipitation patterns, may be particularly sensitive to changes in precipitation.</w:t>
      </w:r>
      <w:r w:rsidR="00BB5A2F" w:rsidRPr="00E522EE">
        <w:t xml:space="preserve"> </w:t>
      </w:r>
      <w:commentRangeStart w:id="1"/>
      <w:r w:rsidR="00BB5A2F" w:rsidRPr="00E522EE">
        <w:rPr>
          <w:highlight w:val="yellow"/>
        </w:rPr>
        <w:t>X%</w:t>
      </w:r>
      <w:commentRangeEnd w:id="1"/>
      <w:r w:rsidR="00E522EE">
        <w:rPr>
          <w:rStyle w:val="CommentReference"/>
        </w:rPr>
        <w:commentReference w:id="1"/>
      </w:r>
      <w:r w:rsidR="00BB5A2F" w:rsidRPr="00E522EE">
        <w:t xml:space="preserve"> of 1</w:t>
      </w:r>
      <w:r w:rsidR="00BB5A2F" w:rsidRPr="00E522EE">
        <w:rPr>
          <w:vertAlign w:val="superscript"/>
        </w:rPr>
        <w:t>st</w:t>
      </w:r>
      <w:r w:rsidR="00BB5A2F" w:rsidRPr="00E522EE">
        <w:t>-3</w:t>
      </w:r>
      <w:r w:rsidR="00BB5A2F" w:rsidRPr="00E522EE">
        <w:rPr>
          <w:vertAlign w:val="superscript"/>
        </w:rPr>
        <w:t>rd</w:t>
      </w:r>
      <w:r w:rsidR="00BB5A2F" w:rsidRPr="00E522EE">
        <w:t xml:space="preserve"> order streams are predicted to </w:t>
      </w:r>
      <w:r w:rsidR="00653CDB" w:rsidRPr="00E522EE">
        <w:t>undergo</w:t>
      </w:r>
      <w:r w:rsidR="00BB5A2F" w:rsidRPr="00E522EE">
        <w:t xml:space="preserve"> significant increase/decrease within the next 100 years.</w:t>
      </w:r>
      <w:r w:rsidR="00347E19" w:rsidRPr="00E522EE">
        <w:t xml:space="preserve"> </w:t>
      </w:r>
      <w:r w:rsidR="006643E8" w:rsidRPr="00E522EE">
        <w:t xml:space="preserve">However, it is unclear how </w:t>
      </w:r>
      <w:r w:rsidR="00BB5A2F" w:rsidRPr="00E522EE">
        <w:t xml:space="preserve">these </w:t>
      </w:r>
      <w:r w:rsidR="00347E19" w:rsidRPr="00E522EE">
        <w:t xml:space="preserve">stream </w:t>
      </w:r>
      <w:r w:rsidR="006643E8" w:rsidRPr="00E522EE">
        <w:t xml:space="preserve">ecosystems will respond or adjust </w:t>
      </w:r>
      <w:r w:rsidR="00F92723" w:rsidRPr="00E522EE">
        <w:t>to the predicted changes to the hydrologic cycle</w:t>
      </w:r>
      <w:r w:rsidR="006643E8" w:rsidRPr="00E522EE">
        <w:t xml:space="preserve">. </w:t>
      </w:r>
      <w:r w:rsidRPr="00E522EE">
        <w:t>Therefore</w:t>
      </w:r>
      <w:r w:rsidR="006643E8" w:rsidRPr="00E522EE">
        <w:t xml:space="preserve">, </w:t>
      </w:r>
      <w:r w:rsidR="00AD5979" w:rsidRPr="00E522EE">
        <w:t xml:space="preserve">clarifying </w:t>
      </w:r>
      <w:r w:rsidR="00F92723" w:rsidRPr="00E522EE">
        <w:t xml:space="preserve">mechanistic links between climate drivers and </w:t>
      </w:r>
      <w:r w:rsidR="00AD5979" w:rsidRPr="00E522EE">
        <w:t>stream biology improves ecological predictions related to</w:t>
      </w:r>
      <w:r w:rsidR="00F92723" w:rsidRPr="00E522EE">
        <w:t xml:space="preserve"> anthropogenic climate change.</w:t>
      </w:r>
    </w:p>
    <w:p w14:paraId="265F0EB7" w14:textId="0885F0FB" w:rsidR="004F6B73" w:rsidRPr="00E522EE" w:rsidRDefault="00BB5A2F" w:rsidP="00E37DC5">
      <w:pPr>
        <w:spacing w:line="480" w:lineRule="auto"/>
        <w:ind w:firstLine="720"/>
        <w:contextualSpacing/>
      </w:pPr>
      <w:r w:rsidRPr="00E522EE">
        <w:t>Stream communities are sensitive to changes</w:t>
      </w:r>
      <w:r w:rsidR="00255967">
        <w:t xml:space="preserve"> in both</w:t>
      </w:r>
      <w:r w:rsidRPr="00E522EE">
        <w:t xml:space="preserve"> water chemistry and flow regime</w:t>
      </w:r>
      <w:r w:rsidR="00255967">
        <w:t xml:space="preserve"> and these are</w:t>
      </w:r>
      <w:r w:rsidRPr="00E522EE">
        <w:t xml:space="preserve"> directly </w:t>
      </w:r>
      <w:r w:rsidR="00255967">
        <w:t>influenced</w:t>
      </w:r>
      <w:r w:rsidR="00255967" w:rsidRPr="00E522EE">
        <w:t xml:space="preserve"> </w:t>
      </w:r>
      <w:r w:rsidRPr="00E522EE">
        <w:t xml:space="preserve">by precipitation regime </w:t>
      </w:r>
      <w:r w:rsidRPr="00E522EE">
        <w:fldChar w:fldCharType="begin">
          <w:fldData xml:space="preserve">PEVuZE5vdGU+PENpdGU+PEF1dGhvcj5Lb3Jtb3M8L0F1dGhvcj48WWVhcj4yMDE2PC9ZZWFyPjxS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</w:fldData>
        </w:fldChar>
      </w:r>
      <w:r w:rsidRPr="00E522EE">
        <w:instrText xml:space="preserve"> ADDIN EN.CITE </w:instrText>
      </w:r>
      <w:r w:rsidRPr="00E522EE">
        <w:fldChar w:fldCharType="begin">
          <w:fldData xml:space="preserve">PEVuZE5vdGU+PENpdGU+PEF1dGhvcj5Lb3Jtb3M8L0F1dGhvcj48WWVhcj4yMDE2PC9ZZWFyPjxS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</w:fldData>
        </w:fldChar>
      </w:r>
      <w:r w:rsidRPr="00E522EE">
        <w:instrText xml:space="preserve"> ADDIN EN.CITE.DATA </w:instrText>
      </w:r>
      <w:r w:rsidRPr="00E522EE">
        <w:fldChar w:fldCharType="end"/>
      </w:r>
      <w:r w:rsidRPr="00E522EE">
        <w:fldChar w:fldCharType="separate"/>
      </w:r>
      <w:r w:rsidRPr="00E522EE">
        <w:rPr>
          <w:noProof/>
        </w:rPr>
        <w:t>(Hirabayashi, Kanae et al. 2008, Kormos, Luce et al. 2016)</w:t>
      </w:r>
      <w:r w:rsidRPr="00E522EE">
        <w:fldChar w:fldCharType="end"/>
      </w:r>
      <w:r w:rsidRPr="00E522EE">
        <w:t xml:space="preserve">. </w:t>
      </w:r>
      <w:r w:rsidR="00D93E52" w:rsidRPr="00E522EE">
        <w:t>Stream c</w:t>
      </w:r>
      <w:r w:rsidR="006643E8" w:rsidRPr="00E522EE">
        <w:t xml:space="preserve">ommunity assembly is constrained by abiotic and biotic filters </w:t>
      </w:r>
      <w:r w:rsidR="00611EFF" w:rsidRPr="00E522EE">
        <w:fldChar w:fldCharType="begin">
          <w:fldData xml:space="preserve">PEVuZE5vdGU+PENpdGU+PEF1dGhvcj5Qb2ZmPC9BdXRob3I+PFllYXI+MTk5NzwvWWVhcj48UmVj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</w:fldData>
        </w:fldChar>
      </w:r>
      <w:r w:rsidR="00611EFF" w:rsidRPr="00E522EE">
        <w:instrText xml:space="preserve"> ADDIN EN.CITE </w:instrText>
      </w:r>
      <w:r w:rsidR="00611EFF" w:rsidRPr="00E522EE">
        <w:fldChar w:fldCharType="begin">
          <w:fldData xml:space="preserve">PEVuZE5vdGU+PENpdGU+PEF1dGhvcj5Qb2ZmPC9BdXRob3I+PFllYXI+MTk5NzwvWWVhcj48UmVj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</w:fldData>
        </w:fldChar>
      </w:r>
      <w:r w:rsidR="00611EFF" w:rsidRPr="00E522EE">
        <w:instrText xml:space="preserve"> ADDIN EN.CITE.DATA </w:instrText>
      </w:r>
      <w:r w:rsidR="00611EFF" w:rsidRPr="00E522EE">
        <w:fldChar w:fldCharType="end"/>
      </w:r>
      <w:r w:rsidR="00611EFF" w:rsidRPr="00E522EE">
        <w:fldChar w:fldCharType="separate"/>
      </w:r>
      <w:r w:rsidR="00611EFF" w:rsidRPr="00E522EE">
        <w:rPr>
          <w:noProof/>
        </w:rPr>
        <w:t>(Poff 1997)</w:t>
      </w:r>
      <w:r w:rsidR="00611EFF" w:rsidRPr="00E522EE">
        <w:fldChar w:fldCharType="end"/>
      </w:r>
      <w:r w:rsidR="00CF3064" w:rsidRPr="00E522EE">
        <w:t xml:space="preserve">.  Assuming organisms can disperse to a habitat, they must be able to survive in the local environment and successfully reproduce in the presence of other organisms exerting pressures such as competition and predation </w:t>
      </w:r>
      <w:r w:rsidR="00611EFF" w:rsidRPr="00E522EE">
        <w:fldChar w:fldCharType="begin">
          <w:fldData xml:space="preserve">PEVuZE5vdGU+PENpdGU+PEF1dGhvcj5QYXRyaWNrPC9BdXRob3I+PFllYXI+MjAxMTwvWWVhcj48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</w:fldData>
        </w:fldChar>
      </w:r>
      <w:r w:rsidR="00611EFF" w:rsidRPr="00E522EE">
        <w:instrText xml:space="preserve"> ADDIN EN.CITE </w:instrText>
      </w:r>
      <w:r w:rsidR="00611EFF" w:rsidRPr="00E522EE">
        <w:fldChar w:fldCharType="begin">
          <w:fldData xml:space="preserve">PEVuZE5vdGU+PENpdGU+PEF1dGhvcj5QYXRyaWNrPC9BdXRob3I+PFllYXI+MjAxMTwvWWVhcj48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</w:fldData>
        </w:fldChar>
      </w:r>
      <w:r w:rsidR="00611EFF" w:rsidRPr="00E522EE">
        <w:instrText xml:space="preserve"> ADDIN EN.CITE.DATA </w:instrText>
      </w:r>
      <w:r w:rsidR="00611EFF" w:rsidRPr="00E522EE">
        <w:fldChar w:fldCharType="end"/>
      </w:r>
      <w:r w:rsidR="00611EFF" w:rsidRPr="00E522EE">
        <w:fldChar w:fldCharType="separate"/>
      </w:r>
      <w:r w:rsidR="00611EFF" w:rsidRPr="00E522EE">
        <w:rPr>
          <w:noProof/>
        </w:rPr>
        <w:t>(Patrick and Swan 2011)</w:t>
      </w:r>
      <w:r w:rsidR="00611EFF" w:rsidRPr="00E522EE">
        <w:fldChar w:fldCharType="end"/>
      </w:r>
      <w:r w:rsidR="00611EFF" w:rsidRPr="00E522EE">
        <w:t>.</w:t>
      </w:r>
      <w:r w:rsidR="006643E8" w:rsidRPr="00E522EE">
        <w:t xml:space="preserve"> </w:t>
      </w:r>
      <w:r w:rsidR="00347E19" w:rsidRPr="00E522EE">
        <w:t xml:space="preserve">Abiotic filters are conceptually easy to understand.  </w:t>
      </w:r>
      <w:r w:rsidR="006643E8" w:rsidRPr="00E522EE">
        <w:t xml:space="preserve">Species have physiological tolerances which limit their </w:t>
      </w:r>
      <w:r w:rsidR="006643E8" w:rsidRPr="00E522EE">
        <w:lastRenderedPageBreak/>
        <w:t xml:space="preserve">distribution across environmental gradients </w:t>
      </w:r>
      <w:r w:rsidR="00611EFF" w:rsidRPr="00E522EE">
        <w:fldChar w:fldCharType="begin">
          <w:fldData xml:space="preserve">PEVuZE5vdGU+PENpdGU+PEF1dGhvcj5XaGl0dGFrZXI8L0F1dGhvcj48WWVhcj4yMDAxPC9ZZWFy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</w:fldData>
        </w:fldChar>
      </w:r>
      <w:r w:rsidR="00611EFF" w:rsidRPr="00E522EE">
        <w:instrText xml:space="preserve"> ADDIN EN.CITE </w:instrText>
      </w:r>
      <w:r w:rsidR="00611EFF" w:rsidRPr="00E522EE">
        <w:fldChar w:fldCharType="begin">
          <w:fldData xml:space="preserve">PEVuZE5vdGU+PENpdGU+PEF1dGhvcj5XaGl0dGFrZXI8L0F1dGhvcj48WWVhcj4yMDAxPC9ZZWFy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</w:fldData>
        </w:fldChar>
      </w:r>
      <w:r w:rsidR="00611EFF" w:rsidRPr="00E522EE">
        <w:instrText xml:space="preserve"> ADDIN EN.CITE.DATA </w:instrText>
      </w:r>
      <w:r w:rsidR="00611EFF" w:rsidRPr="00E522EE">
        <w:fldChar w:fldCharType="end"/>
      </w:r>
      <w:r w:rsidR="00611EFF" w:rsidRPr="00E522EE">
        <w:fldChar w:fldCharType="separate"/>
      </w:r>
      <w:r w:rsidR="00611EFF" w:rsidRPr="00E522EE">
        <w:rPr>
          <w:noProof/>
        </w:rPr>
        <w:t>(Whittaker, Willis et al. 2001)</w:t>
      </w:r>
      <w:r w:rsidR="00611EFF" w:rsidRPr="00E522EE">
        <w:fldChar w:fldCharType="end"/>
      </w:r>
      <w:r w:rsidR="006643E8" w:rsidRPr="00E522EE">
        <w:t xml:space="preserve">. </w:t>
      </w:r>
      <w:r w:rsidR="004F6B73" w:rsidRPr="00E522EE">
        <w:t xml:space="preserve">However, understanding the impact of climate change on biotic interactions is more challenging due to the complex sets of interactions that govern these processes </w:t>
      </w:r>
      <w:r w:rsidR="00D93E52" w:rsidRPr="00E522EE">
        <w:fldChar w:fldCharType="begin"/>
      </w:r>
      <w:r w:rsidR="00D93E52" w:rsidRPr="00E522EE">
        <w:instrText xml:space="preserve"> ADDIN EN.CITE &lt;EndNote&gt;&lt;Cite&gt;&lt;Author&gt;Seabra&lt;/Author&gt;&lt;Year&gt;2015&lt;/Year&gt;&lt;RecNum&gt;225&lt;/RecNum&gt;&lt;DisplayText&gt;(Seabra, Wethey et al. 2015)&lt;/DisplayText&gt;&lt;record&gt;&lt;rec-number&gt;225&lt;/rec-number&gt;&lt;foreign-keys&gt;&lt;key app="EN" db-id="fzt5daz5eexrvhezevkpw9shp2fpffwdpre5" timestamp="1583519215"&gt;225&lt;/key&gt;&lt;/foreign-keys&gt;&lt;ref-type name="Journal Article"&gt;17&lt;/ref-type&gt;&lt;contributors&gt;&lt;authors&gt;&lt;author&gt;Seabra, R.&lt;/author&gt;&lt;author&gt;Wethey, D. S.&lt;/author&gt;&lt;author&gt;Santos, A. M.&lt;/author&gt;&lt;author&gt;Lima, F. P.&lt;/author&gt;&lt;/authors&gt;&lt;/contributors&gt;&lt;titles&gt;&lt;title&gt;Understanding complex biogeographic responses to climate change&lt;/title&gt;&lt;secondary-title&gt;Scientific Reports&lt;/secondary-title&gt;&lt;/titles&gt;&lt;periodical&gt;&lt;full-title&gt;Scientific Reports&lt;/full-title&gt;&lt;/periodical&gt;&lt;volume&gt;5&lt;/volume&gt;&lt;dates&gt;&lt;year&gt;2015&lt;/year&gt;&lt;pub-dates&gt;&lt;date&gt;Aug&lt;/date&gt;&lt;/pub-dates&gt;&lt;/dates&gt;&lt;isbn&gt;2045-2322&lt;/isbn&gt;&lt;accession-num&gt;WOS:000359127200001&lt;/accession-num&gt;&lt;urls&gt;&lt;related-urls&gt;&lt;url&gt;&amp;lt;Go to ISI&amp;gt;://WOS:000359127200001&lt;/url&gt;&lt;/related-urls&gt;&lt;/urls&gt;&lt;custom7&gt;12930&lt;/custom7&gt;&lt;electronic-resource-num&gt;10.1038/srep12930&lt;/electronic-resource-num&gt;&lt;/record&gt;&lt;/Cite&gt;&lt;/EndNote&gt;</w:instrText>
      </w:r>
      <w:r w:rsidR="00D93E52" w:rsidRPr="00E522EE">
        <w:fldChar w:fldCharType="separate"/>
      </w:r>
      <w:r w:rsidR="00D93E52" w:rsidRPr="00E522EE">
        <w:rPr>
          <w:noProof/>
        </w:rPr>
        <w:t>(Seabra, Wethey et al. 2015)</w:t>
      </w:r>
      <w:r w:rsidR="00D93E52" w:rsidRPr="00E522EE">
        <w:fldChar w:fldCharType="end"/>
      </w:r>
      <w:r w:rsidR="004F6B73" w:rsidRPr="00E522EE">
        <w:t xml:space="preserve">. However, formalizing and quantifying the role of environmental filters in community assembly remains disjointed due to the vastly different spatial scales of existing biogeographical and community ecology studies </w:t>
      </w:r>
      <w:r w:rsidR="004F6B73" w:rsidRPr="00E522EE">
        <w:fldChar w:fldCharType="begin">
          <w:fldData xml:space="preserve">PEVuZE5vdGU+PENpdGU+PEF1dGhvcj5SaWNrbGVmczwvQXV0aG9yPjxZZWFyPjIwMTE8L1llYXI+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==
</w:fldData>
        </w:fldChar>
      </w:r>
      <w:r w:rsidR="004F6B73" w:rsidRPr="00E522EE">
        <w:instrText xml:space="preserve"> ADDIN EN.CITE </w:instrText>
      </w:r>
      <w:r w:rsidR="004F6B73" w:rsidRPr="00E522EE">
        <w:fldChar w:fldCharType="begin">
          <w:fldData xml:space="preserve">PEVuZE5vdGU+PENpdGU+PEF1dGhvcj5SaWNrbGVmczwvQXV0aG9yPjxZZWFyPjIwMTE8L1llYXI+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==
</w:fldData>
        </w:fldChar>
      </w:r>
      <w:r w:rsidR="004F6B73" w:rsidRPr="00E522EE">
        <w:instrText xml:space="preserve"> ADDIN EN.CITE.DATA </w:instrText>
      </w:r>
      <w:r w:rsidR="004F6B73" w:rsidRPr="00E522EE">
        <w:fldChar w:fldCharType="end"/>
      </w:r>
      <w:r w:rsidR="004F6B73" w:rsidRPr="00E522EE">
        <w:fldChar w:fldCharType="separate"/>
      </w:r>
      <w:r w:rsidR="004F6B73" w:rsidRPr="00E522EE">
        <w:rPr>
          <w:noProof/>
        </w:rPr>
        <w:t>(Ricklefs and Jenkins 2011)</w:t>
      </w:r>
      <w:r w:rsidR="004F6B73" w:rsidRPr="00E522EE">
        <w:fldChar w:fldCharType="end"/>
      </w:r>
      <w:r w:rsidR="004F6B73" w:rsidRPr="00E522EE">
        <w:t xml:space="preserve">.  </w:t>
      </w:r>
      <w:r w:rsidR="00105AA7" w:rsidRPr="00E522EE">
        <w:t xml:space="preserve">Thus, there is a need to isolate climate effects </w:t>
      </w:r>
      <w:r w:rsidR="00D93E52" w:rsidRPr="00E522EE">
        <w:t xml:space="preserve">from </w:t>
      </w:r>
      <w:r w:rsidRPr="00E522EE">
        <w:t>other abiotic</w:t>
      </w:r>
      <w:r w:rsidR="004F6B73" w:rsidRPr="00E522EE">
        <w:t xml:space="preserve"> filters</w:t>
      </w:r>
      <w:r w:rsidR="00105AA7" w:rsidRPr="00E522EE">
        <w:t>.</w:t>
      </w:r>
    </w:p>
    <w:p w14:paraId="3FD7A9BB" w14:textId="7D03BF3A" w:rsidR="00020CA6" w:rsidRPr="00E522EE" w:rsidRDefault="00E31E36" w:rsidP="00E37DC5">
      <w:pPr>
        <w:spacing w:line="480" w:lineRule="auto"/>
        <w:ind w:firstLine="720"/>
        <w:contextualSpacing/>
      </w:pPr>
      <w:r w:rsidRPr="00E522EE">
        <w:t xml:space="preserve">Shifts in streamside vegetation along a precipitation gradient indicates an indirect pathway through which precipitation can influence stream biota. The riparian zone regulates nutrient, carbon and light inputs to streams that fundamentally alter stream primary production and carbon cycling </w:t>
      </w:r>
      <w:r w:rsidR="00562BA1" w:rsidRPr="00E522EE">
        <w:fldChar w:fldCharType="begin"/>
      </w:r>
      <w:r w:rsidR="00562BA1" w:rsidRPr="00E522EE">
        <w:instrText xml:space="preserve"> ADDIN EN.CITE &lt;EndNote&gt;&lt;Cite&gt;&lt;Author&gt;Schade&lt;/Author&gt;&lt;Year&gt;2001&lt;/Year&gt;&lt;RecNum&gt;71&lt;/RecNum&gt;&lt;DisplayText&gt;(Schade, G. Fisher et al. 2001)&lt;/DisplayText&gt;&lt;record&gt;&lt;rec-number&gt;71&lt;/rec-number&gt;&lt;foreign-keys&gt;&lt;key app="EN" db-id="fzt5daz5eexrvhezevkpw9shp2fpffwdpre5" timestamp="1553295418"&gt;71&lt;/key&gt;&lt;/foreign-keys&gt;&lt;ref-type name="Book"&gt;6&lt;/ref-type&gt;&lt;contributors&gt;&lt;authors&gt;&lt;author&gt;Schade, John&lt;/author&gt;&lt;author&gt;G. Fisher, S.&lt;/author&gt;&lt;author&gt;Grimm, Nancy&lt;/author&gt;&lt;author&gt;A. Seddon, J.&lt;/author&gt;&lt;/authors&gt;&lt;/contributors&gt;&lt;titles&gt;&lt;title&gt;The Influence of Riparian Shrub on Nitrogen Cycling in a Sonoran Desert Stream&lt;/title&gt;&lt;alt-title&gt;Ecology&lt;/alt-title&gt;&lt;/titles&gt;&lt;alt-periodical&gt;&lt;full-title&gt;Ecology&lt;/full-title&gt;&lt;abbr-1&gt;Ecology&lt;/abbr-1&gt;&lt;/alt-periodical&gt;&lt;pages&gt;3363-3376&lt;/pages&gt;&lt;volume&gt;82&lt;/volume&gt;&lt;dates&gt;&lt;year&gt;2001&lt;/year&gt;&lt;/dates&gt;&lt;urls&gt;&lt;related-urls&gt;&lt;url&gt;https://esajournals.onlinelibrary.wiley.com/doi/pdf/10.1890/0012-9658%282001%29082%5B3363%3ATIOARS%5D2.0.CO%3B2&lt;/url&gt;&lt;/related-urls&gt;&lt;/urls&gt;&lt;electronic-resource-num&gt;10.1890/0012-9658(2001)082[3363:TIOARS]2.0.CO;2&lt;/electronic-resource-num&gt;&lt;/record&gt;&lt;/Cite&gt;&lt;/EndNote&gt;</w:instrText>
      </w:r>
      <w:r w:rsidR="00562BA1" w:rsidRPr="00E522EE">
        <w:fldChar w:fldCharType="separate"/>
      </w:r>
      <w:r w:rsidR="00562BA1" w:rsidRPr="00E522EE">
        <w:rPr>
          <w:noProof/>
        </w:rPr>
        <w:t>(Schade, G. Fisher et al. 2001)</w:t>
      </w:r>
      <w:r w:rsidR="00562BA1" w:rsidRPr="00E522EE">
        <w:fldChar w:fldCharType="end"/>
      </w:r>
      <w:r w:rsidRPr="00E522EE">
        <w:t>.</w:t>
      </w:r>
      <w:r w:rsidR="00BB5A2F" w:rsidRPr="00E522EE">
        <w:t xml:space="preserve"> </w:t>
      </w:r>
    </w:p>
    <w:p w14:paraId="782FE7EF" w14:textId="655BADE7" w:rsidR="006643E8" w:rsidRPr="00E522EE" w:rsidRDefault="006643E8" w:rsidP="00E37DC5">
      <w:pPr>
        <w:spacing w:line="480" w:lineRule="auto"/>
        <w:ind w:firstLine="720"/>
        <w:contextualSpacing/>
      </w:pPr>
      <w:r w:rsidRPr="00E522EE">
        <w:t xml:space="preserve">Observational surveys </w:t>
      </w:r>
      <w:r w:rsidR="00B33B60" w:rsidRPr="00E522EE">
        <w:t xml:space="preserve">of </w:t>
      </w:r>
      <w:r w:rsidRPr="00E522EE">
        <w:t xml:space="preserve">existing </w:t>
      </w:r>
      <w:r w:rsidR="00B33B60" w:rsidRPr="00E522EE">
        <w:t xml:space="preserve">community </w:t>
      </w:r>
      <w:r w:rsidRPr="00E522EE">
        <w:t xml:space="preserve">patterns </w:t>
      </w:r>
      <w:r w:rsidR="00B33B60" w:rsidRPr="00E522EE">
        <w:t>along</w:t>
      </w:r>
      <w:r w:rsidRPr="00E522EE">
        <w:t xml:space="preserve"> spatial </w:t>
      </w:r>
      <w:r w:rsidR="00B33B60" w:rsidRPr="00E522EE">
        <w:t xml:space="preserve">environmental </w:t>
      </w:r>
      <w:r w:rsidRPr="00E522EE">
        <w:t>gradient</w:t>
      </w:r>
      <w:r w:rsidR="00F92723" w:rsidRPr="00E522EE">
        <w:t>s</w:t>
      </w:r>
      <w:r w:rsidRPr="00E522EE">
        <w:t xml:space="preserve"> </w:t>
      </w:r>
      <w:r w:rsidR="00B33B60" w:rsidRPr="00E522EE">
        <w:t xml:space="preserve">can be </w:t>
      </w:r>
      <w:r w:rsidRPr="00E522EE">
        <w:t>use</w:t>
      </w:r>
      <w:r w:rsidR="00B33B60" w:rsidRPr="00E522EE">
        <w:t>d</w:t>
      </w:r>
      <w:r w:rsidRPr="00E522EE">
        <w:t xml:space="preserve"> </w:t>
      </w:r>
      <w:r w:rsidR="00B33B60" w:rsidRPr="00E522EE">
        <w:t xml:space="preserve">in </w:t>
      </w:r>
      <w:r w:rsidRPr="00E522EE">
        <w:t xml:space="preserve">a space-for-time substitution to infer </w:t>
      </w:r>
      <w:r w:rsidR="00B33B60" w:rsidRPr="00E522EE">
        <w:t>how communities will change through time as environmental conditions shift</w:t>
      </w:r>
      <w:r w:rsidRPr="00E522EE">
        <w:t xml:space="preserve"> </w:t>
      </w:r>
      <w:r w:rsidR="0031059E" w:rsidRPr="00E522EE">
        <w:fldChar w:fldCharType="begin">
          <w:fldData xml:space="preserve">PEVuZE5vdGU+PENpdGU+PEF1dGhvcj5SaWNrbGVmczwvQXV0aG9yPjxZZWFyPjIwMTE8L1llYXI+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==
</w:fldData>
        </w:fldChar>
      </w:r>
      <w:r w:rsidR="0031059E" w:rsidRPr="00E522EE">
        <w:instrText xml:space="preserve"> ADDIN EN.CITE </w:instrText>
      </w:r>
      <w:r w:rsidR="0031059E" w:rsidRPr="00E522EE">
        <w:fldChar w:fldCharType="begin">
          <w:fldData xml:space="preserve">PEVuZE5vdGU+PENpdGU+PEF1dGhvcj5SaWNrbGVmczwvQXV0aG9yPjxZZWFyPjIwMTE8L1llYXI+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==
</w:fldData>
        </w:fldChar>
      </w:r>
      <w:r w:rsidR="0031059E" w:rsidRPr="00E522EE">
        <w:instrText xml:space="preserve"> ADDIN EN.CITE.DATA </w:instrText>
      </w:r>
      <w:r w:rsidR="0031059E" w:rsidRPr="00E522EE">
        <w:fldChar w:fldCharType="end"/>
      </w:r>
      <w:r w:rsidR="0031059E" w:rsidRPr="00E522EE">
        <w:fldChar w:fldCharType="separate"/>
      </w:r>
      <w:r w:rsidR="0031059E" w:rsidRPr="00E522EE">
        <w:rPr>
          <w:noProof/>
        </w:rPr>
        <w:t>(Ricklefs and Jenkins 2011)</w:t>
      </w:r>
      <w:r w:rsidR="0031059E" w:rsidRPr="00E522EE">
        <w:fldChar w:fldCharType="end"/>
      </w:r>
      <w:r w:rsidRPr="00E522EE">
        <w:t xml:space="preserve">. </w:t>
      </w:r>
      <w:r w:rsidR="00F92723" w:rsidRPr="00E522EE">
        <w:t xml:space="preserve"> The approach allows for links to be drawn between climate drivers, local environmental conditions, and organism abundances.  Species co-occurrence patterns along environmental gradients can also shed light on possible shifts in biotic interactions </w:t>
      </w:r>
      <w:r w:rsidR="0031059E" w:rsidRPr="00E522EE">
        <w:fldChar w:fldCharType="begin">
          <w:fldData xml:space="preserve">PEVuZE5vdGU+PENpdGU+PEF1dGhvcj5EJmFwb3M7QW1lbjwvQXV0aG9yPjxZZWFyPjIwMTg8L1ll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==
</w:fldData>
        </w:fldChar>
      </w:r>
      <w:r w:rsidR="0031059E" w:rsidRPr="00E522EE">
        <w:instrText xml:space="preserve"> ADDIN EN.CITE </w:instrText>
      </w:r>
      <w:r w:rsidR="0031059E" w:rsidRPr="00E522EE">
        <w:fldChar w:fldCharType="begin">
          <w:fldData xml:space="preserve">PEVuZE5vdGU+PENpdGU+PEF1dGhvcj5EJmFwb3M7QW1lbjwvQXV0aG9yPjxZZWFyPjIwMTg8L1ll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==
</w:fldData>
        </w:fldChar>
      </w:r>
      <w:r w:rsidR="0031059E" w:rsidRPr="00E522EE">
        <w:instrText xml:space="preserve"> ADDIN EN.CITE.DATA </w:instrText>
      </w:r>
      <w:r w:rsidR="0031059E" w:rsidRPr="00E522EE">
        <w:fldChar w:fldCharType="end"/>
      </w:r>
      <w:r w:rsidR="0031059E" w:rsidRPr="00E522EE">
        <w:fldChar w:fldCharType="separate"/>
      </w:r>
      <w:r w:rsidR="0031059E" w:rsidRPr="00E522EE">
        <w:rPr>
          <w:noProof/>
        </w:rPr>
        <w:t>(D'Amen, Mod et al. 2018)</w:t>
      </w:r>
      <w:r w:rsidR="0031059E" w:rsidRPr="00E522EE">
        <w:fldChar w:fldCharType="end"/>
      </w:r>
      <w:r w:rsidR="00F92723" w:rsidRPr="00E522EE">
        <w:t xml:space="preserve">.  </w:t>
      </w:r>
      <w:r w:rsidR="00B33B60" w:rsidRPr="00E522EE">
        <w:t xml:space="preserve">However, </w:t>
      </w:r>
      <w:r w:rsidRPr="00E522EE">
        <w:t>the space-for-time substitution</w:t>
      </w:r>
      <w:r w:rsidR="00B33B60" w:rsidRPr="00E522EE">
        <w:t xml:space="preserve"> approach</w:t>
      </w:r>
      <w:r w:rsidRPr="00E522EE">
        <w:t xml:space="preserve"> assumes that observed ecological differences</w:t>
      </w:r>
      <w:r w:rsidR="00B33B60" w:rsidRPr="00E522EE">
        <w:t xml:space="preserve"> along the spatial gradient</w:t>
      </w:r>
      <w:r w:rsidRPr="00E522EE">
        <w:t xml:space="preserve"> are the solely a product of corresponding changes in climate. </w:t>
      </w:r>
      <w:r w:rsidR="007C1C54" w:rsidRPr="00E522EE">
        <w:t xml:space="preserve">This assumption may be unfair given that </w:t>
      </w:r>
      <w:r w:rsidRPr="00E522EE">
        <w:t xml:space="preserve">biogeographical studies have revealed </w:t>
      </w:r>
      <w:r w:rsidR="00B33B60" w:rsidRPr="00E522EE">
        <w:t xml:space="preserve">that </w:t>
      </w:r>
      <w:r w:rsidRPr="00E522EE">
        <w:t>dispersal</w:t>
      </w:r>
      <w:r w:rsidR="00B33B60" w:rsidRPr="00E522EE">
        <w:t xml:space="preserve"> limitation</w:t>
      </w:r>
      <w:r w:rsidRPr="00E522EE">
        <w:t xml:space="preserve">, habitat heterogeneity, and </w:t>
      </w:r>
      <w:r w:rsidR="00B33B60" w:rsidRPr="00E522EE">
        <w:t xml:space="preserve">local </w:t>
      </w:r>
      <w:r w:rsidRPr="00E522EE">
        <w:t>evolution</w:t>
      </w:r>
      <w:r w:rsidR="00B33B60" w:rsidRPr="00E522EE">
        <w:t xml:space="preserve"> can also contribute to current spatial patterns in community composition.</w:t>
      </w:r>
      <w:r w:rsidRPr="00E522EE">
        <w:t xml:space="preserve"> </w:t>
      </w:r>
      <w:r w:rsidR="007C1C54" w:rsidRPr="00E522EE">
        <w:t xml:space="preserve"> These studies are typically large in scale, covering vast distances (thousands of km) in order to capture climate gradients.  These large scales make the precise mechanisms for </w:t>
      </w:r>
      <w:r w:rsidR="007C1C54" w:rsidRPr="00E522EE">
        <w:lastRenderedPageBreak/>
        <w:t xml:space="preserve">observed biological changes difficult to ascertain due to covarying environmental variables (e.g., elevation, geology, human impacts).  </w:t>
      </w:r>
      <w:r w:rsidR="00C657AB" w:rsidRPr="00C657AB">
        <w:t>Thus,</w:t>
      </w:r>
      <w:r w:rsidR="007C1C54" w:rsidRPr="00E522EE">
        <w:t xml:space="preserve"> while current literature demonstrates that biome shifts occur across temperature and latitudinal gradients </w:t>
      </w:r>
      <w:r w:rsidR="0031059E" w:rsidRPr="00E522EE">
        <w:fldChar w:fldCharType="begin">
          <w:fldData xml:space="preserve">PEVuZE5vdGU+PENpdGU+PEF1dGhvcj5EZSBGcmVubmU8L0F1dGhvcj48WWVhcj4yMDEzPC9ZZWFy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=
</w:fldData>
        </w:fldChar>
      </w:r>
      <w:r w:rsidR="0031059E" w:rsidRPr="00E522EE">
        <w:instrText xml:space="preserve"> ADDIN EN.CITE </w:instrText>
      </w:r>
      <w:r w:rsidR="0031059E" w:rsidRPr="00E522EE">
        <w:fldChar w:fldCharType="begin">
          <w:fldData xml:space="preserve">PEVuZE5vdGU+PENpdGU+PEF1dGhvcj5EZSBGcmVubmU8L0F1dGhvcj48WWVhcj4yMDEzPC9ZZWFy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=
</w:fldData>
        </w:fldChar>
      </w:r>
      <w:r w:rsidR="0031059E" w:rsidRPr="00E522EE">
        <w:instrText xml:space="preserve"> ADDIN EN.CITE.DATA </w:instrText>
      </w:r>
      <w:r w:rsidR="0031059E" w:rsidRPr="00E522EE">
        <w:fldChar w:fldCharType="end"/>
      </w:r>
      <w:r w:rsidR="0031059E" w:rsidRPr="00E522EE">
        <w:fldChar w:fldCharType="separate"/>
      </w:r>
      <w:r w:rsidR="0031059E" w:rsidRPr="00E522EE">
        <w:rPr>
          <w:noProof/>
        </w:rPr>
        <w:t>(De Frenne, Graae et al. 2013)</w:t>
      </w:r>
      <w:r w:rsidR="0031059E" w:rsidRPr="00E522EE">
        <w:fldChar w:fldCharType="end"/>
      </w:r>
      <w:r w:rsidR="007C1C54" w:rsidRPr="00E522EE">
        <w:t>, the value of these observational studies for forecasting community responses to climate change is hindered by the many confounding variables.  The power of using the space-for-time approach for evaluating how changes to the hydrologic cycle will impact ecological communities would be enhanced if there were study systems with limited confounding environmental variables (i.e. temperature, elevation, distance, and underlying geology)</w:t>
      </w:r>
      <w:r w:rsidR="00CF3064" w:rsidRPr="00E522EE">
        <w:t>.  Such a system would allow us</w:t>
      </w:r>
      <w:r w:rsidR="007C1C54" w:rsidRPr="00E522EE">
        <w:t xml:space="preserve"> to delineate the intricacies of </w:t>
      </w:r>
      <w:r w:rsidR="00CF3064" w:rsidRPr="00E522EE">
        <w:t>hydrologic cycle</w:t>
      </w:r>
      <w:r w:rsidR="007C1C54" w:rsidRPr="00E522EE">
        <w:t>-ecosystem relationships</w:t>
      </w:r>
      <w:r w:rsidR="00347E19" w:rsidRPr="00E522EE">
        <w:t>.</w:t>
      </w:r>
    </w:p>
    <w:p w14:paraId="60E1B608" w14:textId="76B4F7EC" w:rsidR="00453FB3" w:rsidRPr="00E522EE" w:rsidRDefault="00CF3064" w:rsidP="00E37DC5">
      <w:pPr>
        <w:spacing w:line="480" w:lineRule="auto"/>
        <w:ind w:firstLine="720"/>
        <w:contextualSpacing/>
      </w:pPr>
      <w:r w:rsidRPr="00E522EE">
        <w:t>Fortunately, t</w:t>
      </w:r>
      <w:r w:rsidR="006643E8" w:rsidRPr="00E522EE">
        <w:t xml:space="preserve">he Texas Coastal Prairie (TCP) </w:t>
      </w:r>
      <w:r w:rsidR="00C657AB">
        <w:t xml:space="preserve">within the Western Gulf coastal grasslands </w:t>
      </w:r>
      <w:r w:rsidR="006643E8" w:rsidRPr="00E522EE">
        <w:t>is a</w:t>
      </w:r>
      <w:r w:rsidRPr="00E522EE">
        <w:t>n ideal</w:t>
      </w:r>
      <w:r w:rsidR="006643E8" w:rsidRPr="00E522EE">
        <w:t xml:space="preserve"> </w:t>
      </w:r>
      <w:r w:rsidRPr="00E522EE">
        <w:t>system evaluating the effect of hydrologic climate change on ecological communities</w:t>
      </w:r>
      <w:r w:rsidR="006643E8" w:rsidRPr="00E522EE">
        <w:t xml:space="preserve">. The Western Gulf coastal grasslands are a subtropical ecotone that spans Louisiana, Texas, and northern Mexico’s coastal areas. </w:t>
      </w:r>
      <w:r w:rsidRPr="00E522EE">
        <w:t xml:space="preserve">From east to west to climate becomes more arid, with gradual change for much of the coast and a region of rapid change located in southern Texas.  </w:t>
      </w:r>
      <w:r w:rsidR="006643E8" w:rsidRPr="00E522EE">
        <w:t xml:space="preserve">In this region the annual rainfall changes from 55cm•yr-1 (semi-arid) to 135 cm•yr-1 (sub-humid) </w:t>
      </w:r>
      <w:r w:rsidRPr="00E522EE">
        <w:t xml:space="preserve">over a </w:t>
      </w:r>
      <w:r w:rsidR="006643E8" w:rsidRPr="00E522EE">
        <w:t>300 km</w:t>
      </w:r>
      <w:r w:rsidRPr="00E522EE">
        <w:t xml:space="preserve"> gradient</w:t>
      </w:r>
      <w:r w:rsidR="006643E8" w:rsidRPr="00E522EE">
        <w:t xml:space="preserve"> (Falcone 2011), but there are minimal changes in elevation, air temperature</w:t>
      </w:r>
      <w:r w:rsidRPr="00E522EE">
        <w:t xml:space="preserve">, </w:t>
      </w:r>
      <w:r w:rsidR="006643E8" w:rsidRPr="00E522EE">
        <w:t>underlying geology</w:t>
      </w:r>
      <w:r w:rsidRPr="00E522EE">
        <w:t>, and human land use</w:t>
      </w:r>
      <w:r w:rsidR="006643E8" w:rsidRPr="00E522EE">
        <w:t>. Thus, studying natural ecosystems that span the TCP maximizes</w:t>
      </w:r>
      <w:r w:rsidRPr="00E522EE">
        <w:t xml:space="preserve"> our</w:t>
      </w:r>
      <w:r w:rsidR="006643E8" w:rsidRPr="00E522EE">
        <w:t xml:space="preserve"> ability to detect relationships between </w:t>
      </w:r>
      <w:r w:rsidRPr="00E522EE">
        <w:t xml:space="preserve">annual </w:t>
      </w:r>
      <w:r w:rsidR="006643E8" w:rsidRPr="00E522EE">
        <w:t>precipitation and ecosystem processes</w:t>
      </w:r>
      <w:r w:rsidRPr="00E522EE">
        <w:t xml:space="preserve"> in the absence of covarying factors</w:t>
      </w:r>
      <w:r w:rsidR="006643E8" w:rsidRPr="00E522EE">
        <w:t>.</w:t>
      </w:r>
      <w:r w:rsidR="00453FB3" w:rsidRPr="00E522EE">
        <w:t xml:space="preserve"> </w:t>
      </w:r>
    </w:p>
    <w:p w14:paraId="051D21FE" w14:textId="7FC81AD4" w:rsidR="00F96E8B" w:rsidRPr="00E522EE" w:rsidRDefault="00E31E36" w:rsidP="00E37DC5">
      <w:pPr>
        <w:spacing w:line="480" w:lineRule="auto"/>
        <w:ind w:firstLine="720"/>
        <w:contextualSpacing/>
      </w:pPr>
      <w:r w:rsidRPr="00E522EE">
        <w:t xml:space="preserve">We used a section of the TCP where precipitation changes most quickly as a model system to evaluate how changes in precipitation alter stream communities.  </w:t>
      </w:r>
      <w:r w:rsidR="00453FB3" w:rsidRPr="00E522EE">
        <w:t xml:space="preserve">As conditions become wetter, there is an observable ecological shift from Thornwood groves in the semi-arid West to Live oak forests Towards the East </w:t>
      </w:r>
      <w:r w:rsidR="0031059E" w:rsidRPr="00E522EE">
        <w:fldChar w:fldCharType="begin"/>
      </w:r>
      <w:r w:rsidR="0031059E" w:rsidRPr="00E522EE">
        <w:instrText xml:space="preserve"> ADDIN EN.CITE &lt;EndNote&gt;&lt;Cite&gt;&lt;Author&gt;Chapman BR&lt;/Author&gt;&lt;Year&gt;2018&lt;/Year&gt;&lt;RecNum&gt;66&lt;/RecNum&gt;&lt;DisplayText&gt;(Chapman BR 2018)&lt;/DisplayText&gt;&lt;record&gt;&lt;rec-number&gt;66&lt;/rec-number&gt;&lt;foreign-keys&gt;&lt;key app="EN" db-id="fzt5daz5eexrvhezevkpw9shp2fpffwdpre5" timestamp="1553293336"&gt;66&lt;/key&gt;&lt;/foreign-keys&gt;&lt;ref-type name="Book"&gt;6&lt;/ref-type&gt;&lt;contributors&gt;&lt;authors&gt;&lt;author&gt;Chapman BR, Bolen EG&lt;/author&gt;&lt;/authors&gt;&lt;/contributors&gt;&lt;titles&gt;&lt;title&gt;The Natural History of Texas&lt;/title&gt;&lt;/titles&gt;&lt;edition&gt;First ed&lt;/edition&gt;&lt;dates&gt;&lt;year&gt;2018&lt;/year&gt;&lt;pub-dates&gt;&lt;date&gt;2018&lt;/date&gt;&lt;/pub-dates&gt;&lt;/dates&gt;&lt;pub-location&gt;College Station&lt;/pub-location&gt;&lt;publisher&gt;Texas A&amp;amp;M University Press&lt;/publisher&gt;&lt;urls&gt;&lt;/urls&gt;&lt;/record&gt;&lt;/Cite&gt;&lt;/EndNote&gt;</w:instrText>
      </w:r>
      <w:r w:rsidR="0031059E" w:rsidRPr="00E522EE">
        <w:fldChar w:fldCharType="separate"/>
      </w:r>
      <w:r w:rsidR="0031059E" w:rsidRPr="00E522EE">
        <w:rPr>
          <w:noProof/>
        </w:rPr>
        <w:t>(Chapman BR 2018)</w:t>
      </w:r>
      <w:r w:rsidR="0031059E" w:rsidRPr="00E522EE">
        <w:fldChar w:fldCharType="end"/>
      </w:r>
      <w:r w:rsidR="00453FB3" w:rsidRPr="00E522EE">
        <w:t xml:space="preserve">. </w:t>
      </w:r>
      <w:r w:rsidR="00300F8C" w:rsidRPr="00E522EE">
        <w:t xml:space="preserve"> </w:t>
      </w:r>
      <w:commentRangeStart w:id="2"/>
      <w:r w:rsidR="00300F8C" w:rsidRPr="00E522EE">
        <w:t xml:space="preserve"> Along the rainfall gradient we </w:t>
      </w:r>
      <w:r w:rsidR="00300F8C" w:rsidRPr="00E522EE">
        <w:lastRenderedPageBreak/>
        <w:t>surveyed 1</w:t>
      </w:r>
      <w:r w:rsidR="00E522EE">
        <w:t>0</w:t>
      </w:r>
      <w:r w:rsidR="00300F8C" w:rsidRPr="00E522EE">
        <w:t xml:space="preserve"> </w:t>
      </w:r>
      <w:r w:rsidR="00C657AB">
        <w:t xml:space="preserve">USGS gauged </w:t>
      </w:r>
      <w:r w:rsidR="00300F8C" w:rsidRPr="00E522EE">
        <w:t xml:space="preserve">wadeable streams for </w:t>
      </w:r>
      <w:r w:rsidR="00453FB3" w:rsidRPr="00E522EE">
        <w:t>fish</w:t>
      </w:r>
      <w:r w:rsidR="00300F8C" w:rsidRPr="00E522EE">
        <w:t xml:space="preserve">, benthic </w:t>
      </w:r>
      <w:r w:rsidR="00453FB3" w:rsidRPr="00E522EE">
        <w:t>macroinvertebrate</w:t>
      </w:r>
      <w:r w:rsidR="00C657AB">
        <w:t>s</w:t>
      </w:r>
      <w:r w:rsidR="00300F8C" w:rsidRPr="00E522EE">
        <w:t xml:space="preserve">, and environmental variables.  </w:t>
      </w:r>
      <w:commentRangeEnd w:id="2"/>
      <w:r w:rsidR="00F94F41">
        <w:rPr>
          <w:rStyle w:val="CommentReference"/>
        </w:rPr>
        <w:commentReference w:id="2"/>
      </w:r>
      <w:r w:rsidR="00300F8C" w:rsidRPr="00E522EE">
        <w:t xml:space="preserve">Our </w:t>
      </w:r>
      <w:r w:rsidR="00453FB3" w:rsidRPr="00E522EE">
        <w:t>objective</w:t>
      </w:r>
      <w:r w:rsidR="00300F8C" w:rsidRPr="00E522EE">
        <w:t>s were to: 1)</w:t>
      </w:r>
      <w:r w:rsidR="00453FB3" w:rsidRPr="00E522EE">
        <w:t xml:space="preserve"> </w:t>
      </w:r>
      <w:r w:rsidR="00300F8C" w:rsidRPr="00E522EE">
        <w:t>I</w:t>
      </w:r>
      <w:r w:rsidR="00453FB3" w:rsidRPr="00E522EE">
        <w:t xml:space="preserve">dentify patterns in </w:t>
      </w:r>
      <w:r w:rsidR="00C657AB">
        <w:t xml:space="preserve">the </w:t>
      </w:r>
      <w:r w:rsidR="00453FB3" w:rsidRPr="00E522EE">
        <w:t>diversity and composition of fish and macroinvertebrates communities that correspond to changes in precipitation</w:t>
      </w:r>
      <w:r w:rsidR="00300F8C" w:rsidRPr="00E522EE">
        <w:t>, and 2) identify environmental drivers that mediate the effects of climate on community processes.  We expected that a</w:t>
      </w:r>
      <w:r w:rsidR="00453FB3" w:rsidRPr="00E522EE">
        <w:t xml:space="preserve">nnual precipitation </w:t>
      </w:r>
      <w:r w:rsidR="00300F8C" w:rsidRPr="00E522EE">
        <w:t xml:space="preserve">would be </w:t>
      </w:r>
      <w:r w:rsidR="00453FB3" w:rsidRPr="00E522EE">
        <w:t>positively correlate</w:t>
      </w:r>
      <w:r w:rsidR="00300F8C" w:rsidRPr="00E522EE">
        <w:t>d</w:t>
      </w:r>
      <w:r w:rsidR="00453FB3" w:rsidRPr="00E522EE">
        <w:t xml:space="preserve"> with community diversity</w:t>
      </w:r>
      <w:r w:rsidR="00300F8C" w:rsidRPr="00E522EE">
        <w:t xml:space="preserve"> because h</w:t>
      </w:r>
      <w:r w:rsidR="00453FB3" w:rsidRPr="00E522EE">
        <w:t>umid precipitation regimes are expected to create more stable environmental conditions by creating habitat heterogeneity and predictable flow regimes which promote the development of greater biodiversity</w:t>
      </w:r>
      <w:r w:rsidR="009E32DA" w:rsidRPr="00E522EE">
        <w:t xml:space="preserve"> </w:t>
      </w:r>
      <w:r w:rsidR="0031059E" w:rsidRPr="00E522EE">
        <w:fldChar w:fldCharType="begin"/>
      </w:r>
      <w:r w:rsidR="0031059E" w:rsidRPr="00E522EE">
        <w:instrText xml:space="preserve"> ADDIN EN.CITE &lt;EndNote&gt;&lt;Cite&gt;&lt;Author&gt;Boulton&lt;/Author&gt;&lt;Year&gt;1992&lt;/Year&gt;&lt;RecNum&gt;146&lt;/RecNum&gt;&lt;DisplayText&gt;(Boulton, Peterson et al. 1992)&lt;/DisplayText&gt;&lt;record&gt;&lt;rec-number&gt;146&lt;/rec-number&gt;&lt;foreign-keys&gt;&lt;key app="EN" db-id="fzt5daz5eexrvhezevkpw9shp2fpffwdpre5" timestamp="1556753016"&gt;146&lt;/key&gt;&lt;/foreign-keys&gt;&lt;ref-type name="Journal Article"&gt;17&lt;/ref-type&gt;&lt;contributors&gt;&lt;authors&gt;&lt;author&gt;Boulton, A. J.&lt;/author&gt;&lt;author&gt;Peterson, C. G.&lt;/author&gt;&lt;author&gt;Grimm, N. B.&lt;/author&gt;&lt;author&gt;Fisher, S. G.&lt;/author&gt;&lt;/authors&gt;&lt;/contributors&gt;&lt;auth-address&gt;Arizona State Univ,Dept Zool,Tempe,Az 85287&lt;/auth-address&gt;&lt;titles&gt;&lt;title&gt;Stability of an Aquatic Macroinvertebrate Community in a Multiyear Hydrologic Disturbance Regime&lt;/title&gt;&lt;secondary-title&gt;Ecology&lt;/secondary-title&gt;&lt;alt-title&gt;Ecology&amp;#xD;Ecology&lt;/alt-title&gt;&lt;/titles&gt;&lt;periodical&gt;&lt;full-title&gt;Ecology&lt;/full-title&gt;&lt;abbr-1&gt;Ecology&lt;/abbr-1&gt;&lt;/periodical&gt;&lt;pages&gt;2192-2207&lt;/pages&gt;&lt;volume&gt;73&lt;/volume&gt;&lt;number&gt;6&lt;/number&gt;&lt;keywords&gt;&lt;keyword&gt;aquatic invertebrates&lt;/keyword&gt;&lt;keyword&gt;community structure&lt;/keyword&gt;&lt;keyword&gt;disturbance&lt;/keyword&gt;&lt;keyword&gt;ecosystems&lt;/keyword&gt;&lt;keyword&gt;multivariate analyses&lt;/keyword&gt;&lt;keyword&gt;seasonality&lt;/keyword&gt;&lt;keyword&gt;spates&lt;/keyword&gt;&lt;keyword&gt;stability&lt;/keyword&gt;&lt;keyword&gt;stream&lt;/keyword&gt;&lt;keyword&gt;succession&lt;/keyword&gt;&lt;keyword&gt;sonoran desert stream&lt;/keyword&gt;&lt;keyword&gt;ordination&lt;/keyword&gt;&lt;keyword&gt;ecology&lt;/keyword&gt;&lt;keyword&gt;succession&lt;/keyword&gt;&lt;keyword&gt;recovery&lt;/keyword&gt;&lt;keyword&gt;competition&lt;/keyword&gt;&lt;keyword&gt;ecosystems&lt;/keyword&gt;&lt;keyword&gt;mechanisms&lt;/keyword&gt;&lt;keyword&gt;resilience&lt;/keyword&gt;&lt;keyword&gt;robustness&lt;/keyword&gt;&lt;/keywords&gt;&lt;dates&gt;&lt;year&gt;1992&lt;/year&gt;&lt;pub-dates&gt;&lt;date&gt;Dec&lt;/date&gt;&lt;/pub-dates&gt;&lt;/dates&gt;&lt;isbn&gt;0012-9658&lt;/isbn&gt;&lt;accession-num&gt;WOS:A1992KB84300021&lt;/accession-num&gt;&lt;urls&gt;&lt;related-urls&gt;&lt;url&gt;&amp;lt;Go to ISI&amp;gt;://WOS:A1992KB84300021&lt;/url&gt;&lt;/related-urls&gt;&lt;/urls&gt;&lt;language&gt;English&lt;/language&gt;&lt;/record&gt;&lt;/Cite&gt;&lt;/EndNote&gt;</w:instrText>
      </w:r>
      <w:r w:rsidR="0031059E" w:rsidRPr="00E522EE">
        <w:fldChar w:fldCharType="separate"/>
      </w:r>
      <w:r w:rsidR="0031059E" w:rsidRPr="00E522EE">
        <w:rPr>
          <w:noProof/>
        </w:rPr>
        <w:t>(Boulton, Peterson et al. 1992)</w:t>
      </w:r>
      <w:r w:rsidR="0031059E" w:rsidRPr="00E522EE">
        <w:fldChar w:fldCharType="end"/>
      </w:r>
      <w:r w:rsidR="00453FB3" w:rsidRPr="00E522EE">
        <w:t xml:space="preserve">. </w:t>
      </w:r>
      <w:r w:rsidR="00300F8C" w:rsidRPr="00E522EE">
        <w:t>We further expected that e</w:t>
      </w:r>
      <w:r w:rsidR="002406DC" w:rsidRPr="00E522EE">
        <w:t xml:space="preserve">vapotranspiration by riparian vegetation </w:t>
      </w:r>
      <w:r w:rsidR="00C657AB">
        <w:t>would</w:t>
      </w:r>
      <w:r w:rsidR="008910F9" w:rsidRPr="00E522EE">
        <w:t xml:space="preserve"> </w:t>
      </w:r>
      <w:r w:rsidR="00C657AB">
        <w:t xml:space="preserve">increase </w:t>
      </w:r>
      <w:r w:rsidR="002406DC" w:rsidRPr="00E522EE">
        <w:t>solute concentrations in semi-arid streams</w:t>
      </w:r>
      <w:r w:rsidR="00C657AB">
        <w:t>, particularly during base flows</w:t>
      </w:r>
      <w:r w:rsidR="00F96E8B" w:rsidRPr="00E522EE">
        <w:t xml:space="preserve"> </w:t>
      </w:r>
      <w:r w:rsidR="008910F9" w:rsidRPr="00E522EE">
        <w:fldChar w:fldCharType="begin">
          <w:fldData xml:space="preserve">PEVuZE5vdGU+PENpdGU+PEF1dGhvcj5MdXBvbjwvQXV0aG9yPjxZZWFyPjIwMTY8L1llYXI+PFJl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</w:fldData>
        </w:fldChar>
      </w:r>
      <w:r w:rsidR="008910F9" w:rsidRPr="00E522EE">
        <w:instrText xml:space="preserve"> ADDIN EN.CITE </w:instrText>
      </w:r>
      <w:r w:rsidR="008910F9" w:rsidRPr="00E522EE">
        <w:fldChar w:fldCharType="begin">
          <w:fldData xml:space="preserve">PEVuZE5vdGU+PENpdGU+PEF1dGhvcj5MdXBvbjwvQXV0aG9yPjxZZWFyPjIwMTY8L1llYXI+PFJl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</w:fldData>
        </w:fldChar>
      </w:r>
      <w:r w:rsidR="008910F9" w:rsidRPr="00E522EE">
        <w:instrText xml:space="preserve"> ADDIN EN.CITE.DATA </w:instrText>
      </w:r>
      <w:r w:rsidR="008910F9" w:rsidRPr="00E522EE">
        <w:fldChar w:fldCharType="end"/>
      </w:r>
      <w:r w:rsidR="008910F9" w:rsidRPr="00E522EE">
        <w:fldChar w:fldCharType="separate"/>
      </w:r>
      <w:r w:rsidR="008910F9" w:rsidRPr="00E522EE">
        <w:rPr>
          <w:noProof/>
        </w:rPr>
        <w:t>(Tabacchi, Lambs et al. 2000, Lupon, Bernal et al. 2016)</w:t>
      </w:r>
      <w:r w:rsidR="008910F9" w:rsidRPr="00E522EE">
        <w:fldChar w:fldCharType="end"/>
      </w:r>
      <w:r w:rsidR="00300F8C" w:rsidRPr="00E522EE">
        <w:t xml:space="preserve">, creating environmental filters that limit recruitment of sensitive fish and </w:t>
      </w:r>
      <w:r w:rsidR="008910F9" w:rsidRPr="00E522EE">
        <w:t>macro</w:t>
      </w:r>
      <w:r w:rsidR="00300F8C" w:rsidRPr="00E522EE">
        <w:t>invertebrates</w:t>
      </w:r>
      <w:r w:rsidR="003F66A9" w:rsidRPr="00E522EE">
        <w:t>.</w:t>
      </w:r>
    </w:p>
    <w:p w14:paraId="573A071A" w14:textId="77777777" w:rsidR="00C657AB" w:rsidRDefault="00C657AB" w:rsidP="00C657AB">
      <w:pPr>
        <w:spacing w:line="480" w:lineRule="auto"/>
        <w:contextualSpacing/>
        <w:rPr>
          <w:b/>
        </w:rPr>
      </w:pPr>
    </w:p>
    <w:p w14:paraId="1C806B32" w14:textId="5E3FF8D6" w:rsidR="007A3C8C" w:rsidRPr="00E522EE" w:rsidRDefault="007A3C8C" w:rsidP="00E522EE">
      <w:pPr>
        <w:spacing w:line="480" w:lineRule="auto"/>
        <w:contextualSpacing/>
        <w:rPr>
          <w:b/>
        </w:rPr>
      </w:pPr>
      <w:r w:rsidRPr="00E522EE">
        <w:rPr>
          <w:b/>
        </w:rPr>
        <w:t>Methods</w:t>
      </w:r>
    </w:p>
    <w:p w14:paraId="786B7487" w14:textId="01A58FFB" w:rsidR="007A3C8C" w:rsidRPr="00E522EE" w:rsidRDefault="007A3C8C" w:rsidP="00E522EE">
      <w:pPr>
        <w:spacing w:line="480" w:lineRule="auto"/>
        <w:contextualSpacing/>
      </w:pPr>
      <w:r w:rsidRPr="00E522EE">
        <w:rPr>
          <w:bCs/>
          <w:i/>
          <w:iCs/>
        </w:rPr>
        <w:t>Study Region</w:t>
      </w:r>
      <w:r w:rsidRPr="00E522EE">
        <w:rPr>
          <w:b/>
        </w:rPr>
        <w:t xml:space="preserve">: </w:t>
      </w:r>
      <w:r w:rsidRPr="00E522EE">
        <w:t xml:space="preserve">The Texas Coastal Prairie contains grassland prairie with forested areas occurring primarily along riverine systems. </w:t>
      </w:r>
      <w:r w:rsidRPr="00E522EE">
        <w:rPr>
          <w:bCs/>
        </w:rPr>
        <w:t>During March and April of 2017, we sampled ten, wadable, perennial streams which span 12 counties from Kleberg County to Montgomery in South-Central Texas, USA. Each study site is located within 100 meters of a USGS stream gauge which continuously monitor streamflow and climate data year-round</w:t>
      </w:r>
      <w:r w:rsidR="00C657AB">
        <w:t xml:space="preserve">. </w:t>
      </w:r>
      <w:r w:rsidR="00C657AB" w:rsidRPr="00C657AB">
        <w:t xml:space="preserve"> </w:t>
      </w:r>
      <w:r w:rsidR="00C657AB" w:rsidRPr="00BE3457">
        <w:t xml:space="preserve">Study sites were chosen to maximize differences in precipitation with minimal changes in underlying geology and elevation. </w:t>
      </w:r>
      <w:r w:rsidR="00C657AB" w:rsidRPr="00BE3457">
        <w:rPr>
          <w:bCs/>
        </w:rPr>
        <w:t>The annual precipitation ranges from 48-125 cm within the</w:t>
      </w:r>
      <w:r w:rsidR="00E522EE">
        <w:rPr>
          <w:bCs/>
        </w:rPr>
        <w:t xml:space="preserve"> </w:t>
      </w:r>
      <w:r w:rsidRPr="00E522EE">
        <w:rPr>
          <w:bCs/>
        </w:rPr>
        <w:t xml:space="preserve">study region which spans a linear distance of 378 km </w:t>
      </w:r>
      <w:r w:rsidRPr="00E522EE">
        <w:rPr>
          <w:bCs/>
        </w:rPr>
        <w:fldChar w:fldCharType="begin"/>
      </w:r>
      <w:r w:rsidRPr="00E522EE">
        <w:rPr>
          <w:bCs/>
        </w:rPr>
        <w:instrText xml:space="preserve"> ADDIN EN.CITE &lt;EndNote&gt;&lt;Cite&gt;&lt;Author&gt;Falcone&lt;/Author&gt;&lt;Year&gt;2011&lt;/Year&gt;&lt;RecNum&gt;67&lt;/RecNum&gt;&lt;DisplayText&gt;(Falcone 2011)&lt;/DisplayText&gt;&lt;record&gt;&lt;rec-number&gt;67&lt;/rec-number&gt;&lt;foreign-keys&gt;&lt;key app="EN" db-id="fzt5daz5eexrvhezevkpw9shp2fpffwdpre5" timestamp="1553293604"&gt;67&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rsidRPr="00E522EE">
        <w:rPr>
          <w:bCs/>
        </w:rPr>
        <w:fldChar w:fldCharType="separate"/>
      </w:r>
      <w:r w:rsidRPr="00E522EE">
        <w:rPr>
          <w:bCs/>
          <w:noProof/>
        </w:rPr>
        <w:t>(Falcone 2011)</w:t>
      </w:r>
      <w:r w:rsidRPr="00E522EE">
        <w:rPr>
          <w:bCs/>
        </w:rPr>
        <w:fldChar w:fldCharType="end"/>
      </w:r>
      <w:r w:rsidRPr="00E522EE">
        <w:rPr>
          <w:bCs/>
        </w:rPr>
        <w:t xml:space="preserve">. </w:t>
      </w:r>
      <w:r w:rsidRPr="00E522EE">
        <w:t>The surface geology is characterized by fine clays, quaternary and sedimentary sand. The streams have similar median flows (0.02-22.09 m</w:t>
      </w:r>
      <w:r w:rsidRPr="00E522EE">
        <w:rPr>
          <w:vertAlign w:val="superscript"/>
        </w:rPr>
        <w:t>3</w:t>
      </w:r>
      <w:r w:rsidRPr="00E522EE">
        <w:t>⸱min</w:t>
      </w:r>
      <w:r w:rsidRPr="00E522EE">
        <w:rPr>
          <w:vertAlign w:val="superscript"/>
        </w:rPr>
        <w:t>-1</w:t>
      </w:r>
      <w:r w:rsidRPr="00E522EE">
        <w:t xml:space="preserve">), </w:t>
      </w:r>
      <w:r w:rsidRPr="00E522EE">
        <w:lastRenderedPageBreak/>
        <w:t xml:space="preserve">elevations (14-61 m), substrates (quaternary), and average air temperatures (19.9-22.1℃) (Table 1). </w:t>
      </w:r>
    </w:p>
    <w:p w14:paraId="4D6257FA" w14:textId="2C9DE7E5" w:rsidR="007A3C8C" w:rsidRPr="00E522EE" w:rsidRDefault="007A3C8C" w:rsidP="00E522EE">
      <w:pPr>
        <w:spacing w:line="480" w:lineRule="auto"/>
        <w:contextualSpacing/>
      </w:pPr>
      <w:r w:rsidRPr="00E522EE">
        <w:rPr>
          <w:i/>
          <w:iCs/>
        </w:rPr>
        <w:t>Biological Sampling</w:t>
      </w:r>
      <w:r w:rsidRPr="00E522EE">
        <w:rPr>
          <w:b/>
          <w:bCs/>
        </w:rPr>
        <w:t xml:space="preserve">: </w:t>
      </w:r>
      <w:r w:rsidRPr="00E522EE">
        <w:t xml:space="preserve">Fish communities were sampled using a Smith-Root LR-24 Backpack in a single pass survey of a 100-meter reach </w:t>
      </w:r>
      <w:r w:rsidRPr="00E522EE">
        <w:fldChar w:fldCharType="begin"/>
      </w:r>
      <w:r w:rsidRPr="00E522EE">
        <w:instrText xml:space="preserve"> ADDIN EN.CITE &lt;EndNote&gt;&lt;Cite&gt;&lt;Author&gt;Lamberti&lt;/Author&gt;&lt;Year&gt;2007&lt;/Year&gt;&lt;RecNum&gt;179&lt;/RecNum&gt;&lt;DisplayText&gt;(Lamberti 2007)&lt;/DisplayText&gt;&lt;record&gt;&lt;rec-number&gt;179&lt;/rec-number&gt;&lt;foreign-keys&gt;&lt;key app="EN" db-id="fzt5daz5eexrvhezevkpw9shp2fpffwdpre5" timestamp="1581446568"&gt;179&lt;/key&gt;&lt;/foreign-keys&gt;&lt;ref-type name="Book"&gt;6&lt;/ref-type&gt;&lt;contributors&gt;&lt;authors&gt;&lt;author&gt;Hauer &amp;amp; Lamberti &lt;/author&gt;&lt;/authors&gt;&lt;secondary-authors&gt;&lt;author&gt;Richford, Andrew&lt;/author&gt;&lt;/secondary-authors&gt;&lt;/contributors&gt;&lt;titles&gt;&lt;title&gt;Methods in Stream Ecology&lt;/title&gt;&lt;/titles&gt;&lt;pages&gt;895&lt;/pages&gt;&lt;dates&gt;&lt;year&gt;2007&lt;/year&gt;&lt;/dates&gt;&lt;publisher&gt;Elsevier Inc&lt;/publisher&gt;&lt;urls&gt;&lt;/urls&gt;&lt;/record&gt;&lt;/Cite&gt;&lt;/EndNote&gt;</w:instrText>
      </w:r>
      <w:r w:rsidRPr="00E522EE">
        <w:fldChar w:fldCharType="separate"/>
      </w:r>
      <w:r w:rsidRPr="00E522EE">
        <w:rPr>
          <w:noProof/>
        </w:rPr>
        <w:t>(Lamberti 2007)</w:t>
      </w:r>
      <w:r w:rsidRPr="00E522EE">
        <w:fldChar w:fldCharType="end"/>
      </w:r>
      <w:r w:rsidRPr="00E522EE">
        <w:t>.</w:t>
      </w:r>
      <w:r w:rsidR="00450161">
        <w:t xml:space="preserve">  Reach length was determined by applying a modified version of the recommended standard of a length 40x the width</w:t>
      </w:r>
      <w:r w:rsidR="00FD764C">
        <w:t xml:space="preserve"> </w:t>
      </w:r>
      <w:r w:rsidR="00FD764C" w:rsidRPr="00BE3457">
        <w:fldChar w:fldCharType="begin"/>
      </w:r>
      <w:r w:rsidR="00FD764C" w:rsidRPr="00BE3457">
        <w:instrText xml:space="preserve"> ADDIN EN.CITE &lt;EndNote&gt;&lt;Cite&gt;&lt;Author&gt;Reynolds&lt;/Author&gt;&lt;Year&gt;2003&lt;/Year&gt;&lt;RecNum&gt;180&lt;/RecNum&gt;&lt;DisplayText&gt;(Reynolds, Herlihy et al. 2003)&lt;/DisplayText&gt;&lt;record&gt;&lt;rec-number&gt;180&lt;/rec-number&gt;&lt;foreign-keys&gt;&lt;key app="EN" db-id="fzt5daz5eexrvhezevkpw9shp2fpffwdpre5" timestamp="1581447627"&gt;180&lt;/key&gt;&lt;/foreign-keys&gt;&lt;ref-type name="Journal Article"&gt;17&lt;/ref-type&gt;&lt;contributors&gt;&lt;authors&gt;&lt;author&gt;Reynolds, L.&lt;/author&gt;&lt;author&gt;Herlihy, A. T.&lt;/author&gt;&lt;author&gt;Kaufmann, P. R.&lt;/author&gt;&lt;author&gt;Gregory, S. V.&lt;/author&gt;&lt;author&gt;Hughes, R. M.&lt;/author&gt;&lt;/authors&gt;&lt;/contributors&gt;&lt;auth-address&gt;US EPA, Corvallis, OR 97333 USA&amp;#xD;Oregon State Univ, Dept Fisheries &amp;amp; Wildlife, Corvallis, OR 97331 USA&amp;#xD;Dynamac, Corvallis, OR 97333 USA&lt;/auth-address&gt;&lt;titles&gt;&lt;title&gt;Electrofishing effort requirements for assessing species richness and biotic integrity in western Oregon streams&lt;/title&gt;&lt;secondary-title&gt;North American Journal of Fisheries Management&lt;/secondary-title&gt;&lt;alt-title&gt;N Am J Fish Manage&lt;/alt-title&gt;&lt;/titles&gt;&lt;periodical&gt;&lt;full-title&gt;North American Journal of Fisheries Management&lt;/full-title&gt;&lt;abbr-1&gt;N Am J Fish Manage&lt;/abbr-1&gt;&lt;/periodical&gt;&lt;alt-periodical&gt;&lt;full-title&gt;North American Journal of Fisheries Management&lt;/full-title&gt;&lt;abbr-1&gt;N Am J Fish Manage&lt;/abbr-1&gt;&lt;/alt-periodical&gt;&lt;pages&gt;450-461&lt;/pages&gt;&lt;volume&gt;23&lt;/volume&gt;&lt;number&gt;2&lt;/number&gt;&lt;keywords&gt;&lt;keyword&gt;fish assemblage&lt;/keyword&gt;&lt;keyword&gt;persistence&lt;/keyword&gt;&lt;/keywords&gt;&lt;dates&gt;&lt;year&gt;2003&lt;/year&gt;&lt;pub-dates&gt;&lt;date&gt;May&lt;/date&gt;&lt;/pub-dates&gt;&lt;/dates&gt;&lt;isbn&gt;0275-5947&lt;/isbn&gt;&lt;accession-num&gt;WOS:000183338900010&lt;/accession-num&gt;&lt;urls&gt;&lt;related-urls&gt;&lt;url&gt;&amp;lt;Go to ISI&amp;gt;://WOS:000183338900010&lt;/url&gt;&lt;url&gt;https://afspubs.onlinelibrary.wiley.com/doi/full/10.1577/1548-8675%282003%29023%3C0450%3AEERFAS%3E2.0.CO%3B2&lt;/url&gt;&lt;/related-urls&gt;&lt;/urls&gt;&lt;electronic-resource-num&gt;Doi 10.1577/1548-8675(2003)023&amp;lt;0450:Eerfas&amp;gt;2.0.Co;2&lt;/electronic-resource-num&gt;&lt;language&gt;English&lt;/language&gt;&lt;/record&gt;&lt;/Cite&gt;&lt;/EndNote&gt;</w:instrText>
      </w:r>
      <w:r w:rsidR="00FD764C" w:rsidRPr="00BE3457">
        <w:fldChar w:fldCharType="separate"/>
      </w:r>
      <w:r w:rsidR="00FD764C" w:rsidRPr="00BE3457">
        <w:rPr>
          <w:noProof/>
        </w:rPr>
        <w:t>(Reynolds, Herlihy et al. 2003)</w:t>
      </w:r>
      <w:r w:rsidR="00FD764C" w:rsidRPr="00BE3457">
        <w:fldChar w:fldCharType="end"/>
      </w:r>
      <w:r w:rsidR="00450161">
        <w:t xml:space="preserve">.  We reduced this to 25x the medium stream width (4.1m) because the study sites are characterized by low variation in geomorphology and overall habitat heterogeneity resulting in high success in assessing community composition over a shorter distance.  Data </w:t>
      </w:r>
      <w:r w:rsidR="00DE7567">
        <w:t xml:space="preserve">from three pass surveys </w:t>
      </w:r>
      <w:r w:rsidR="00450161">
        <w:t xml:space="preserve">collected in similar streams in </w:t>
      </w:r>
      <w:r w:rsidR="00DE7567">
        <w:t>the same region</w:t>
      </w:r>
      <w:r w:rsidR="0093355B">
        <w:t xml:space="preserve"> found that </w:t>
      </w:r>
      <w:r w:rsidR="00DE7567">
        <w:t xml:space="preserve">an average of </w:t>
      </w:r>
      <w:r w:rsidR="0093355B">
        <w:t>9</w:t>
      </w:r>
      <w:r w:rsidR="00780E45">
        <w:t>1</w:t>
      </w:r>
      <w:r w:rsidR="00DE7567">
        <w:t>%</w:t>
      </w:r>
      <w:r w:rsidR="00780E45">
        <w:t xml:space="preserve"> ± </w:t>
      </w:r>
      <w:r w:rsidR="00DE7567">
        <w:t xml:space="preserve">2SE </w:t>
      </w:r>
      <w:r w:rsidR="0093355B">
        <w:t xml:space="preserve">of </w:t>
      </w:r>
      <w:r w:rsidR="00E83949">
        <w:t xml:space="preserve">total </w:t>
      </w:r>
      <w:r w:rsidR="0093355B">
        <w:t xml:space="preserve">species are typically found in the first </w:t>
      </w:r>
      <w:r w:rsidR="00DE7567">
        <w:t xml:space="preserve">electrofishing </w:t>
      </w:r>
      <w:r w:rsidR="0093355B">
        <w:t>pass</w:t>
      </w:r>
      <w:r w:rsidR="00DE7567">
        <w:t xml:space="preserve"> (Patrick Lab – unpublished data).</w:t>
      </w:r>
      <w:r w:rsidR="00E83949">
        <w:t xml:space="preserve">  </w:t>
      </w:r>
      <w:r w:rsidRPr="00E522EE">
        <w:t xml:space="preserve">Fish species </w:t>
      </w:r>
      <w:r w:rsidR="00C657AB">
        <w:t>were</w:t>
      </w:r>
      <w:r w:rsidRPr="00E522EE">
        <w:t xml:space="preserve"> field identified to species using a field guide </w:t>
      </w:r>
      <w:r w:rsidRPr="00E522EE">
        <w:fldChar w:fldCharType="begin"/>
      </w:r>
      <w:r w:rsidRPr="00E522EE">
        <w:instrText xml:space="preserve"> ADDIN EN.CITE &lt;EndNote&gt;&lt;Cite&gt;&lt;Author&gt;Thomas C&lt;/Author&gt;&lt;Year&gt;2007&lt;/Year&gt;&lt;RecNum&gt;98&lt;/RecNum&gt;&lt;DisplayText&gt;(Thomas C 2007)&lt;/DisplayText&gt;&lt;record&gt;&lt;rec-number&gt;98&lt;/rec-number&gt;&lt;foreign-keys&gt;&lt;key app="EN" db-id="fzt5daz5eexrvhezevkpw9shp2fpffwdpre5" timestamp="1553637107"&gt;98&lt;/key&gt;&lt;/foreign-keys&gt;&lt;ref-type name="Book"&gt;6&lt;/ref-type&gt;&lt;contributors&gt;&lt;authors&gt;&lt;author&gt;Thomas C, Bonner TH, Whiteside BG&lt;/author&gt;&lt;/authors&gt;&lt;/contributors&gt;&lt;titles&gt;&lt;title&gt;A Field Guide: Freshwater Fishes of Texas&lt;/title&gt;&lt;secondary-title&gt;River Books, Sponsored by The Meadows Center for Water and the Environment, Texas State University&lt;/secondary-title&gt;&lt;/titles&gt;&lt;dates&gt;&lt;year&gt;2007&lt;/year&gt;&lt;/dates&gt;&lt;pub-location&gt;College Station, Texas&lt;/pub-location&gt;&lt;publisher&gt;Texas A&amp;amp;M University Press&lt;/publisher&gt;&lt;urls&gt;&lt;/urls&gt;&lt;/record&gt;&lt;/Cite&gt;&lt;/EndNote&gt;</w:instrText>
      </w:r>
      <w:r w:rsidRPr="00E522EE">
        <w:fldChar w:fldCharType="separate"/>
      </w:r>
      <w:r w:rsidRPr="00E522EE">
        <w:rPr>
          <w:noProof/>
        </w:rPr>
        <w:t>(Thomas C 2007)</w:t>
      </w:r>
      <w:r w:rsidRPr="00E522EE">
        <w:fldChar w:fldCharType="end"/>
      </w:r>
      <w:r w:rsidRPr="00E522EE">
        <w:t xml:space="preserve"> and photographed. Several specimens of each species were euthanized using tricaine mesylate (MS-222) and stored in &gt;70% denatured ethanol as voucher specimens for lab confirmation of species identification. Fish Voucher specimens were identified using the Texas Academy of Science dichotomous key </w:t>
      </w:r>
      <w:r w:rsidRPr="00E522EE">
        <w:fldChar w:fldCharType="begin"/>
      </w:r>
      <w:r w:rsidRPr="00E522EE">
        <w:instrText xml:space="preserve"> ADDIN EN.CITE &lt;EndNote&gt;&lt;Cite&gt;&lt;Author&gt;Hubbs&lt;/Author&gt;&lt;Year&gt;2008&lt;/Year&gt;&lt;RecNum&gt;181&lt;/RecNum&gt;&lt;DisplayText&gt;(Hubbs 2008)&lt;/DisplayText&gt;&lt;record&gt;&lt;rec-number&gt;181&lt;/rec-number&gt;&lt;foreign-keys&gt;&lt;key app="EN" db-id="fzt5daz5eexrvhezevkpw9shp2fpffwdpre5" timestamp="1581452487"&gt;181&lt;/key&gt;&lt;/foreign-keys&gt;&lt;ref-type name="Generic"&gt;13&lt;/ref-type&gt;&lt;contributors&gt;&lt;authors&gt;&lt;author&gt;Hubbs, C.&lt;/author&gt;&lt;/authors&gt;&lt;secondary-authors&gt;&lt;author&gt; R.J. Edwards and G.P. Garrett&lt;/author&gt;&lt;/secondary-authors&gt;&lt;/contributors&gt;&lt;titles&gt;&lt;title&gt;An Annotated Checklist of the Freshwater Fishes of Texas, with Keys to Identification of Species&lt;/title&gt;&lt;/titles&gt;&lt;edition&gt;2nd Edition&lt;/edition&gt;&lt;dates&gt;&lt;year&gt;2008&lt;/year&gt;&lt;/dates&gt;&lt;publisher&gt;Texas Academy of Science&lt;/publisher&gt;&lt;urls&gt;&lt;/urls&gt;&lt;/record&gt;&lt;/Cite&gt;&lt;/EndNote&gt;</w:instrText>
      </w:r>
      <w:r w:rsidRPr="00E522EE">
        <w:fldChar w:fldCharType="separate"/>
      </w:r>
      <w:r w:rsidRPr="00E522EE">
        <w:rPr>
          <w:noProof/>
        </w:rPr>
        <w:t>(Hubbs 2008)</w:t>
      </w:r>
      <w:r w:rsidRPr="00E522EE">
        <w:fldChar w:fldCharType="end"/>
      </w:r>
      <w:r w:rsidRPr="00E522EE">
        <w:t xml:space="preserve"> and cross referenced with field identifications.</w:t>
      </w:r>
    </w:p>
    <w:p w14:paraId="50D5F241" w14:textId="77777777" w:rsidR="007A3C8C" w:rsidRPr="00E522EE" w:rsidRDefault="007A3C8C" w:rsidP="00E522EE">
      <w:pPr>
        <w:spacing w:line="480" w:lineRule="auto"/>
        <w:contextualSpacing/>
        <w:rPr>
          <w:strike/>
        </w:rPr>
      </w:pPr>
      <w:commentRangeStart w:id="3"/>
      <w:r w:rsidRPr="00E522EE">
        <w:rPr>
          <w:strike/>
        </w:rPr>
        <w:t xml:space="preserve">Single-pass electrofishing surveys are considered contentious in their accuracy. Although most species are caught in the first pass, rare species are often missed until the second or third pass </w:t>
      </w:r>
      <w:r w:rsidRPr="00E522EE">
        <w:rPr>
          <w:strike/>
        </w:rPr>
        <w:fldChar w:fldCharType="begin"/>
      </w:r>
      <w:r w:rsidRPr="00E522EE">
        <w:rPr>
          <w:strike/>
        </w:rPr>
        <w:instrText xml:space="preserve"> ADDIN EN.CITE &lt;EndNote&gt;&lt;Cite&gt;&lt;Author&gt;Pusey&lt;/Author&gt;&lt;Year&gt;1998&lt;/Year&gt;&lt;RecNum&gt;183&lt;/RecNum&gt;&lt;DisplayText&gt;(Pusey, Kennard et al. 1998)&lt;/DisplayText&gt;&lt;record&gt;&lt;rec-number&gt;183&lt;/rec-number&gt;&lt;foreign-keys&gt;&lt;key app="EN" db-id="fzt5daz5eexrvhezevkpw9shp2fpffwdpre5" timestamp="1581454551"&gt;183&lt;/key&gt;&lt;/foreign-keys&gt;&lt;ref-type name="Journal Article"&gt;17&lt;/ref-type&gt;&lt;contributors&gt;&lt;authors&gt;&lt;author&gt;Pusey, B. J.&lt;/author&gt;&lt;author&gt;Kennard, M. J.&lt;/author&gt;&lt;author&gt;Arthur, J. M.&lt;/author&gt;&lt;author&gt;Arthington, A. H.&lt;/author&gt;&lt;/authors&gt;&lt;/contributors&gt;&lt;auth-address&gt;Griffith Univ, Ctr Catchment &amp;amp; In Stream Res, Nathan, Qld 4111, Australia&amp;#xD;Griffith Univ, Fac Environm Sci, Nathan, Qld 4111, Australia&lt;/auth-address&gt;&lt;titles&gt;&lt;title&gt;Quantitative sampling of stream fish assemblages: Single- vs multiple-pass electrofishing&lt;/title&gt;&lt;secondary-title&gt;Australian Journal of Ecology&lt;/secondary-title&gt;&lt;alt-title&gt;Aust J Ecol&lt;/alt-title&gt;&lt;/titles&gt;&lt;periodical&gt;&lt;full-title&gt;Australian Journal of Ecology&lt;/full-title&gt;&lt;abbr-1&gt;Aust J Ecol&lt;/abbr-1&gt;&lt;/periodical&gt;&lt;alt-periodical&gt;&lt;full-title&gt;Australian Journal of Ecology&lt;/full-title&gt;&lt;abbr-1&gt;Aust J Ecol&lt;/abbr-1&gt;&lt;/alt-periodical&gt;&lt;pages&gt;365-374&lt;/pages&gt;&lt;volume&gt;23&lt;/volume&gt;&lt;number&gt;4&lt;/number&gt;&lt;keywords&gt;&lt;keyword&gt;fresh-water fish&lt;/keyword&gt;&lt;keyword&gt;northern queensland&lt;/keyword&gt;&lt;keyword&gt;community structure&lt;/keyword&gt;&lt;keyword&gt;species richness&lt;/keyword&gt;&lt;keyword&gt;wet tropics&lt;/keyword&gt;&lt;keyword&gt;habitat use&lt;/keyword&gt;&lt;keyword&gt;australia&lt;/keyword&gt;&lt;keyword&gt;ordination&lt;/keyword&gt;&lt;keyword&gt;efficiency&lt;/keyword&gt;&lt;keyword&gt;abundance&lt;/keyword&gt;&lt;/keywords&gt;&lt;dates&gt;&lt;year&gt;1998&lt;/year&gt;&lt;pub-dates&gt;&lt;date&gt;Aug&lt;/date&gt;&lt;/pub-dates&gt;&lt;/dates&gt;&lt;isbn&gt;0307-692x&lt;/isbn&gt;&lt;accession-num&gt;WOS:000075171700006&lt;/accession-num&gt;&lt;urls&gt;&lt;related-urls&gt;&lt;url&gt;&amp;lt;Go to ISI&amp;gt;://WOS:000075171700006&lt;/url&gt;&lt;url&gt;https://onlinelibrary.wiley.com/doi/abs/10.1111/j.1442-9993.1998.tb00741.x&lt;/url&gt;&lt;/related-urls&gt;&lt;/urls&gt;&lt;electronic-resource-num&gt;DOI 10.1111/j.1442-9993.1998.tb00741.x&lt;/electronic-resource-num&gt;&lt;language&gt;English&lt;/language&gt;&lt;/record&gt;&lt;/Cite&gt;&lt;/EndNote&gt;</w:instrText>
      </w:r>
      <w:r w:rsidRPr="00E522EE">
        <w:rPr>
          <w:strike/>
        </w:rPr>
        <w:fldChar w:fldCharType="separate"/>
      </w:r>
      <w:r w:rsidRPr="00E522EE">
        <w:rPr>
          <w:strike/>
          <w:noProof/>
        </w:rPr>
        <w:t>(Pusey, Kennard et al. 1998)</w:t>
      </w:r>
      <w:r w:rsidRPr="00E522EE">
        <w:rPr>
          <w:strike/>
        </w:rPr>
        <w:fldChar w:fldCharType="end"/>
      </w:r>
      <w:r w:rsidRPr="00E522EE">
        <w:rPr>
          <w:strike/>
        </w:rPr>
        <w:t xml:space="preserve">. The sample reach length for a single-pass survey needs to include a number of representative habitats that depends on the sampling efficiency of the shockers and density of fish within the system. The reach length for a survey of fish assemblages is recommended to be 40 times the wetted width of a given stream </w:t>
      </w:r>
      <w:r w:rsidRPr="00E522EE">
        <w:rPr>
          <w:strike/>
        </w:rPr>
        <w:fldChar w:fldCharType="begin"/>
      </w:r>
      <w:r w:rsidRPr="00E522EE">
        <w:rPr>
          <w:strike/>
        </w:rPr>
        <w:instrText xml:space="preserve"> ADDIN EN.CITE &lt;EndNote&gt;&lt;Cite&gt;&lt;Author&gt;Reynolds&lt;/Author&gt;&lt;Year&gt;2003&lt;/Year&gt;&lt;RecNum&gt;180&lt;/RecNum&gt;&lt;DisplayText&gt;(Reynolds, Herlihy et al. 2003)&lt;/DisplayText&gt;&lt;record&gt;&lt;rec-number&gt;180&lt;/rec-number&gt;&lt;foreign-keys&gt;&lt;key app="EN" db-id="fzt5daz5eexrvhezevkpw9shp2fpffwdpre5" timestamp="1581447627"&gt;180&lt;/key&gt;&lt;/foreign-keys&gt;&lt;ref-type name="Journal Article"&gt;17&lt;/ref-type&gt;&lt;contributors&gt;&lt;authors&gt;&lt;author&gt;Reynolds, L.&lt;/author&gt;&lt;author&gt;Herlihy, A. T.&lt;/author&gt;&lt;author&gt;Kaufmann, P. R.&lt;/author&gt;&lt;author&gt;Gregory, S. V.&lt;/author&gt;&lt;author&gt;Hughes, R. M.&lt;/author&gt;&lt;/authors&gt;&lt;/contributors&gt;&lt;auth-address&gt;US EPA, Corvallis, OR 97333 USA&amp;#xD;Oregon State Univ, Dept Fisheries &amp;amp; Wildlife, Corvallis, OR 97331 USA&amp;#xD;Dynamac, Corvallis, OR 97333 USA&lt;/auth-address&gt;&lt;titles&gt;&lt;title&gt;Electrofishing effort requirements for assessing species richness and biotic integrity in western Oregon streams&lt;/title&gt;&lt;secondary-title&gt;North American Journal of Fisheries Management&lt;/secondary-title&gt;&lt;alt-title&gt;N Am J Fish Manage&lt;/alt-title&gt;&lt;/titles&gt;&lt;periodical&gt;&lt;full-title&gt;North American Journal of Fisheries Management&lt;/full-title&gt;&lt;abbr-1&gt;N Am J Fish Manage&lt;/abbr-1&gt;&lt;/periodical&gt;&lt;alt-periodical&gt;&lt;full-title&gt;North American Journal of Fisheries Management&lt;/full-title&gt;&lt;abbr-1&gt;N Am J Fish Manage&lt;/abbr-1&gt;&lt;/alt-periodical&gt;&lt;pages&gt;450-461&lt;/pages&gt;&lt;volume&gt;23&lt;/volume&gt;&lt;number&gt;2&lt;/number&gt;&lt;keywords&gt;&lt;keyword&gt;fish assemblage&lt;/keyword&gt;&lt;keyword&gt;persistence&lt;/keyword&gt;&lt;/keywords&gt;&lt;dates&gt;&lt;year&gt;2003&lt;/year&gt;&lt;pub-dates&gt;&lt;date&gt;May&lt;/date&gt;&lt;/pub-dates&gt;&lt;/dates&gt;&lt;isbn&gt;0275-5947&lt;/isbn&gt;&lt;accession-num&gt;WOS:000183338900010&lt;/accession-num&gt;&lt;urls&gt;&lt;related-urls&gt;&lt;url&gt;&amp;lt;Go to ISI&amp;gt;://WOS:000183338900010&lt;/url&gt;&lt;url&gt;https://afspubs.onlinelibrary.wiley.com/doi/full/10.1577/1548-8675%282003%29023%3C0450%3AEERFAS%3E2.0.CO%3B2&lt;/url&gt;&lt;/related-urls&gt;&lt;/urls&gt;&lt;electronic-resource-num&gt;Doi 10.1577/1548-8675(2003)023&amp;lt;0450:Eerfas&amp;gt;2.0.Co;2&lt;/electronic-resource-num&gt;&lt;language&gt;English&lt;/language&gt;&lt;/record&gt;&lt;/Cite&gt;&lt;/EndNote&gt;</w:instrText>
      </w:r>
      <w:r w:rsidRPr="00E522EE">
        <w:rPr>
          <w:strike/>
        </w:rPr>
        <w:fldChar w:fldCharType="separate"/>
      </w:r>
      <w:r w:rsidRPr="00E522EE">
        <w:rPr>
          <w:strike/>
          <w:noProof/>
        </w:rPr>
        <w:t>(Reynolds, Herlihy et al. 2003)</w:t>
      </w:r>
      <w:r w:rsidRPr="00E522EE">
        <w:rPr>
          <w:strike/>
        </w:rPr>
        <w:fldChar w:fldCharType="end"/>
      </w:r>
      <w:r w:rsidRPr="00E522EE">
        <w:rPr>
          <w:strike/>
        </w:rPr>
        <w:t xml:space="preserve">.  However, idealized electrofishing surveys adhering to this recommendation in wide, shallow streams lose practicality and can last over 10 hours.  In our study, the average wetted stream </w:t>
      </w:r>
      <w:r w:rsidRPr="00E522EE">
        <w:rPr>
          <w:strike/>
        </w:rPr>
        <w:lastRenderedPageBreak/>
        <w:t>width is 4.89 meters which entails a single-pass shock length of approximately 200 meters. The study sites are characterized by low variation in geomorphology and overall habitat heterogeneity. Shocking intensity is high due to narrow stream widths and homogenous habitat profiles, so we elected to survey a representative 100-meter reach.</w:t>
      </w:r>
      <w:commentRangeEnd w:id="3"/>
      <w:r w:rsidR="00C657AB" w:rsidRPr="00E522EE">
        <w:rPr>
          <w:rStyle w:val="CommentReference"/>
          <w:strike/>
        </w:rPr>
        <w:commentReference w:id="3"/>
      </w:r>
    </w:p>
    <w:p w14:paraId="3ABB78B0" w14:textId="7CD7278C" w:rsidR="007A3C8C" w:rsidRPr="00377421" w:rsidRDefault="007A3C8C" w:rsidP="00E522EE">
      <w:pPr>
        <w:spacing w:line="480" w:lineRule="auto"/>
        <w:ind w:firstLine="720"/>
        <w:contextualSpacing/>
      </w:pPr>
      <w:r w:rsidRPr="00E522EE">
        <w:t xml:space="preserve">Macroinvertebrates were collected using a </w:t>
      </w:r>
      <w:r w:rsidR="00E83949">
        <w:t xml:space="preserve">0.305m wide </w:t>
      </w:r>
      <w:r w:rsidRPr="00E522EE">
        <w:t>D-frame net equipped with 500-</w:t>
      </w:r>
      <w:r w:rsidR="00E83949">
        <w:t>µm</w:t>
      </w:r>
      <w:r w:rsidRPr="00E522EE">
        <w:t xml:space="preserve"> mesh.</w:t>
      </w:r>
      <w:r w:rsidR="00E83949">
        <w:t xml:space="preserve">  </w:t>
      </w:r>
      <w:r w:rsidRPr="00E522EE">
        <w:t xml:space="preserve"> </w:t>
      </w:r>
      <w:r w:rsidR="00E83949">
        <w:t xml:space="preserve">Twenty </w:t>
      </w:r>
      <w:r w:rsidR="000E40E5">
        <w:t>0.093 m</w:t>
      </w:r>
      <w:r w:rsidR="000E40E5" w:rsidRPr="00E522EE">
        <w:rPr>
          <w:vertAlign w:val="superscript"/>
        </w:rPr>
        <w:t>2</w:t>
      </w:r>
      <w:r w:rsidR="000E40E5">
        <w:t xml:space="preserve"> </w:t>
      </w:r>
      <w:r w:rsidR="00E83949">
        <w:t xml:space="preserve">samples </w:t>
      </w:r>
      <w:r w:rsidR="000E40E5">
        <w:t xml:space="preserve">were collected via a combination of kick and sweep sampling </w:t>
      </w:r>
      <w:r w:rsidR="002926B9">
        <w:t xml:space="preserve">from a </w:t>
      </w:r>
      <w:r w:rsidR="00E83949">
        <w:t>representative distribution of best available habitat (riffles, large woody debris, overhanging vegetation)</w:t>
      </w:r>
      <w:r w:rsidR="002926B9">
        <w:t xml:space="preserve">.  Samples were pooled and field rinsed in a </w:t>
      </w:r>
      <w:r w:rsidR="002926B9" w:rsidRPr="00BE3457">
        <w:t>500-</w:t>
      </w:r>
      <w:r w:rsidR="002926B9">
        <w:t xml:space="preserve">µm sieve bucket.  After removal of rinsed larger sticks and leaves, the entire sample was preserved with the addition of 95% EtOH for transport to the lab.  In the lab, samples were spread across a gridded sampling tray and randomly selected grid cells were picked to completion until the total count was &gt; 300 individuals.  </w:t>
      </w:r>
      <w:r w:rsidRPr="00377421">
        <w:t xml:space="preserve">Samples containing less than 300 individuals were picked to completion. </w:t>
      </w:r>
      <w:r w:rsidR="002926B9">
        <w:t>Invertebrates</w:t>
      </w:r>
      <w:r w:rsidRPr="00377421">
        <w:t xml:space="preserve"> were identified to </w:t>
      </w:r>
      <w:r w:rsidR="002926B9">
        <w:t>lowest taxonomic resolution (typically genus) using taxonomic keys cross referenced with species observations recorded by the TCEQ’s (Texas Commission on Environmental Quality) Surface Water Quality Monitoring Program</w:t>
      </w:r>
      <w:r w:rsidRPr="00377421">
        <w:t xml:space="preserve"> </w:t>
      </w:r>
      <w:r w:rsidR="002926B9">
        <w:t xml:space="preserve">  </w:t>
      </w:r>
      <w:commentRangeStart w:id="4"/>
      <w:r w:rsidRPr="00377421">
        <w:fldChar w:fldCharType="begin"/>
      </w:r>
      <w:r w:rsidRPr="00377421">
        <w:instrText xml:space="preserve"> ADDIN EN.CITE &lt;EndNote&gt;&lt;Cite&gt;&lt;Author&gt;Merritt&lt;/Author&gt;&lt;Year&gt;2008&lt;/Year&gt;&lt;RecNum&gt;184&lt;/RecNum&gt;&lt;DisplayText&gt;(Merritt and Cummins 2008)&lt;/DisplayText&gt;&lt;record&gt;&lt;rec-number&gt;184&lt;/rec-number&gt;&lt;foreign-keys&gt;&lt;key app="EN" db-id="fzt5daz5eexrvhezevkpw9shp2fpffwdpre5" timestamp="1581540429"&gt;184&lt;/key&gt;&lt;/foreign-keys&gt;&lt;ref-type name="Book"&gt;6&lt;/ref-type&gt;&lt;contributors&gt;&lt;authors&gt;&lt;author&gt;Merritt, Richard W.&lt;/author&gt;&lt;author&gt;Cummins, Kenneth W.&lt;/author&gt;&lt;/authors&gt;&lt;/contributors&gt;&lt;titles&gt;&lt;title&gt;An introduction to the Aquatic insects of North America&lt;/title&gt;&lt;/titles&gt;&lt;edition&gt;4th ed.&lt;/edition&gt;&lt;section&gt;xvi, 1158 pages : illustrations ; 28 cm + 1 CD-ROM (4 3/4 in.)&lt;/section&gt;&lt;dates&gt;&lt;year&gt;2008&lt;/year&gt;&lt;/dates&gt;&lt;pub-location&gt;Dubuque, Iowa&lt;/pub-location&gt;&lt;publisher&gt;Kendall/Hunt Pub. Co.&lt;/publisher&gt;&lt;isbn&gt;9780757541285 0757541283 9781465250841 1465250840 9780757543883 075754388X 0757550495 9780757550492 9780757563218 075756321X&lt;/isbn&gt;&lt;urls&gt;&lt;related-urls&gt;&lt;url&gt;http://catdir.loc.gov/catdir/toc/fy0803/2008271470.html&lt;/url&gt;&lt;url&gt;http://books.google.com/books?id=UUtEoRejk0AC&lt;/url&gt;&lt;/related-urls&gt;&lt;/urls&gt;&lt;remote-database-name&gt;WorldCat.org&lt;/remote-database-name&gt;&lt;language&gt;English&lt;/language&gt;&lt;/record&gt;&lt;/Cite&gt;&lt;/EndNote&gt;</w:instrText>
      </w:r>
      <w:r w:rsidRPr="00377421">
        <w:fldChar w:fldCharType="separate"/>
      </w:r>
      <w:r w:rsidRPr="00377421">
        <w:rPr>
          <w:noProof/>
        </w:rPr>
        <w:t>(Merritt and Cummins 2008)</w:t>
      </w:r>
      <w:r w:rsidRPr="00377421">
        <w:fldChar w:fldCharType="end"/>
      </w:r>
      <w:r w:rsidRPr="00377421">
        <w:t xml:space="preserve">. </w:t>
      </w:r>
      <w:commentRangeEnd w:id="4"/>
      <w:r w:rsidR="002926B9">
        <w:rPr>
          <w:rStyle w:val="CommentReference"/>
        </w:rPr>
        <w:commentReference w:id="4"/>
      </w:r>
      <w:r w:rsidRPr="00377421">
        <w:t xml:space="preserve">The sum of individuals in each taxon were multiplied by the fraction of unpicked sample and reported as abundance of individuals per </w:t>
      </w:r>
      <w:commentRangeStart w:id="5"/>
      <w:r w:rsidRPr="00377421">
        <w:t xml:space="preserve">square </w:t>
      </w:r>
      <w:r w:rsidR="00377421">
        <w:t>meter</w:t>
      </w:r>
      <w:r w:rsidRPr="00377421">
        <w:t>.</w:t>
      </w:r>
      <w:commentRangeEnd w:id="5"/>
      <w:r w:rsidR="002926B9">
        <w:rPr>
          <w:rStyle w:val="CommentReference"/>
        </w:rPr>
        <w:commentReference w:id="5"/>
      </w:r>
    </w:p>
    <w:p w14:paraId="54FD6FBE" w14:textId="4EBC047C" w:rsidR="007A3C8C" w:rsidRPr="00377421" w:rsidRDefault="007A3C8C" w:rsidP="00377421">
      <w:pPr>
        <w:spacing w:line="480" w:lineRule="auto"/>
        <w:contextualSpacing/>
      </w:pPr>
      <w:r w:rsidRPr="00377421">
        <w:rPr>
          <w:i/>
          <w:iCs/>
        </w:rPr>
        <w:t>Environmental Sampling</w:t>
      </w:r>
      <w:r w:rsidRPr="00377421">
        <w:rPr>
          <w:b/>
          <w:bCs/>
        </w:rPr>
        <w:t>:</w:t>
      </w:r>
      <w:r w:rsidR="0029112B" w:rsidRPr="00377421">
        <w:rPr>
          <w:b/>
          <w:bCs/>
        </w:rPr>
        <w:t xml:space="preserve"> </w:t>
      </w:r>
      <w:r w:rsidR="00374ADA">
        <w:t xml:space="preserve"> The following h</w:t>
      </w:r>
      <w:r w:rsidRPr="00377421">
        <w:t xml:space="preserve">abitat measurements were taken at 4 cross-sections </w:t>
      </w:r>
      <w:r w:rsidR="00374ADA">
        <w:t xml:space="preserve">of each stream </w:t>
      </w:r>
      <w:r w:rsidRPr="00377421">
        <w:t xml:space="preserve">spaced 25 meters apart. </w:t>
      </w:r>
      <w:r w:rsidR="002926B9">
        <w:t xml:space="preserve"> Canopy cover</w:t>
      </w:r>
      <w:r w:rsidR="00374ADA">
        <w:t xml:space="preserve"> and water depth</w:t>
      </w:r>
      <w:r w:rsidR="002926B9">
        <w:t xml:space="preserve"> were measured on each bank and in the center of the channel</w:t>
      </w:r>
      <w:r w:rsidR="00374ADA">
        <w:t xml:space="preserve">.  Canopy cover was measured using a spherical densiometer.  Channel side depths were taken 5cm from the edge of the wetted channel.  On each bank riparian vegetation type was recorded, bank slope was measured using an angle reader, and bank height was recorded as vertical difference between water level and the height of the first bench.  </w:t>
      </w:r>
      <w:r w:rsidR="00374ADA">
        <w:lastRenderedPageBreak/>
        <w:t xml:space="preserve">Sediment grain size was visually estimated as the proportional cover along the cross-section of size categories corresponding to the Wentworth Grain Size </w:t>
      </w:r>
      <w:commentRangeStart w:id="6"/>
      <w:r w:rsidR="00374ADA">
        <w:t xml:space="preserve">Scale (citation for </w:t>
      </w:r>
      <w:proofErr w:type="spellStart"/>
      <w:r w:rsidR="00374ADA">
        <w:t>wentworth</w:t>
      </w:r>
      <w:proofErr w:type="spellEnd"/>
      <w:r w:rsidR="00374ADA">
        <w:t xml:space="preserve"> scale).  </w:t>
      </w:r>
      <w:commentRangeEnd w:id="6"/>
      <w:r w:rsidR="00374ADA">
        <w:rPr>
          <w:rStyle w:val="CommentReference"/>
        </w:rPr>
        <w:commentReference w:id="6"/>
      </w:r>
      <w:r w:rsidRPr="00377421">
        <w:t xml:space="preserve">At each station on each visit, two 60 mL water samples were collected and filtered through a pre-combusted (500℃ for 4 hours) glass fiber filter (Whatman GF/F) into acid washed </w:t>
      </w:r>
      <w:r w:rsidR="00374ADA">
        <w:t xml:space="preserve">amber </w:t>
      </w:r>
      <w:r w:rsidRPr="00377421">
        <w:t xml:space="preserve">bottles, transferred </w:t>
      </w:r>
      <w:r w:rsidR="00374ADA">
        <w:t>to the lab in a cooler on ice</w:t>
      </w:r>
      <w:r w:rsidRPr="00377421">
        <w:t>, and stored frozen (-20℃) until analysis for nutrients (NH</w:t>
      </w:r>
      <w:r w:rsidRPr="00377421">
        <w:rPr>
          <w:vertAlign w:val="subscript"/>
        </w:rPr>
        <w:t>4</w:t>
      </w:r>
      <w:r w:rsidRPr="00377421">
        <w:rPr>
          <w:vertAlign w:val="superscript"/>
        </w:rPr>
        <w:t>+</w:t>
      </w:r>
      <w:r w:rsidRPr="00377421">
        <w:t>, NO</w:t>
      </w:r>
      <w:r w:rsidRPr="00377421">
        <w:rPr>
          <w:vertAlign w:val="subscript"/>
        </w:rPr>
        <w:t>3</w:t>
      </w:r>
      <w:r w:rsidRPr="00377421">
        <w:rPr>
          <w:vertAlign w:val="superscript"/>
        </w:rPr>
        <w:t>-</w:t>
      </w:r>
      <w:r w:rsidRPr="00377421">
        <w:t xml:space="preserve">, and SRP), dissolved organic carbon (DOC) and total nitrate (TN).  Water samples were run by the Oklahoma University Soil Water and Forage Laboratory.  Oxygen (mg/L), temperature (℃), conductivity (µcm/S), turbidity (NTU), and pH were measured at each point using a YSI </w:t>
      </w:r>
      <w:proofErr w:type="spellStart"/>
      <w:r w:rsidRPr="00377421">
        <w:t>ProDSS</w:t>
      </w:r>
      <w:proofErr w:type="spellEnd"/>
      <w:r w:rsidRPr="00377421">
        <w:t xml:space="preserve"> multiparameter probe.</w:t>
      </w:r>
    </w:p>
    <w:p w14:paraId="19B4BB25" w14:textId="07EE73A3" w:rsidR="007A3C8C" w:rsidRPr="009A7FCE" w:rsidRDefault="007A3C8C" w:rsidP="00377421">
      <w:pPr>
        <w:spacing w:line="480" w:lineRule="auto"/>
        <w:contextualSpacing/>
      </w:pPr>
      <w:r w:rsidRPr="00377421">
        <w:t xml:space="preserve">In addition to the habitat metrics measured in the field, </w:t>
      </w:r>
      <w:r w:rsidR="00407078">
        <w:t>site information and flow records were obtained from the USGS.  L</w:t>
      </w:r>
      <w:r w:rsidRPr="009A7FCE">
        <w:t xml:space="preserve">ong term climate averages </w:t>
      </w:r>
      <w:r w:rsidR="00407078">
        <w:t xml:space="preserve">and watershed land use </w:t>
      </w:r>
      <w:r w:rsidR="00407078" w:rsidRPr="00AB5FB4">
        <w:rPr>
          <w:highlight w:val="yellow"/>
        </w:rPr>
        <w:t>(?)</w:t>
      </w:r>
      <w:r w:rsidR="00407078">
        <w:t xml:space="preserve">for each site were extracted </w:t>
      </w:r>
      <w:r w:rsidRPr="009A7FCE">
        <w:t xml:space="preserve">from the US Geologic Surveyors Geospatial Attributes of Gages for Evaluating Streamflow, </w:t>
      </w:r>
      <w:commentRangeStart w:id="7"/>
      <w:r w:rsidRPr="009A7FCE">
        <w:t xml:space="preserve">version II (USGS GAGES II) dataset. </w:t>
      </w:r>
      <w:commentRangeEnd w:id="7"/>
      <w:r w:rsidR="00374ADA">
        <w:rPr>
          <w:rStyle w:val="CommentReference"/>
        </w:rPr>
        <w:commentReference w:id="7"/>
      </w:r>
      <w:r w:rsidR="00407078">
        <w:t xml:space="preserve"> A twenty</w:t>
      </w:r>
      <w:r w:rsidR="00AB5FB4">
        <w:t>-</w:t>
      </w:r>
      <w:r w:rsidR="00407078">
        <w:t>year continuous flow record was downloaded for each site (except Tranquitas Creek which only had 4 years of available data, Table 2) from the</w:t>
      </w:r>
      <w:commentRangeStart w:id="8"/>
      <w:r w:rsidR="00407078">
        <w:t xml:space="preserve"> USGS XYZ dataset.</w:t>
      </w:r>
      <w:commentRangeEnd w:id="8"/>
      <w:r w:rsidR="00407078">
        <w:rPr>
          <w:rStyle w:val="CommentReference"/>
        </w:rPr>
        <w:commentReference w:id="8"/>
      </w:r>
      <w:r w:rsidR="00407078">
        <w:t xml:space="preserve">  </w:t>
      </w:r>
      <w:r w:rsidR="00407078" w:rsidRPr="009A7FCE">
        <w:rPr>
          <w:bCs/>
        </w:rPr>
        <w:t xml:space="preserve">Daily flow records were used to calculate </w:t>
      </w:r>
      <w:r w:rsidR="00407078">
        <w:t xml:space="preserve">flow metrics to characterize flow stability across the gradient.  </w:t>
      </w:r>
      <w:commentRangeStart w:id="9"/>
      <w:r w:rsidRPr="009A7FCE">
        <w:t>Several flow metrics including flash index, high flow pulse percent 3x, and low flow pulse percent</w:t>
      </w:r>
      <w:r w:rsidR="00407078">
        <w:t>age</w:t>
      </w:r>
      <w:commentRangeEnd w:id="9"/>
      <w:r w:rsidR="00407078">
        <w:rPr>
          <w:rStyle w:val="CommentReference"/>
        </w:rPr>
        <w:commentReference w:id="9"/>
      </w:r>
      <w:r w:rsidR="00407078">
        <w:t xml:space="preserve"> </w:t>
      </w:r>
    </w:p>
    <w:p w14:paraId="3AFF01C9" w14:textId="74E73DF5" w:rsidR="00273803" w:rsidRDefault="00407078" w:rsidP="00255967">
      <w:pPr>
        <w:spacing w:line="480" w:lineRule="auto"/>
        <w:contextualSpacing/>
        <w:rPr>
          <w:rFonts w:eastAsiaTheme="minorEastAsia"/>
        </w:rPr>
      </w:pPr>
      <w:r w:rsidRPr="00BE3457">
        <w:rPr>
          <w:i/>
          <w:iCs/>
        </w:rPr>
        <w:t>Analyses</w:t>
      </w:r>
      <w:r w:rsidRPr="00BE3457">
        <w:rPr>
          <w:b/>
          <w:bCs/>
        </w:rPr>
        <w:t xml:space="preserve">: </w:t>
      </w:r>
      <w:r w:rsidR="007A3C8C" w:rsidRPr="009A7FCE">
        <w:t xml:space="preserve">Fish and Invertebrate communities were analyzed separately. To assess community diversity and evenness, we calculated </w:t>
      </w:r>
      <w:commentRangeStart w:id="10"/>
      <w:r w:rsidR="007A3C8C" w:rsidRPr="009A7FCE">
        <w:t xml:space="preserve">rarified </w:t>
      </w:r>
      <w:r w:rsidR="004B08FD">
        <w:t xml:space="preserve">taxa </w:t>
      </w:r>
      <w:r w:rsidR="007A3C8C" w:rsidRPr="009A7FCE">
        <w:t xml:space="preserve">richness </w:t>
      </w:r>
      <w:commentRangeEnd w:id="10"/>
      <w:r w:rsidR="004B08FD">
        <w:rPr>
          <w:rStyle w:val="CommentReference"/>
        </w:rPr>
        <w:commentReference w:id="10"/>
      </w:r>
      <w:r w:rsidR="007A3C8C" w:rsidRPr="009A7FCE">
        <w:t xml:space="preserve">and the Shannon diversity index </w:t>
      </w:r>
      <w:r w:rsidR="004B08FD">
        <w:t>using the vegan library in the statistical program R (citations for vegan and R)</w:t>
      </w:r>
      <w:r w:rsidR="007A3C8C" w:rsidRPr="009A7FCE">
        <w:rPr>
          <w:rFonts w:eastAsiaTheme="minorEastAsia"/>
        </w:rPr>
        <w:t xml:space="preserve"> </w:t>
      </w:r>
      <w:r w:rsidR="007A3C8C" w:rsidRPr="009A7FCE">
        <w:rPr>
          <w:rFonts w:eastAsiaTheme="minorEastAsia"/>
        </w:rPr>
        <w:fldChar w:fldCharType="begin"/>
      </w:r>
      <w:r w:rsidR="007A3C8C" w:rsidRPr="009A7FCE">
        <w:rPr>
          <w:rFonts w:eastAsiaTheme="minorEastAsia"/>
        </w:rPr>
        <w:instrText xml:space="preserve"> ADDIN EN.CITE &lt;EndNote&gt;&lt;Cite&gt;&lt;Author&gt;Shannon&lt;/Author&gt;&lt;Year&gt;1948&lt;/Year&gt;&lt;RecNum&gt;185&lt;/RecNum&gt;&lt;DisplayText&gt;(Shannon 1948)&lt;/DisplayText&gt;&lt;record&gt;&lt;rec-number&gt;185&lt;/rec-number&gt;&lt;foreign-keys&gt;&lt;key app="EN" db-id="fzt5daz5eexrvhezevkpw9shp2fpffwdpre5" timestamp="1582062465"&gt;185&lt;/key&gt;&lt;/foreign-keys&gt;&lt;ref-type name="Journal Article"&gt;17&lt;/ref-type&gt;&lt;contributors&gt;&lt;authors&gt;&lt;author&gt;Shannon, C. E.&lt;/author&gt;&lt;/authors&gt;&lt;/contributors&gt;&lt;titles&gt;&lt;title&gt;A Mathematical Theory of Communication&lt;/title&gt;&lt;secondary-title&gt;Bell System Technical Journal&lt;/secondary-title&gt;&lt;alt-title&gt;Bell Syst Tech J&lt;/alt-title&gt;&lt;/titles&gt;&lt;periodical&gt;&lt;full-title&gt;Bell System Technical Journal&lt;/full-title&gt;&lt;abbr-1&gt;Bell Syst Tech J&lt;/abbr-1&gt;&lt;/periodical&gt;&lt;alt-periodical&gt;&lt;full-title&gt;Bell System Technical Journal&lt;/full-title&gt;&lt;abbr-1&gt;Bell Syst Tech J&lt;/abbr-1&gt;&lt;/alt-periodical&gt;&lt;pages&gt;379-423&lt;/pages&gt;&lt;volume&gt;27&lt;/volume&gt;&lt;number&gt;3&lt;/number&gt;&lt;dates&gt;&lt;year&gt;1948&lt;/year&gt;&lt;/dates&gt;&lt;isbn&gt;0005-8580&lt;/isbn&gt;&lt;accession-num&gt;WOS:A1948UH03900001&lt;/accession-num&gt;&lt;urls&gt;&lt;related-urls&gt;&lt;url&gt;&amp;lt;Go to ISI&amp;gt;://WOS:A1948UH03900001&lt;/url&gt;&lt;/related-urls&gt;&lt;/urls&gt;&lt;electronic-resource-num&gt;DOI 10.1002/j.1538-7305.1948.tb01338.x&lt;/electronic-resource-num&gt;&lt;language&gt;English&lt;/language&gt;&lt;/record&gt;&lt;/Cite&gt;&lt;/EndNote&gt;</w:instrText>
      </w:r>
      <w:r w:rsidR="007A3C8C" w:rsidRPr="009A7FCE">
        <w:rPr>
          <w:rFonts w:eastAsiaTheme="minorEastAsia"/>
        </w:rPr>
        <w:fldChar w:fldCharType="separate"/>
      </w:r>
      <w:r w:rsidR="007A3C8C" w:rsidRPr="009A7FCE">
        <w:rPr>
          <w:rFonts w:eastAsiaTheme="minorEastAsia"/>
          <w:noProof/>
        </w:rPr>
        <w:t>(Shannon 1948)</w:t>
      </w:r>
      <w:r w:rsidR="007A3C8C" w:rsidRPr="009A7FCE">
        <w:rPr>
          <w:rFonts w:eastAsiaTheme="minorEastAsia"/>
        </w:rPr>
        <w:fldChar w:fldCharType="end"/>
      </w:r>
      <w:r w:rsidR="007A3C8C" w:rsidRPr="009A7FCE">
        <w:rPr>
          <w:rFonts w:eastAsiaTheme="minorEastAsia"/>
        </w:rPr>
        <w:t xml:space="preserve">. </w:t>
      </w:r>
      <w:r w:rsidR="00273803">
        <w:rPr>
          <w:rFonts w:eastAsiaTheme="minorEastAsia"/>
        </w:rPr>
        <w:t xml:space="preserve"> TO EXAMINE RELATIONSHIPS BETWEEN ENVIRONMENTAL VARIABLES AND PRECIPITATION REGIME WE</w:t>
      </w:r>
      <w:proofErr w:type="gramStart"/>
      <w:r w:rsidR="00273803">
        <w:rPr>
          <w:rFonts w:eastAsiaTheme="minorEastAsia"/>
        </w:rPr>
        <w:t>…..</w:t>
      </w:r>
      <w:proofErr w:type="gramEnd"/>
    </w:p>
    <w:p w14:paraId="457C3C3A" w14:textId="76E253F0" w:rsidR="007A3C8C" w:rsidRPr="009A7FCE" w:rsidRDefault="007A3C8C" w:rsidP="009A7FCE">
      <w:pPr>
        <w:spacing w:line="480" w:lineRule="auto"/>
        <w:contextualSpacing/>
        <w:rPr>
          <w:rFonts w:eastAsiaTheme="minorEastAsia"/>
        </w:rPr>
      </w:pPr>
      <w:r w:rsidRPr="009A7FCE">
        <w:rPr>
          <w:rFonts w:eastAsiaTheme="minorEastAsia"/>
        </w:rPr>
        <w:lastRenderedPageBreak/>
        <w:t>To examine relationships between species diversity and stream environments,</w:t>
      </w:r>
      <w:commentRangeStart w:id="11"/>
      <w:r w:rsidRPr="009A7FCE">
        <w:rPr>
          <w:rFonts w:eastAsiaTheme="minorEastAsia"/>
        </w:rPr>
        <w:t xml:space="preserve"> single and stepwise multiple regressions were performed on 10 independent variables (Table 2). </w:t>
      </w:r>
      <w:commentRangeEnd w:id="11"/>
      <w:r w:rsidR="00407078">
        <w:rPr>
          <w:rStyle w:val="CommentReference"/>
        </w:rPr>
        <w:commentReference w:id="11"/>
      </w:r>
      <w:r w:rsidRPr="009A7FCE">
        <w:rPr>
          <w:rFonts w:eastAsiaTheme="minorEastAsia"/>
        </w:rPr>
        <w:t xml:space="preserve">These included annual precipitation, conductivity, dissolved oxygen, pH, canopy cover, </w:t>
      </w:r>
      <w:r w:rsidR="00407078" w:rsidRPr="00BE3457">
        <w:t>NH</w:t>
      </w:r>
      <w:r w:rsidR="00407078" w:rsidRPr="00BE3457">
        <w:rPr>
          <w:vertAlign w:val="subscript"/>
        </w:rPr>
        <w:t>4</w:t>
      </w:r>
      <w:r w:rsidR="00407078" w:rsidRPr="009A7FCE">
        <w:rPr>
          <w:vertAlign w:val="superscript"/>
        </w:rPr>
        <w:t>+</w:t>
      </w:r>
      <w:r w:rsidR="00407078">
        <w:rPr>
          <w:vertAlign w:val="subscript"/>
        </w:rPr>
        <w:t xml:space="preserve"> </w:t>
      </w:r>
      <w:r w:rsidR="00407078">
        <w:t>(mg/L)</w:t>
      </w:r>
      <w:r w:rsidR="00407078" w:rsidRPr="00BE3457">
        <w:t>, NO</w:t>
      </w:r>
      <w:r w:rsidR="00407078" w:rsidRPr="00BE3457">
        <w:rPr>
          <w:vertAlign w:val="subscript"/>
        </w:rPr>
        <w:t>3</w:t>
      </w:r>
      <w:r w:rsidR="00407078" w:rsidRPr="00BE3457">
        <w:rPr>
          <w:vertAlign w:val="superscript"/>
        </w:rPr>
        <w:t>-</w:t>
      </w:r>
      <w:r w:rsidR="00407078">
        <w:rPr>
          <w:vertAlign w:val="superscript"/>
        </w:rPr>
        <w:t xml:space="preserve"> </w:t>
      </w:r>
      <w:r w:rsidR="00407078">
        <w:t>(mg/L</w:t>
      </w:r>
      <w:proofErr w:type="gramStart"/>
      <w:r w:rsidR="00407078">
        <w:t>)</w:t>
      </w:r>
      <w:r w:rsidR="00407078" w:rsidRPr="00BE3457">
        <w:t>,</w:t>
      </w:r>
      <w:r w:rsidRPr="009A7FCE">
        <w:rPr>
          <w:rFonts w:eastAsiaTheme="minorEastAsia"/>
        </w:rPr>
        <w:t>,</w:t>
      </w:r>
      <w:proofErr w:type="gramEnd"/>
      <w:r w:rsidRPr="009A7FCE">
        <w:rPr>
          <w:rFonts w:eastAsiaTheme="minorEastAsia"/>
        </w:rPr>
        <w:t xml:space="preserve"> flash index value, high flow pulse percent 3x, and low flow pulse percent. Conductivity and </w:t>
      </w:r>
      <w:r w:rsidR="00407078" w:rsidRPr="00BE3457">
        <w:t>NO</w:t>
      </w:r>
      <w:r w:rsidR="00407078" w:rsidRPr="00BE3457">
        <w:rPr>
          <w:vertAlign w:val="subscript"/>
        </w:rPr>
        <w:t>3</w:t>
      </w:r>
      <w:r w:rsidR="00407078" w:rsidRPr="00BE3457">
        <w:rPr>
          <w:vertAlign w:val="superscript"/>
        </w:rPr>
        <w:t>-</w:t>
      </w:r>
      <w:r w:rsidRPr="009A7FCE">
        <w:rPr>
          <w:rFonts w:eastAsiaTheme="minorEastAsia"/>
        </w:rPr>
        <w:t xml:space="preserve"> concentrations were </w:t>
      </w:r>
      <w:r w:rsidR="00407078">
        <w:rPr>
          <w:rFonts w:eastAsiaTheme="minorEastAsia"/>
        </w:rPr>
        <w:t xml:space="preserve">natural </w:t>
      </w:r>
      <w:r w:rsidRPr="009A7FCE">
        <w:rPr>
          <w:rFonts w:eastAsiaTheme="minorEastAsia"/>
        </w:rPr>
        <w:t>log transformed prior to regressions</w:t>
      </w:r>
      <w:r w:rsidR="004B08FD">
        <w:rPr>
          <w:rFonts w:eastAsiaTheme="minorEastAsia"/>
        </w:rPr>
        <w:t xml:space="preserve"> to achieve distribution normality</w:t>
      </w:r>
      <w:r w:rsidRPr="009A7FCE">
        <w:rPr>
          <w:rFonts w:eastAsiaTheme="minorEastAsia"/>
        </w:rPr>
        <w:t xml:space="preserve">. The multivariate generalized linear regressions were generated using the dredge function </w:t>
      </w:r>
      <w:r w:rsidR="004B08FD">
        <w:rPr>
          <w:rFonts w:eastAsiaTheme="minorEastAsia"/>
        </w:rPr>
        <w:t xml:space="preserve">in the XYZ Library (CITATION) </w:t>
      </w:r>
      <w:r w:rsidRPr="009A7FCE">
        <w:rPr>
          <w:rFonts w:eastAsiaTheme="minorEastAsia"/>
        </w:rPr>
        <w:t>in R</w:t>
      </w:r>
      <w:r w:rsidR="004B08FD">
        <w:rPr>
          <w:rFonts w:eastAsiaTheme="minorEastAsia"/>
        </w:rPr>
        <w:t xml:space="preserve"> (R CITATION)</w:t>
      </w:r>
      <w:r w:rsidRPr="009A7FCE">
        <w:rPr>
          <w:rFonts w:eastAsiaTheme="minorEastAsia"/>
        </w:rPr>
        <w:t xml:space="preserve">. Regressions </w:t>
      </w:r>
      <w:r w:rsidR="004B08FD">
        <w:rPr>
          <w:rFonts w:eastAsiaTheme="minorEastAsia"/>
        </w:rPr>
        <w:t>were</w:t>
      </w:r>
      <w:r w:rsidR="004B08FD" w:rsidRPr="009A7FCE">
        <w:rPr>
          <w:rFonts w:eastAsiaTheme="minorEastAsia"/>
        </w:rPr>
        <w:t xml:space="preserve"> </w:t>
      </w:r>
      <w:r w:rsidRPr="009A7FCE">
        <w:rPr>
          <w:rFonts w:eastAsiaTheme="minorEastAsia"/>
        </w:rPr>
        <w:t xml:space="preserve">ranked by </w:t>
      </w:r>
      <w:r w:rsidR="004B08FD">
        <w:rPr>
          <w:rFonts w:eastAsiaTheme="minorEastAsia"/>
        </w:rPr>
        <w:t xml:space="preserve">delta </w:t>
      </w:r>
      <w:r w:rsidRPr="009A7FCE">
        <w:rPr>
          <w:rFonts w:eastAsiaTheme="minorEastAsia"/>
        </w:rPr>
        <w:t>AIC values from which we selected the top 3 models for interpretation</w:t>
      </w:r>
      <w:r w:rsidR="004B08FD">
        <w:rPr>
          <w:rFonts w:eastAsiaTheme="minorEastAsia"/>
        </w:rPr>
        <w:t xml:space="preserve"> (citation – Anderson- book – Model Based Inference in the Life Sciences)</w:t>
      </w:r>
      <w:r w:rsidRPr="009A7FCE">
        <w:rPr>
          <w:rFonts w:eastAsiaTheme="minorEastAsia"/>
        </w:rPr>
        <w:t>.</w:t>
      </w:r>
    </w:p>
    <w:p w14:paraId="4A1F6957" w14:textId="2B4CE3D3" w:rsidR="007A3C8C" w:rsidRPr="009A7FCE" w:rsidRDefault="00273803" w:rsidP="009A7FCE">
      <w:pPr>
        <w:spacing w:line="480" w:lineRule="auto"/>
        <w:contextualSpacing/>
        <w:rPr>
          <w:rFonts w:eastAsiaTheme="minorEastAsia"/>
        </w:rPr>
      </w:pPr>
      <w:r>
        <w:rPr>
          <w:rFonts w:eastAsiaTheme="minorEastAsia"/>
        </w:rPr>
        <w:t xml:space="preserve">To evaluate how community composition changed along the gradient, </w:t>
      </w:r>
      <w:r w:rsidR="000732C1">
        <w:rPr>
          <w:rFonts w:eastAsiaTheme="minorEastAsia"/>
        </w:rPr>
        <w:t xml:space="preserve">we </w:t>
      </w:r>
      <w:r w:rsidR="000732C1" w:rsidRPr="009A7FCE">
        <w:rPr>
          <w:rFonts w:eastAsiaTheme="minorEastAsia"/>
        </w:rPr>
        <w:t>ordinated</w:t>
      </w:r>
      <w:r w:rsidR="004B08FD">
        <w:rPr>
          <w:rFonts w:eastAsiaTheme="minorEastAsia"/>
        </w:rPr>
        <w:t xml:space="preserve"> each taxa group (fish, invertebrates) across sites using non-metric multidimensional scaling (NMDS)</w:t>
      </w:r>
      <w:r w:rsidR="007A3C8C" w:rsidRPr="009A7FCE">
        <w:rPr>
          <w:rFonts w:eastAsiaTheme="minorEastAsia"/>
        </w:rPr>
        <w:t xml:space="preserve"> using the</w:t>
      </w:r>
      <w:r w:rsidR="004B08FD">
        <w:rPr>
          <w:rFonts w:eastAsiaTheme="minorEastAsia"/>
        </w:rPr>
        <w:t xml:space="preserve"> </w:t>
      </w:r>
      <w:proofErr w:type="spellStart"/>
      <w:r w:rsidR="004B08FD">
        <w:rPr>
          <w:rFonts w:eastAsiaTheme="minorEastAsia"/>
        </w:rPr>
        <w:t>metaMDS</w:t>
      </w:r>
      <w:proofErr w:type="spellEnd"/>
      <w:r w:rsidR="004B08FD">
        <w:rPr>
          <w:rFonts w:eastAsiaTheme="minorEastAsia"/>
        </w:rPr>
        <w:t xml:space="preserve"> function in the</w:t>
      </w:r>
      <w:r w:rsidR="007A3C8C" w:rsidRPr="009A7FCE">
        <w:rPr>
          <w:rFonts w:eastAsiaTheme="minorEastAsia"/>
        </w:rPr>
        <w:t xml:space="preserve"> </w:t>
      </w:r>
      <w:r w:rsidR="004B08FD">
        <w:rPr>
          <w:rFonts w:eastAsiaTheme="minorEastAsia"/>
        </w:rPr>
        <w:t xml:space="preserve">vegan library.   </w:t>
      </w:r>
      <w:proofErr w:type="spellStart"/>
      <w:r w:rsidR="004B08FD">
        <w:rPr>
          <w:rFonts w:eastAsiaTheme="minorEastAsia"/>
        </w:rPr>
        <w:t>MetaMDS</w:t>
      </w:r>
      <w:proofErr w:type="spellEnd"/>
      <w:r w:rsidR="004B08FD">
        <w:rPr>
          <w:rFonts w:eastAsiaTheme="minorEastAsia"/>
        </w:rPr>
        <w:t xml:space="preserve"> </w:t>
      </w:r>
      <w:r w:rsidR="007A3C8C" w:rsidRPr="009A7FCE">
        <w:rPr>
          <w:rFonts w:eastAsiaTheme="minorEastAsia"/>
        </w:rPr>
        <w:t>runs NMDS with multiple starting configurations</w:t>
      </w:r>
      <w:r w:rsidR="004B08FD">
        <w:rPr>
          <w:rFonts w:eastAsiaTheme="minorEastAsia"/>
        </w:rPr>
        <w:t xml:space="preserve"> (n=100)</w:t>
      </w:r>
      <w:r w:rsidR="007A3C8C" w:rsidRPr="009A7FCE">
        <w:rPr>
          <w:rFonts w:eastAsiaTheme="minorEastAsia"/>
        </w:rPr>
        <w:t xml:space="preserve">, compares results, and stops after finding a similar minimum stress solution. The </w:t>
      </w:r>
      <w:r w:rsidR="004B08FD">
        <w:rPr>
          <w:rFonts w:eastAsiaTheme="minorEastAsia"/>
        </w:rPr>
        <w:t xml:space="preserve">minimum stress solution is </w:t>
      </w:r>
      <w:r w:rsidR="007A3C8C" w:rsidRPr="009A7FCE">
        <w:rPr>
          <w:rFonts w:eastAsiaTheme="minorEastAsia"/>
        </w:rPr>
        <w:t>scale</w:t>
      </w:r>
      <w:r w:rsidR="004B08FD">
        <w:rPr>
          <w:rFonts w:eastAsiaTheme="minorEastAsia"/>
        </w:rPr>
        <w:t>d</w:t>
      </w:r>
      <w:r w:rsidR="007A3C8C" w:rsidRPr="009A7FCE">
        <w:rPr>
          <w:rFonts w:eastAsiaTheme="minorEastAsia"/>
        </w:rPr>
        <w:t>, rotate</w:t>
      </w:r>
      <w:r w:rsidR="004B08FD">
        <w:rPr>
          <w:rFonts w:eastAsiaTheme="minorEastAsia"/>
        </w:rPr>
        <w:t>d</w:t>
      </w:r>
      <w:r w:rsidR="007A3C8C" w:rsidRPr="009A7FCE">
        <w:rPr>
          <w:rFonts w:eastAsiaTheme="minorEastAsia"/>
        </w:rPr>
        <w:t xml:space="preserve">, and </w:t>
      </w:r>
      <w:r w:rsidR="004B08FD">
        <w:rPr>
          <w:rFonts w:eastAsiaTheme="minorEastAsia"/>
        </w:rPr>
        <w:t xml:space="preserve">then </w:t>
      </w:r>
      <w:r w:rsidR="007A3C8C" w:rsidRPr="009A7FCE">
        <w:rPr>
          <w:rFonts w:eastAsiaTheme="minorEastAsia"/>
        </w:rPr>
        <w:t xml:space="preserve">species scores </w:t>
      </w:r>
      <w:r w:rsidR="004B08FD">
        <w:rPr>
          <w:rFonts w:eastAsiaTheme="minorEastAsia"/>
        </w:rPr>
        <w:t xml:space="preserve">are added </w:t>
      </w:r>
      <w:r w:rsidR="007A3C8C" w:rsidRPr="009A7FCE">
        <w:rPr>
          <w:rFonts w:eastAsiaTheme="minorEastAsia"/>
        </w:rPr>
        <w:t xml:space="preserve">to the configuration as weighted averages. </w:t>
      </w:r>
      <w:commentRangeStart w:id="12"/>
      <w:r w:rsidR="007A3C8C" w:rsidRPr="009A7FCE">
        <w:rPr>
          <w:rFonts w:eastAsiaTheme="minorEastAsia"/>
        </w:rPr>
        <w:t xml:space="preserve">Sites were grouped using hierarchical clustering </w:t>
      </w:r>
      <w:commentRangeEnd w:id="12"/>
      <w:r w:rsidR="004B08FD">
        <w:rPr>
          <w:rStyle w:val="CommentReference"/>
        </w:rPr>
        <w:commentReference w:id="12"/>
      </w:r>
      <w:r w:rsidR="007A3C8C" w:rsidRPr="009A7FCE">
        <w:rPr>
          <w:rFonts w:eastAsiaTheme="minorEastAsia"/>
        </w:rPr>
        <w:t xml:space="preserve">based on environmental </w:t>
      </w:r>
      <w:r w:rsidR="004B08FD">
        <w:rPr>
          <w:rFonts w:eastAsiaTheme="minorEastAsia"/>
        </w:rPr>
        <w:t>variables</w:t>
      </w:r>
      <w:r w:rsidR="007A3C8C" w:rsidRPr="009A7FCE">
        <w:rPr>
          <w:rFonts w:eastAsiaTheme="minorEastAsia"/>
        </w:rPr>
        <w:t xml:space="preserve">. </w:t>
      </w:r>
      <w:commentRangeStart w:id="13"/>
      <w:r w:rsidR="007A3C8C" w:rsidRPr="009A7FCE">
        <w:rPr>
          <w:rFonts w:eastAsiaTheme="minorEastAsia"/>
        </w:rPr>
        <w:t>Finally, we fit environmental variables to each ordination in which the arrow displays the dire</w:t>
      </w:r>
      <w:commentRangeEnd w:id="13"/>
      <w:r w:rsidR="004B08FD">
        <w:rPr>
          <w:rStyle w:val="CommentReference"/>
        </w:rPr>
        <w:commentReference w:id="13"/>
      </w:r>
      <w:r w:rsidR="007A3C8C" w:rsidRPr="009A7FCE">
        <w:rPr>
          <w:rFonts w:eastAsiaTheme="minorEastAsia"/>
        </w:rPr>
        <w:t>ction of the (increasing) gradient, and the length of the arrow is proportional to the correlation between the variable and the ordination.</w:t>
      </w:r>
      <w:bookmarkStart w:id="14" w:name="_GoBack"/>
      <w:bookmarkEnd w:id="14"/>
    </w:p>
    <w:p w14:paraId="4C8CC064" w14:textId="77777777" w:rsidR="00273803" w:rsidRDefault="00273803" w:rsidP="00273803">
      <w:pPr>
        <w:spacing w:line="480" w:lineRule="auto"/>
        <w:contextualSpacing/>
        <w:rPr>
          <w:b/>
          <w:bCs/>
          <w:sz w:val="28"/>
        </w:rPr>
      </w:pPr>
    </w:p>
    <w:p w14:paraId="1581FA80" w14:textId="7B0A1321" w:rsidR="0029112B" w:rsidRPr="009A7FCE" w:rsidRDefault="007A3C8C" w:rsidP="009A7FCE">
      <w:pPr>
        <w:spacing w:line="480" w:lineRule="auto"/>
        <w:contextualSpacing/>
        <w:rPr>
          <w:b/>
          <w:bCs/>
          <w:sz w:val="28"/>
        </w:rPr>
      </w:pPr>
      <w:r w:rsidRPr="009A7FCE">
        <w:rPr>
          <w:b/>
          <w:bCs/>
          <w:sz w:val="28"/>
        </w:rPr>
        <w:t>Results</w:t>
      </w:r>
    </w:p>
    <w:p w14:paraId="3473D142" w14:textId="01C9E1D6" w:rsidR="00E2354C" w:rsidRDefault="00E2354C" w:rsidP="00255967">
      <w:pPr>
        <w:spacing w:line="480" w:lineRule="auto"/>
        <w:contextualSpacing/>
        <w:rPr>
          <w:i/>
          <w:iCs/>
        </w:rPr>
      </w:pPr>
      <w:r>
        <w:rPr>
          <w:i/>
          <w:iCs/>
        </w:rPr>
        <w:t xml:space="preserve">SITE DESCRIPTION – Table of environmental data, flow data, </w:t>
      </w:r>
      <w:proofErr w:type="spellStart"/>
      <w:proofErr w:type="gramStart"/>
      <w:r>
        <w:rPr>
          <w:i/>
          <w:iCs/>
        </w:rPr>
        <w:t>etc</w:t>
      </w:r>
      <w:proofErr w:type="spellEnd"/>
      <w:r>
        <w:rPr>
          <w:i/>
          <w:iCs/>
        </w:rPr>
        <w:t xml:space="preserve">  Report</w:t>
      </w:r>
      <w:proofErr w:type="gramEnd"/>
      <w:r>
        <w:rPr>
          <w:i/>
          <w:iCs/>
        </w:rPr>
        <w:t xml:space="preserve"> how things change along the gradient.</w:t>
      </w:r>
      <w:r w:rsidR="00273803">
        <w:rPr>
          <w:i/>
          <w:iCs/>
        </w:rPr>
        <w:t xml:space="preserve">  Talk about the basic values you observed.  Also report info about species identity, diversity, richness.  </w:t>
      </w:r>
    </w:p>
    <w:p w14:paraId="20EDB982" w14:textId="555E9652" w:rsidR="00E2354C" w:rsidRDefault="00273803" w:rsidP="00255967">
      <w:pPr>
        <w:spacing w:line="480" w:lineRule="auto"/>
        <w:contextualSpacing/>
        <w:rPr>
          <w:i/>
          <w:iCs/>
        </w:rPr>
      </w:pPr>
      <w:r w:rsidRPr="00BE3457">
        <w:rPr>
          <w:i/>
          <w:iCs/>
        </w:rPr>
        <w:lastRenderedPageBreak/>
        <w:t xml:space="preserve">: </w:t>
      </w:r>
      <w:r w:rsidRPr="00BE3457">
        <w:t>In total,</w:t>
      </w:r>
      <w:r w:rsidRPr="00BE3457">
        <w:rPr>
          <w:i/>
          <w:iCs/>
        </w:rPr>
        <w:t xml:space="preserve"> </w:t>
      </w:r>
      <w:r w:rsidRPr="00BE3457">
        <w:t>18 fish species and 95 macroinvertebrate genera were identified.</w:t>
      </w:r>
      <w:r>
        <w:t xml:space="preserve">  (report values for diversity and rarified richness in table), describe them (dominant species, common species, </w:t>
      </w:r>
      <w:proofErr w:type="spellStart"/>
      <w:r>
        <w:t>etc</w:t>
      </w:r>
      <w:proofErr w:type="spellEnd"/>
      <w:r>
        <w:t>).</w:t>
      </w:r>
    </w:p>
    <w:p w14:paraId="6DA711FE" w14:textId="77777777" w:rsidR="00273803" w:rsidRDefault="00273803" w:rsidP="00255967">
      <w:pPr>
        <w:spacing w:line="480" w:lineRule="auto"/>
        <w:contextualSpacing/>
        <w:rPr>
          <w:i/>
          <w:iCs/>
        </w:rPr>
      </w:pPr>
    </w:p>
    <w:p w14:paraId="3B4A04D4" w14:textId="4AA7A178" w:rsidR="00273803" w:rsidRDefault="00273803" w:rsidP="00255967">
      <w:pPr>
        <w:spacing w:line="480" w:lineRule="auto"/>
        <w:contextualSpacing/>
        <w:rPr>
          <w:i/>
          <w:iCs/>
        </w:rPr>
      </w:pPr>
      <w:commentRangeStart w:id="15"/>
      <w:r>
        <w:rPr>
          <w:i/>
          <w:iCs/>
        </w:rPr>
        <w:t xml:space="preserve">Relationships between environmental variables and precipitation </w:t>
      </w:r>
      <w:commentRangeEnd w:id="15"/>
      <w:r>
        <w:rPr>
          <w:rStyle w:val="CommentReference"/>
        </w:rPr>
        <w:commentReference w:id="15"/>
      </w:r>
    </w:p>
    <w:p w14:paraId="66A69CEA" w14:textId="7FDC0816" w:rsidR="00E2354C" w:rsidRDefault="00273803" w:rsidP="00255967">
      <w:pPr>
        <w:spacing w:line="480" w:lineRule="auto"/>
        <w:contextualSpacing/>
        <w:rPr>
          <w:i/>
          <w:iCs/>
        </w:rPr>
      </w:pPr>
      <w:r>
        <w:rPr>
          <w:i/>
          <w:iCs/>
        </w:rPr>
        <w:t>Relationships between environmental variables and community diversity data</w:t>
      </w:r>
    </w:p>
    <w:p w14:paraId="639379A1" w14:textId="76557BDA" w:rsidR="007A3C8C" w:rsidRPr="009A7FCE" w:rsidRDefault="007A3C8C" w:rsidP="009A7FCE">
      <w:pPr>
        <w:spacing w:line="480" w:lineRule="auto"/>
        <w:contextualSpacing/>
      </w:pPr>
      <w:commentRangeStart w:id="16"/>
      <w:r w:rsidRPr="009A7FCE">
        <w:t xml:space="preserve">Univariate linear regressions indicate Fish </w:t>
      </w:r>
      <w:commentRangeEnd w:id="16"/>
      <w:r w:rsidR="00273803">
        <w:rPr>
          <w:rStyle w:val="CommentReference"/>
        </w:rPr>
        <w:commentReference w:id="16"/>
      </w:r>
      <w:r w:rsidRPr="009A7FCE">
        <w:t>Shannon index values correlate positively with annual precipitation</w:t>
      </w:r>
      <w:r w:rsidR="002313CE" w:rsidRPr="009A7FCE">
        <w:t xml:space="preserve"> (R</w:t>
      </w:r>
      <w:r w:rsidR="002313CE" w:rsidRPr="009A7FCE">
        <w:rPr>
          <w:vertAlign w:val="superscript"/>
        </w:rPr>
        <w:t>2</w:t>
      </w:r>
      <w:r w:rsidR="002313CE" w:rsidRPr="009A7FCE">
        <w:t xml:space="preserve"> = 0.60, p </w:t>
      </w:r>
      <w:commentRangeStart w:id="17"/>
      <w:r w:rsidR="002313CE" w:rsidRPr="009A7FCE">
        <w:rPr>
          <w:color w:val="222222"/>
          <w:shd w:val="clear" w:color="auto" w:fill="FFFFFF"/>
        </w:rPr>
        <w:t>≈</w:t>
      </w:r>
      <w:commentRangeEnd w:id="17"/>
      <w:r w:rsidR="004B08FD">
        <w:rPr>
          <w:rStyle w:val="CommentReference"/>
        </w:rPr>
        <w:commentReference w:id="17"/>
      </w:r>
      <w:r w:rsidR="002313CE" w:rsidRPr="009A7FCE">
        <w:rPr>
          <w:color w:val="222222"/>
          <w:shd w:val="clear" w:color="auto" w:fill="FFFFFF"/>
        </w:rPr>
        <w:t xml:space="preserve"> 0.01)</w:t>
      </w:r>
      <w:r w:rsidR="002313CE" w:rsidRPr="009A7FCE">
        <w:t>. Fish diversity correlates negatively with conductivity (R</w:t>
      </w:r>
      <w:r w:rsidR="002313CE" w:rsidRPr="009A7FCE">
        <w:rPr>
          <w:vertAlign w:val="superscript"/>
        </w:rPr>
        <w:t>2</w:t>
      </w:r>
      <w:r w:rsidR="002313CE" w:rsidRPr="009A7FCE">
        <w:t xml:space="preserve"> = 0.41, </w:t>
      </w:r>
      <w:commentRangeStart w:id="18"/>
      <w:r w:rsidR="002313CE" w:rsidRPr="009A7FCE">
        <w:t xml:space="preserve">p </w:t>
      </w:r>
      <w:r w:rsidR="002313CE" w:rsidRPr="009A7FCE">
        <w:rPr>
          <w:color w:val="222222"/>
          <w:shd w:val="clear" w:color="auto" w:fill="FFFFFF"/>
        </w:rPr>
        <w:t>&lt; .05</w:t>
      </w:r>
      <w:commentRangeEnd w:id="18"/>
      <w:r w:rsidR="00CD2A88">
        <w:rPr>
          <w:rStyle w:val="CommentReference"/>
        </w:rPr>
        <w:commentReference w:id="18"/>
      </w:r>
      <w:r w:rsidR="002313CE" w:rsidRPr="009A7FCE">
        <w:t>), canopy coverage (R</w:t>
      </w:r>
      <w:r w:rsidR="002313CE" w:rsidRPr="009A7FCE">
        <w:rPr>
          <w:vertAlign w:val="superscript"/>
        </w:rPr>
        <w:t>2</w:t>
      </w:r>
      <w:r w:rsidR="002313CE" w:rsidRPr="009A7FCE">
        <w:t xml:space="preserve"> = 0.47, p </w:t>
      </w:r>
      <w:r w:rsidR="002313CE" w:rsidRPr="009A7FCE">
        <w:rPr>
          <w:color w:val="222222"/>
          <w:shd w:val="clear" w:color="auto" w:fill="FFFFFF"/>
        </w:rPr>
        <w:t>≈ 0.03)</w:t>
      </w:r>
      <w:r w:rsidR="002313CE" w:rsidRPr="009A7FCE">
        <w:t xml:space="preserve"> and </w:t>
      </w:r>
      <w:r w:rsidR="006B26E4">
        <w:t>NH</w:t>
      </w:r>
      <w:r w:rsidR="006B26E4" w:rsidRPr="006B26E4">
        <w:rPr>
          <w:vertAlign w:val="subscript"/>
        </w:rPr>
        <w:t>4</w:t>
      </w:r>
      <w:r w:rsidR="006B26E4" w:rsidRPr="006B26E4">
        <w:rPr>
          <w:vertAlign w:val="superscript"/>
        </w:rPr>
        <w:t>+</w:t>
      </w:r>
      <w:r w:rsidR="006B26E4">
        <w:t xml:space="preserve"> </w:t>
      </w:r>
      <w:r w:rsidR="002313CE" w:rsidRPr="009A7FCE">
        <w:t>concentrations (R</w:t>
      </w:r>
      <w:r w:rsidR="002313CE" w:rsidRPr="009A7FCE">
        <w:rPr>
          <w:vertAlign w:val="superscript"/>
        </w:rPr>
        <w:t>2</w:t>
      </w:r>
      <w:r w:rsidR="002313CE" w:rsidRPr="009A7FCE">
        <w:t xml:space="preserve"> = 0.45, p </w:t>
      </w:r>
      <w:r w:rsidR="002313CE" w:rsidRPr="009A7FCE">
        <w:rPr>
          <w:color w:val="222222"/>
          <w:shd w:val="clear" w:color="auto" w:fill="FFFFFF"/>
        </w:rPr>
        <w:t>≈ 0.04)</w:t>
      </w:r>
      <w:r w:rsidRPr="009A7FCE">
        <w:t xml:space="preserve"> (Figure 2). This contrasts with macroinvertebrate Shannon index values, which </w:t>
      </w:r>
      <w:r w:rsidR="002313CE" w:rsidRPr="009A7FCE">
        <w:t xml:space="preserve">lack a significant correlation with annual precipitation (Table 3). Macroinvertebrate Shannon diversity did </w:t>
      </w:r>
      <w:r w:rsidRPr="009A7FCE">
        <w:t>correlate negatively with low flow pulse percent (</w:t>
      </w:r>
      <w:r w:rsidR="002313CE" w:rsidRPr="009A7FCE">
        <w:t>R</w:t>
      </w:r>
      <w:r w:rsidR="002313CE" w:rsidRPr="009A7FCE">
        <w:rPr>
          <w:vertAlign w:val="superscript"/>
        </w:rPr>
        <w:t>2</w:t>
      </w:r>
      <w:r w:rsidR="002313CE" w:rsidRPr="009A7FCE">
        <w:t xml:space="preserve"> = 0.41, p </w:t>
      </w:r>
      <w:r w:rsidR="002313CE" w:rsidRPr="009A7FCE">
        <w:rPr>
          <w:color w:val="222222"/>
          <w:shd w:val="clear" w:color="auto" w:fill="FFFFFF"/>
        </w:rPr>
        <w:t>&lt; 0.05</w:t>
      </w:r>
      <w:r w:rsidRPr="009A7FCE">
        <w:t xml:space="preserve">) (Figure 6). Significant values were determined to have a </w:t>
      </w:r>
      <w:r w:rsidRPr="009A7FCE">
        <w:rPr>
          <w:i/>
          <w:iCs/>
        </w:rPr>
        <w:t>p</w:t>
      </w:r>
      <w:r w:rsidRPr="009A7FCE">
        <w:t>-value less than 0.05.</w:t>
      </w:r>
    </w:p>
    <w:p w14:paraId="2BAE086E" w14:textId="1C2FF9A7" w:rsidR="007A3C8C" w:rsidRPr="009A7FCE" w:rsidRDefault="007A3C8C" w:rsidP="009A7FCE">
      <w:pPr>
        <w:spacing w:line="480" w:lineRule="auto"/>
        <w:ind w:firstLine="720"/>
        <w:contextualSpacing/>
      </w:pPr>
      <w:commentRangeStart w:id="19"/>
      <w:r w:rsidRPr="009A7FCE">
        <w:t xml:space="preserve">Multivariate generalized linear models (GLMs) indicate annual </w:t>
      </w:r>
      <w:commentRangeEnd w:id="19"/>
      <w:r w:rsidR="00CD2A88">
        <w:rPr>
          <w:rStyle w:val="CommentReference"/>
        </w:rPr>
        <w:commentReference w:id="19"/>
      </w:r>
      <w:r w:rsidRPr="009A7FCE">
        <w:t xml:space="preserve">precipitation as a positive driver of fish diversity in the top four dredge models. </w:t>
      </w:r>
      <w:r w:rsidR="002313CE" w:rsidRPr="009A7FCE">
        <w:t>The highest ranked fish diversity GLM indicates annual precipitation and low flow pulse percentage as positive and negative predictors of fish diversity (R</w:t>
      </w:r>
      <w:r w:rsidR="002313CE" w:rsidRPr="009A7FCE">
        <w:rPr>
          <w:vertAlign w:val="superscript"/>
        </w:rPr>
        <w:t>2</w:t>
      </w:r>
      <w:r w:rsidR="002313CE" w:rsidRPr="009A7FCE">
        <w:t xml:space="preserve"> = 0.82, p </w:t>
      </w:r>
      <w:r w:rsidR="002313CE" w:rsidRPr="009A7FCE">
        <w:rPr>
          <w:color w:val="222222"/>
          <w:shd w:val="clear" w:color="auto" w:fill="FFFFFF"/>
        </w:rPr>
        <w:t>&lt; 0.01</w:t>
      </w:r>
      <w:r w:rsidR="002313CE" w:rsidRPr="009A7FCE">
        <w:t>) (Table 4). The other highest ranked GLMs</w:t>
      </w:r>
      <w:r w:rsidRPr="009A7FCE">
        <w:t xml:space="preserve"> </w:t>
      </w:r>
      <w:r w:rsidR="00CD2A88">
        <w:t xml:space="preserve">considered </w:t>
      </w:r>
      <w:r w:rsidRPr="009A7FCE">
        <w:t xml:space="preserve">canopy coverage and </w:t>
      </w:r>
      <w:r w:rsidR="006B26E4">
        <w:t>NH</w:t>
      </w:r>
      <w:r w:rsidR="006B26E4" w:rsidRPr="006B26E4">
        <w:rPr>
          <w:vertAlign w:val="subscript"/>
        </w:rPr>
        <w:t>4</w:t>
      </w:r>
      <w:r w:rsidR="006B26E4" w:rsidRPr="006B26E4">
        <w:rPr>
          <w:vertAlign w:val="superscript"/>
        </w:rPr>
        <w:t>+</w:t>
      </w:r>
      <w:commentRangeStart w:id="20"/>
      <w:r w:rsidRPr="009A7FCE">
        <w:t xml:space="preserve"> </w:t>
      </w:r>
      <w:commentRangeEnd w:id="20"/>
      <w:r w:rsidR="00CD2A88">
        <w:rPr>
          <w:rStyle w:val="CommentReference"/>
        </w:rPr>
        <w:commentReference w:id="20"/>
      </w:r>
      <w:r w:rsidR="002313CE" w:rsidRPr="009A7FCE">
        <w:t>as negative predictors of fish Shannon diversity</w:t>
      </w:r>
      <w:r w:rsidRPr="009A7FCE">
        <w:t xml:space="preserve">. </w:t>
      </w:r>
      <w:r w:rsidR="006F40A9" w:rsidRPr="009A7FCE">
        <w:t>Macroinvertebrate diversity GLMs differ from the fish models in that low flow pulse percent is the most prominent negative predictor. The highest ranked model indicates that high flow pulse percent and low flow pulse percent are both negative predictors of macroinvertebrate Shannon diversity (R</w:t>
      </w:r>
      <w:r w:rsidR="006F40A9" w:rsidRPr="009A7FCE">
        <w:rPr>
          <w:vertAlign w:val="superscript"/>
        </w:rPr>
        <w:t>2</w:t>
      </w:r>
      <w:r w:rsidR="006F40A9" w:rsidRPr="009A7FCE">
        <w:t xml:space="preserve"> = 0.74, p </w:t>
      </w:r>
      <w:r w:rsidR="006F40A9" w:rsidRPr="009A7FCE">
        <w:rPr>
          <w:color w:val="222222"/>
          <w:shd w:val="clear" w:color="auto" w:fill="FFFFFF"/>
        </w:rPr>
        <w:t>&lt; 0.01</w:t>
      </w:r>
      <w:r w:rsidR="006F40A9" w:rsidRPr="009A7FCE">
        <w:t>)</w:t>
      </w:r>
      <w:r w:rsidRPr="009A7FCE">
        <w:t xml:space="preserve">. </w:t>
      </w:r>
      <w:r w:rsidR="006F40A9" w:rsidRPr="009A7FCE">
        <w:t>The remaining top GLMS indicate d</w:t>
      </w:r>
      <w:r w:rsidRPr="009A7FCE">
        <w:t>issolved oxygen negatively correlates with macroinvertebrate diversity</w:t>
      </w:r>
      <w:r w:rsidR="006F40A9" w:rsidRPr="009A7FCE">
        <w:t xml:space="preserve"> </w:t>
      </w:r>
      <w:r w:rsidRPr="009A7FCE">
        <w:t>(Table 4).</w:t>
      </w:r>
    </w:p>
    <w:p w14:paraId="4E862FDD" w14:textId="0FF16A74" w:rsidR="007A3C8C" w:rsidRPr="009A7FCE" w:rsidRDefault="007A3C8C" w:rsidP="009A7FCE">
      <w:pPr>
        <w:spacing w:line="480" w:lineRule="auto"/>
        <w:contextualSpacing/>
      </w:pPr>
      <w:r w:rsidRPr="009A7FCE">
        <w:rPr>
          <w:i/>
          <w:iCs/>
        </w:rPr>
        <w:lastRenderedPageBreak/>
        <w:t>Composition</w:t>
      </w:r>
      <w:r w:rsidRPr="009A7FCE">
        <w:t xml:space="preserve">: </w:t>
      </w:r>
      <w:commentRangeStart w:id="21"/>
      <w:r w:rsidRPr="009A7FCE">
        <w:t xml:space="preserve">The NMDS ordination of fish assemblages indicate compositional shifts across the precipitation gradient (Figure 4). </w:t>
      </w:r>
      <w:commentRangeEnd w:id="21"/>
      <w:r w:rsidR="00273803">
        <w:rPr>
          <w:rStyle w:val="CommentReference"/>
        </w:rPr>
        <w:commentReference w:id="21"/>
      </w:r>
      <w:r w:rsidRPr="009A7FCE">
        <w:t xml:space="preserve">Hierarchical clustering resulted in 3 site groupings labeled “semi-arid” (yellow), “mesic” (green), and “sub-humid” (blue). Semi-arid communities are dominated by </w:t>
      </w:r>
      <w:proofErr w:type="spellStart"/>
      <w:r w:rsidRPr="009A7FCE">
        <w:rPr>
          <w:i/>
          <w:iCs/>
        </w:rPr>
        <w:t>Poecilia</w:t>
      </w:r>
      <w:proofErr w:type="spellEnd"/>
      <w:r w:rsidRPr="009A7FCE">
        <w:rPr>
          <w:i/>
          <w:iCs/>
        </w:rPr>
        <w:t xml:space="preserve"> </w:t>
      </w:r>
      <w:proofErr w:type="spellStart"/>
      <w:r w:rsidRPr="009A7FCE">
        <w:rPr>
          <w:i/>
          <w:iCs/>
        </w:rPr>
        <w:t>formosa</w:t>
      </w:r>
      <w:proofErr w:type="spellEnd"/>
      <w:r w:rsidRPr="009A7FCE">
        <w:t xml:space="preserve">, </w:t>
      </w:r>
      <w:r w:rsidRPr="009A7FCE">
        <w:rPr>
          <w:i/>
          <w:iCs/>
        </w:rPr>
        <w:t xml:space="preserve">Gambusia </w:t>
      </w:r>
      <w:proofErr w:type="spellStart"/>
      <w:r w:rsidRPr="009A7FCE">
        <w:rPr>
          <w:i/>
          <w:iCs/>
        </w:rPr>
        <w:t>affinis</w:t>
      </w:r>
      <w:proofErr w:type="spellEnd"/>
      <w:r w:rsidRPr="009A7FCE">
        <w:t xml:space="preserve">, and </w:t>
      </w:r>
      <w:proofErr w:type="spellStart"/>
      <w:r w:rsidRPr="009A7FCE">
        <w:rPr>
          <w:i/>
          <w:iCs/>
        </w:rPr>
        <w:t>Pimephales</w:t>
      </w:r>
      <w:proofErr w:type="spellEnd"/>
      <w:r w:rsidRPr="009A7FCE">
        <w:rPr>
          <w:i/>
          <w:iCs/>
        </w:rPr>
        <w:t xml:space="preserve"> </w:t>
      </w:r>
      <w:proofErr w:type="spellStart"/>
      <w:r w:rsidRPr="009A7FCE">
        <w:rPr>
          <w:i/>
          <w:iCs/>
        </w:rPr>
        <w:t>vigilax</w:t>
      </w:r>
      <w:proofErr w:type="spellEnd"/>
      <w:r w:rsidRPr="009A7FCE">
        <w:t xml:space="preserve">. Communities in mesic and sub-humid climates contain a variety of </w:t>
      </w:r>
      <w:proofErr w:type="spellStart"/>
      <w:r w:rsidRPr="009A7FCE">
        <w:t>Lepomis</w:t>
      </w:r>
      <w:proofErr w:type="spellEnd"/>
      <w:r w:rsidRPr="009A7FCE">
        <w:t xml:space="preserve"> species, but mesic streams uniquely contain </w:t>
      </w:r>
      <w:proofErr w:type="spellStart"/>
      <w:r w:rsidRPr="009A7FCE">
        <w:rPr>
          <w:i/>
          <w:iCs/>
        </w:rPr>
        <w:t>Herichthys</w:t>
      </w:r>
      <w:proofErr w:type="spellEnd"/>
      <w:r w:rsidRPr="009A7FCE">
        <w:rPr>
          <w:i/>
          <w:iCs/>
        </w:rPr>
        <w:t xml:space="preserve"> </w:t>
      </w:r>
      <w:proofErr w:type="spellStart"/>
      <w:r w:rsidRPr="009A7FCE">
        <w:rPr>
          <w:i/>
          <w:iCs/>
        </w:rPr>
        <w:t>cyanoguttatus</w:t>
      </w:r>
      <w:proofErr w:type="spellEnd"/>
      <w:r w:rsidRPr="009A7FCE">
        <w:t xml:space="preserve">. Sub-humid streams uniquely contain </w:t>
      </w:r>
      <w:proofErr w:type="spellStart"/>
      <w:r w:rsidRPr="009A7FCE">
        <w:rPr>
          <w:i/>
          <w:iCs/>
        </w:rPr>
        <w:t>Trinectes</w:t>
      </w:r>
      <w:proofErr w:type="spellEnd"/>
      <w:r w:rsidRPr="009A7FCE">
        <w:rPr>
          <w:i/>
          <w:iCs/>
        </w:rPr>
        <w:t xml:space="preserve"> maculatus</w:t>
      </w:r>
      <w:r w:rsidRPr="009A7FCE">
        <w:t xml:space="preserve">, </w:t>
      </w:r>
      <w:proofErr w:type="spellStart"/>
      <w:r w:rsidRPr="009A7FCE">
        <w:rPr>
          <w:i/>
          <w:iCs/>
        </w:rPr>
        <w:t>Ameiurus</w:t>
      </w:r>
      <w:proofErr w:type="spellEnd"/>
      <w:r w:rsidRPr="009A7FCE">
        <w:rPr>
          <w:i/>
          <w:iCs/>
        </w:rPr>
        <w:t xml:space="preserve"> melas</w:t>
      </w:r>
      <w:r w:rsidRPr="009A7FCE">
        <w:t xml:space="preserve">, and </w:t>
      </w:r>
      <w:proofErr w:type="spellStart"/>
      <w:r w:rsidRPr="009A7FCE">
        <w:rPr>
          <w:i/>
          <w:iCs/>
        </w:rPr>
        <w:t>Cyprinella</w:t>
      </w:r>
      <w:proofErr w:type="spellEnd"/>
      <w:r w:rsidRPr="009A7FCE">
        <w:rPr>
          <w:i/>
          <w:iCs/>
        </w:rPr>
        <w:t xml:space="preserve"> </w:t>
      </w:r>
      <w:proofErr w:type="spellStart"/>
      <w:r w:rsidRPr="009A7FCE">
        <w:rPr>
          <w:i/>
          <w:iCs/>
        </w:rPr>
        <w:t>venusta</w:t>
      </w:r>
      <w:commentRangeStart w:id="22"/>
      <w:proofErr w:type="spellEnd"/>
      <w:r w:rsidRPr="009A7FCE">
        <w:t xml:space="preserve">. Fitted environmental predictors indicate that variation along the NMDS-1 axis correlates with high flow pulse percent with lesser contributions by </w:t>
      </w:r>
      <w:r w:rsidR="006B26E4">
        <w:t>NH4+</w:t>
      </w:r>
      <w:r w:rsidRPr="009A7FCE">
        <w:t xml:space="preserve">, nitrate, and dissolved oxygen concentrations, Variation along the NMDS-2 axis correlates with flash index and annual precipitation with lesser contributions by conductivity, </w:t>
      </w:r>
      <w:r w:rsidR="006B26E4">
        <w:t>NH</w:t>
      </w:r>
      <w:r w:rsidR="006B26E4" w:rsidRPr="006B26E4">
        <w:rPr>
          <w:vertAlign w:val="subscript"/>
        </w:rPr>
        <w:t>4</w:t>
      </w:r>
      <w:r w:rsidR="006B26E4" w:rsidRPr="006B26E4">
        <w:rPr>
          <w:vertAlign w:val="superscript"/>
        </w:rPr>
        <w:t>+</w:t>
      </w:r>
      <w:r w:rsidRPr="009A7FCE">
        <w:t xml:space="preserve">, nitrate, and dissolved oxygen concentrations. </w:t>
      </w:r>
      <w:commentRangeEnd w:id="22"/>
      <w:r w:rsidR="00273803">
        <w:rPr>
          <w:rStyle w:val="CommentReference"/>
        </w:rPr>
        <w:commentReference w:id="22"/>
      </w:r>
    </w:p>
    <w:p w14:paraId="0CE70B34" w14:textId="36F478F5" w:rsidR="007A3C8C" w:rsidRPr="009A7FCE" w:rsidRDefault="007A3C8C" w:rsidP="009A7FCE">
      <w:pPr>
        <w:spacing w:line="480" w:lineRule="auto"/>
        <w:contextualSpacing/>
      </w:pPr>
      <w:commentRangeStart w:id="23"/>
      <w:r w:rsidRPr="009A7FCE">
        <w:t xml:space="preserve">The NMDS ordination of macroinvertebrate assemblages also display compositional shifts along the precipitation gradient (Figure 5). </w:t>
      </w:r>
      <w:commentRangeEnd w:id="23"/>
      <w:r w:rsidR="00273803">
        <w:rPr>
          <w:rStyle w:val="CommentReference"/>
        </w:rPr>
        <w:commentReference w:id="23"/>
      </w:r>
      <w:r w:rsidRPr="009A7FCE">
        <w:t xml:space="preserve">Macroinvertebrate assemblages in semi-arid climate contain a variety of gastropod taxa including </w:t>
      </w:r>
      <w:r w:rsidRPr="009A7FCE">
        <w:rPr>
          <w:i/>
          <w:iCs/>
        </w:rPr>
        <w:t xml:space="preserve">Amnicola sp. </w:t>
      </w:r>
      <w:proofErr w:type="spellStart"/>
      <w:r w:rsidRPr="009A7FCE">
        <w:rPr>
          <w:i/>
          <w:iCs/>
        </w:rPr>
        <w:t>Bythinia</w:t>
      </w:r>
      <w:proofErr w:type="spellEnd"/>
      <w:r w:rsidRPr="009A7FCE">
        <w:rPr>
          <w:i/>
          <w:iCs/>
        </w:rPr>
        <w:t xml:space="preserve"> sp. And </w:t>
      </w:r>
      <w:proofErr w:type="spellStart"/>
      <w:r w:rsidRPr="009A7FCE">
        <w:rPr>
          <w:i/>
          <w:iCs/>
        </w:rPr>
        <w:t>melanoides</w:t>
      </w:r>
      <w:proofErr w:type="spellEnd"/>
      <w:r w:rsidRPr="009A7FCE">
        <w:rPr>
          <w:i/>
          <w:iCs/>
        </w:rPr>
        <w:t xml:space="preserve"> sp.</w:t>
      </w:r>
      <w:r w:rsidRPr="009A7FCE">
        <w:t xml:space="preserve"> Mesic communities contain species from a greater number of taxonomic orders including Ephemeroptera, </w:t>
      </w:r>
      <w:proofErr w:type="spellStart"/>
      <w:r w:rsidRPr="009A7FCE">
        <w:t>Trichoptera</w:t>
      </w:r>
      <w:proofErr w:type="spellEnd"/>
      <w:r w:rsidRPr="009A7FCE">
        <w:t xml:space="preserve">, Coleoptera, and Hemiptera. Sub-humid communities contain a greater proportion of Crustaceans including </w:t>
      </w:r>
      <w:proofErr w:type="spellStart"/>
      <w:r w:rsidRPr="009A7FCE">
        <w:rPr>
          <w:i/>
          <w:iCs/>
        </w:rPr>
        <w:t>Palaemonetes</w:t>
      </w:r>
      <w:proofErr w:type="spellEnd"/>
      <w:r w:rsidRPr="009A7FCE">
        <w:rPr>
          <w:i/>
          <w:iCs/>
        </w:rPr>
        <w:t xml:space="preserve"> sp</w:t>
      </w:r>
      <w:r w:rsidRPr="009A7FCE">
        <w:t xml:space="preserve">., </w:t>
      </w:r>
      <w:proofErr w:type="spellStart"/>
      <w:r w:rsidRPr="009A7FCE">
        <w:rPr>
          <w:i/>
          <w:iCs/>
        </w:rPr>
        <w:t>Orconectes</w:t>
      </w:r>
      <w:proofErr w:type="spellEnd"/>
      <w:r w:rsidRPr="009A7FCE">
        <w:rPr>
          <w:i/>
          <w:iCs/>
        </w:rPr>
        <w:t xml:space="preserve"> sp</w:t>
      </w:r>
      <w:r w:rsidRPr="009A7FCE">
        <w:t xml:space="preserve">., and isopods in the genus </w:t>
      </w:r>
      <w:proofErr w:type="spellStart"/>
      <w:r w:rsidRPr="009A7FCE">
        <w:rPr>
          <w:i/>
          <w:iCs/>
        </w:rPr>
        <w:t>Caecidotea</w:t>
      </w:r>
      <w:proofErr w:type="spellEnd"/>
      <w:r w:rsidRPr="009A7FCE">
        <w:t xml:space="preserve">. </w:t>
      </w:r>
      <w:commentRangeStart w:id="24"/>
      <w:r w:rsidRPr="009A7FCE">
        <w:t xml:space="preserve">Fitted environmental variables indicate that variation along the NMDS-1 axis correlate with High flow pulse percent and to a lesser extent, nitrate, </w:t>
      </w:r>
      <w:r w:rsidR="006B26E4">
        <w:t>NH</w:t>
      </w:r>
      <w:r w:rsidR="006B26E4" w:rsidRPr="006B26E4">
        <w:rPr>
          <w:vertAlign w:val="subscript"/>
        </w:rPr>
        <w:t>4</w:t>
      </w:r>
      <w:r w:rsidR="006B26E4" w:rsidRPr="006B26E4">
        <w:rPr>
          <w:vertAlign w:val="superscript"/>
        </w:rPr>
        <w:t>+</w:t>
      </w:r>
      <w:r w:rsidRPr="009A7FCE">
        <w:t xml:space="preserve">, and dissolved oxygen concentrations. Variation on the NMDS-2 axis correlate with annual precipitation, flash index and conductivity. The separation of site-groupings within the ordination space coincides with projected axes of the fitted </w:t>
      </w:r>
      <w:r w:rsidR="006B26E4">
        <w:t>NH</w:t>
      </w:r>
      <w:r w:rsidR="006B26E4" w:rsidRPr="006B26E4">
        <w:rPr>
          <w:vertAlign w:val="subscript"/>
        </w:rPr>
        <w:t>4</w:t>
      </w:r>
      <w:r w:rsidR="006B26E4" w:rsidRPr="006B26E4">
        <w:rPr>
          <w:vertAlign w:val="superscript"/>
        </w:rPr>
        <w:t>+</w:t>
      </w:r>
      <w:r w:rsidRPr="009A7FCE">
        <w:t xml:space="preserve"> and dissolved oxygen variables.</w:t>
      </w:r>
      <w:commentRangeEnd w:id="24"/>
      <w:r w:rsidR="00273803">
        <w:rPr>
          <w:rStyle w:val="CommentReference"/>
        </w:rPr>
        <w:commentReference w:id="24"/>
      </w:r>
    </w:p>
    <w:p w14:paraId="09104C6A" w14:textId="77777777" w:rsidR="00273803" w:rsidRDefault="00273803" w:rsidP="00273803">
      <w:pPr>
        <w:spacing w:line="480" w:lineRule="auto"/>
        <w:contextualSpacing/>
        <w:rPr>
          <w:b/>
          <w:bCs/>
          <w:sz w:val="28"/>
        </w:rPr>
      </w:pPr>
    </w:p>
    <w:p w14:paraId="71D742B5" w14:textId="6E81EA8E" w:rsidR="007A3C8C" w:rsidRPr="009A7FCE" w:rsidRDefault="007A3C8C" w:rsidP="009A7FCE">
      <w:pPr>
        <w:spacing w:line="480" w:lineRule="auto"/>
        <w:contextualSpacing/>
        <w:rPr>
          <w:b/>
          <w:bCs/>
          <w:sz w:val="28"/>
        </w:rPr>
      </w:pPr>
      <w:r w:rsidRPr="009A7FCE">
        <w:rPr>
          <w:b/>
          <w:bCs/>
          <w:sz w:val="28"/>
        </w:rPr>
        <w:lastRenderedPageBreak/>
        <w:t>Discussion</w:t>
      </w:r>
    </w:p>
    <w:p w14:paraId="3071652D" w14:textId="77777777" w:rsidR="00EC6B7A" w:rsidRPr="009A7FCE" w:rsidRDefault="00EE4777" w:rsidP="009A7FCE">
      <w:pPr>
        <w:spacing w:line="480" w:lineRule="auto"/>
        <w:ind w:firstLine="720"/>
        <w:contextualSpacing/>
      </w:pPr>
      <w:commentRangeStart w:id="25"/>
      <w:commentRangeStart w:id="26"/>
      <w:commentRangeStart w:id="27"/>
      <w:r w:rsidRPr="009A7FCE">
        <w:rPr>
          <w:i/>
          <w:iCs/>
        </w:rPr>
        <w:t xml:space="preserve">Diversity: </w:t>
      </w:r>
      <w:r w:rsidR="002240B6" w:rsidRPr="009A7FCE">
        <w:t xml:space="preserve">We expected </w:t>
      </w:r>
      <w:r w:rsidR="004055A0" w:rsidRPr="009A7FCE">
        <w:t xml:space="preserve">annual </w:t>
      </w:r>
      <w:commentRangeEnd w:id="25"/>
      <w:r w:rsidR="002E7A10">
        <w:rPr>
          <w:rStyle w:val="CommentReference"/>
        </w:rPr>
        <w:commentReference w:id="25"/>
      </w:r>
      <w:r w:rsidR="004055A0" w:rsidRPr="009A7FCE">
        <w:t xml:space="preserve">precipitation to </w:t>
      </w:r>
      <w:commentRangeEnd w:id="26"/>
      <w:r w:rsidR="002E7A10">
        <w:rPr>
          <w:rStyle w:val="CommentReference"/>
        </w:rPr>
        <w:commentReference w:id="26"/>
      </w:r>
      <w:commentRangeEnd w:id="27"/>
      <w:r w:rsidR="002E7A10">
        <w:rPr>
          <w:rStyle w:val="CommentReference"/>
        </w:rPr>
        <w:commentReference w:id="27"/>
      </w:r>
      <w:r w:rsidR="004055A0" w:rsidRPr="009A7FCE">
        <w:t>drive community diversity</w:t>
      </w:r>
      <w:r w:rsidR="002240B6" w:rsidRPr="009A7FCE">
        <w:t>.</w:t>
      </w:r>
      <w:r w:rsidR="00D118B1" w:rsidRPr="009A7FCE">
        <w:t xml:space="preserve"> </w:t>
      </w:r>
      <w:r w:rsidR="004055A0" w:rsidRPr="009A7FCE">
        <w:t>Indeed, a</w:t>
      </w:r>
      <w:r w:rsidR="006E3F3C" w:rsidRPr="009A7FCE">
        <w:t>nnual precipitation correlate</w:t>
      </w:r>
      <w:r w:rsidR="004055A0" w:rsidRPr="009A7FCE">
        <w:t>d</w:t>
      </w:r>
      <w:r w:rsidR="006E3F3C" w:rsidRPr="009A7FCE">
        <w:t xml:space="preserve"> positively with fish diversity (</w:t>
      </w:r>
      <w:r w:rsidRPr="009A7FCE">
        <w:t>R</w:t>
      </w:r>
      <w:r w:rsidRPr="009A7FCE">
        <w:rPr>
          <w:vertAlign w:val="superscript"/>
        </w:rPr>
        <w:t>2</w:t>
      </w:r>
      <w:r w:rsidRPr="009A7FCE">
        <w:t xml:space="preserve"> = 0.60, </w:t>
      </w:r>
      <w:r w:rsidR="006E3F3C" w:rsidRPr="009A7FCE">
        <w:rPr>
          <w:i/>
          <w:iCs/>
        </w:rPr>
        <w:t>p</w:t>
      </w:r>
      <w:r w:rsidR="006E3F3C" w:rsidRPr="009A7FCE">
        <w:t xml:space="preserve"> </w:t>
      </w:r>
      <w:r w:rsidRPr="009A7FCE">
        <w:rPr>
          <w:color w:val="222222"/>
          <w:shd w:val="clear" w:color="auto" w:fill="FFFFFF"/>
        </w:rPr>
        <w:t>≈ 0.01)</w:t>
      </w:r>
      <w:r w:rsidR="006E3F3C" w:rsidRPr="009A7FCE">
        <w:t>, but not with macroinvertebrate diversity</w:t>
      </w:r>
      <w:r w:rsidRPr="009A7FCE">
        <w:t xml:space="preserve"> (Table 3)</w:t>
      </w:r>
      <w:r w:rsidR="002240B6" w:rsidRPr="009A7FCE">
        <w:t>.</w:t>
      </w:r>
      <w:r w:rsidR="001E3B67" w:rsidRPr="009A7FCE">
        <w:t xml:space="preserve"> The</w:t>
      </w:r>
      <w:r w:rsidR="000868EB" w:rsidRPr="009A7FCE">
        <w:t xml:space="preserve"> size of a regional species pool </w:t>
      </w:r>
      <w:r w:rsidRPr="009A7FCE">
        <w:t>affects</w:t>
      </w:r>
      <w:r w:rsidR="00CD1ACC" w:rsidRPr="009A7FCE">
        <w:t xml:space="preserve"> the </w:t>
      </w:r>
      <w:r w:rsidRPr="009A7FCE">
        <w:t xml:space="preserve">constraining </w:t>
      </w:r>
      <w:r w:rsidR="00CD1ACC" w:rsidRPr="009A7FCE">
        <w:t>effects of environmental filtering on</w:t>
      </w:r>
      <w:r w:rsidR="000868EB" w:rsidRPr="009A7FCE">
        <w:t xml:space="preserve"> species diversity </w:t>
      </w:r>
      <w:r w:rsidR="00D63D0D" w:rsidRPr="009A7FCE">
        <w:fldChar w:fldCharType="begin">
          <w:fldData xml:space="preserve">PEVuZE5vdGU+PENpdGU+PEF1dGhvcj5Qb2ZmPC9BdXRob3I+PFllYXI+MTk5NzwvWWVhcj48UmVj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</w:fldData>
        </w:fldChar>
      </w:r>
      <w:r w:rsidR="00D63D0D" w:rsidRPr="009A7FCE">
        <w:instrText xml:space="preserve"> ADDIN EN.CITE </w:instrText>
      </w:r>
      <w:r w:rsidR="00D63D0D" w:rsidRPr="009A7FCE">
        <w:fldChar w:fldCharType="begin">
          <w:fldData xml:space="preserve">PEVuZE5vdGU+PENpdGU+PEF1dGhvcj5Qb2ZmPC9BdXRob3I+PFllYXI+MTk5NzwvWWVhcj48UmVj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</w:fldData>
        </w:fldChar>
      </w:r>
      <w:r w:rsidR="00D63D0D" w:rsidRPr="009A7FCE">
        <w:instrText xml:space="preserve"> ADDIN EN.CITE.DATA </w:instrText>
      </w:r>
      <w:r w:rsidR="00D63D0D" w:rsidRPr="009A7FCE">
        <w:fldChar w:fldCharType="end"/>
      </w:r>
      <w:r w:rsidR="00D63D0D" w:rsidRPr="009A7FCE">
        <w:fldChar w:fldCharType="separate"/>
      </w:r>
      <w:r w:rsidR="00D63D0D" w:rsidRPr="009A7FCE">
        <w:rPr>
          <w:noProof/>
        </w:rPr>
        <w:t>(Poff 1997)</w:t>
      </w:r>
      <w:r w:rsidR="00D63D0D" w:rsidRPr="009A7FCE">
        <w:fldChar w:fldCharType="end"/>
      </w:r>
      <w:r w:rsidR="000868EB" w:rsidRPr="009A7FCE">
        <w:t xml:space="preserve">. </w:t>
      </w:r>
      <w:commentRangeStart w:id="28"/>
      <w:r w:rsidR="000868EB" w:rsidRPr="009A7FCE">
        <w:t>Here, the regional species pool is more restricted for fish (18 species) compared to macroinvertebrates (95 genera)</w:t>
      </w:r>
      <w:r w:rsidR="00CE0373" w:rsidRPr="009A7FCE">
        <w:t>.</w:t>
      </w:r>
      <w:r w:rsidR="00D63D0D" w:rsidRPr="009A7FCE">
        <w:t xml:space="preserve"> </w:t>
      </w:r>
      <w:commentRangeEnd w:id="28"/>
      <w:r w:rsidR="002E7A10">
        <w:rPr>
          <w:rStyle w:val="CommentReference"/>
        </w:rPr>
        <w:commentReference w:id="28"/>
      </w:r>
      <w:r w:rsidR="00D63D0D" w:rsidRPr="009A7FCE">
        <w:t>E</w:t>
      </w:r>
      <w:r w:rsidR="00CE0373" w:rsidRPr="009A7FCE">
        <w:t xml:space="preserve">nvironmental filtering intensifies via </w:t>
      </w:r>
      <w:r w:rsidR="00E829F7" w:rsidRPr="009A7FCE">
        <w:t xml:space="preserve">increases in </w:t>
      </w:r>
      <w:r w:rsidR="00CE0373" w:rsidRPr="009A7FCE">
        <w:t>flow variability and solute concentrations</w:t>
      </w:r>
      <w:r w:rsidR="00DE585C" w:rsidRPr="009A7FCE">
        <w:t xml:space="preserve"> which restricts</w:t>
      </w:r>
      <w:r w:rsidR="00CE0373" w:rsidRPr="009A7FCE">
        <w:t xml:space="preserve"> fish assemblages </w:t>
      </w:r>
      <w:r w:rsidR="006E3F3C" w:rsidRPr="009A7FCE">
        <w:t>to</w:t>
      </w:r>
      <w:r w:rsidR="00CE0373" w:rsidRPr="009A7FCE">
        <w:t xml:space="preserve"> several </w:t>
      </w:r>
      <w:r w:rsidRPr="009A7FCE">
        <w:t xml:space="preserve">rugged, drought-tolerant </w:t>
      </w:r>
      <w:r w:rsidR="006E3F3C" w:rsidRPr="009A7FCE">
        <w:t xml:space="preserve">species including </w:t>
      </w:r>
      <w:r w:rsidR="006E3F3C" w:rsidRPr="009A7FCE">
        <w:rPr>
          <w:i/>
          <w:iCs/>
        </w:rPr>
        <w:t xml:space="preserve">Gambusia </w:t>
      </w:r>
      <w:proofErr w:type="spellStart"/>
      <w:r w:rsidR="006E3F3C" w:rsidRPr="009A7FCE">
        <w:rPr>
          <w:i/>
          <w:iCs/>
        </w:rPr>
        <w:t>affinis</w:t>
      </w:r>
      <w:proofErr w:type="spellEnd"/>
      <w:r w:rsidR="006E3F3C" w:rsidRPr="009A7FCE">
        <w:t xml:space="preserve"> and</w:t>
      </w:r>
      <w:r w:rsidR="006E3F3C" w:rsidRPr="009A7FCE">
        <w:rPr>
          <w:i/>
          <w:iCs/>
        </w:rPr>
        <w:t xml:space="preserve"> </w:t>
      </w:r>
      <w:proofErr w:type="spellStart"/>
      <w:r w:rsidR="006E3F3C" w:rsidRPr="009A7FCE">
        <w:rPr>
          <w:i/>
          <w:iCs/>
        </w:rPr>
        <w:t>Poecilia</w:t>
      </w:r>
      <w:proofErr w:type="spellEnd"/>
      <w:r w:rsidR="006E3F3C" w:rsidRPr="009A7FCE">
        <w:rPr>
          <w:i/>
          <w:iCs/>
        </w:rPr>
        <w:t xml:space="preserve"> </w:t>
      </w:r>
      <w:proofErr w:type="spellStart"/>
      <w:r w:rsidR="006E3F3C" w:rsidRPr="009A7FCE">
        <w:rPr>
          <w:i/>
          <w:iCs/>
        </w:rPr>
        <w:t>formosa</w:t>
      </w:r>
      <w:proofErr w:type="spellEnd"/>
      <w:r w:rsidR="00CE0373" w:rsidRPr="009A7FCE">
        <w:t xml:space="preserve">. </w:t>
      </w:r>
      <w:commentRangeStart w:id="29"/>
      <w:r w:rsidR="006E3F3C" w:rsidRPr="009A7FCE">
        <w:t xml:space="preserve">Contrarily, macroinvertebrate assemblages draw from a larger regional pool </w:t>
      </w:r>
      <w:r w:rsidRPr="009A7FCE">
        <w:t>many of which are</w:t>
      </w:r>
      <w:r w:rsidR="006E3F3C" w:rsidRPr="009A7FCE">
        <w:t xml:space="preserve"> able to tolerate drought conditions. Thus, macroinvertebrate community diversity does not correlate with changes in annual precipitation due to an abundant and diversified regional species pool.</w:t>
      </w:r>
      <w:r w:rsidR="001E090B" w:rsidRPr="009A7FCE">
        <w:t xml:space="preserve"> </w:t>
      </w:r>
      <w:commentRangeEnd w:id="29"/>
      <w:r w:rsidR="002E7A10">
        <w:rPr>
          <w:rStyle w:val="CommentReference"/>
        </w:rPr>
        <w:commentReference w:id="29"/>
      </w:r>
    </w:p>
    <w:p w14:paraId="77C85458" w14:textId="77777777" w:rsidR="00C43C7D" w:rsidRPr="009A7FCE" w:rsidRDefault="00EC6B7A" w:rsidP="009A7FCE">
      <w:pPr>
        <w:spacing w:line="480" w:lineRule="auto"/>
        <w:ind w:firstLine="720"/>
        <w:contextualSpacing/>
        <w:rPr>
          <w:shd w:val="clear" w:color="auto" w:fill="FFFFFF" w:themeFill="background1"/>
        </w:rPr>
      </w:pPr>
      <w:r w:rsidRPr="009A7FCE">
        <w:rPr>
          <w:shd w:val="clear" w:color="auto" w:fill="FFFFFF" w:themeFill="background1"/>
        </w:rPr>
        <w:t>Flow and water chemistry parameters have different influences on the observed patterns in m</w:t>
      </w:r>
      <w:r w:rsidR="000716BA" w:rsidRPr="009A7FCE">
        <w:rPr>
          <w:shd w:val="clear" w:color="auto" w:fill="FFFFFF" w:themeFill="background1"/>
        </w:rPr>
        <w:t xml:space="preserve">acroinvertebrate </w:t>
      </w:r>
      <w:r w:rsidRPr="009A7FCE">
        <w:rPr>
          <w:shd w:val="clear" w:color="auto" w:fill="FFFFFF" w:themeFill="background1"/>
        </w:rPr>
        <w:t xml:space="preserve">and fish </w:t>
      </w:r>
      <w:r w:rsidR="000716BA" w:rsidRPr="009A7FCE">
        <w:rPr>
          <w:shd w:val="clear" w:color="auto" w:fill="FFFFFF" w:themeFill="background1"/>
        </w:rPr>
        <w:t>diversity</w:t>
      </w:r>
      <w:r w:rsidRPr="009A7FCE">
        <w:rPr>
          <w:shd w:val="clear" w:color="auto" w:fill="FFFFFF" w:themeFill="background1"/>
        </w:rPr>
        <w:t xml:space="preserve">. LFPP is the only significant negative predictor of macroinvertebrate diversity </w:t>
      </w:r>
      <w:r w:rsidR="000716BA" w:rsidRPr="009A7FCE">
        <w:rPr>
          <w:shd w:val="clear" w:color="auto" w:fill="FFFFFF" w:themeFill="background1"/>
        </w:rPr>
        <w:t>(R</w:t>
      </w:r>
      <w:r w:rsidR="000716BA" w:rsidRPr="009A7FCE">
        <w:rPr>
          <w:shd w:val="clear" w:color="auto" w:fill="FFFFFF" w:themeFill="background1"/>
          <w:vertAlign w:val="superscript"/>
        </w:rPr>
        <w:t>2</w:t>
      </w:r>
      <w:r w:rsidR="000716BA" w:rsidRPr="009A7FCE">
        <w:rPr>
          <w:shd w:val="clear" w:color="auto" w:fill="FFFFFF" w:themeFill="background1"/>
        </w:rPr>
        <w:t xml:space="preserve"> = 0.41, p &lt; 0.05)</w:t>
      </w:r>
      <w:r w:rsidRPr="009A7FCE">
        <w:rPr>
          <w:shd w:val="clear" w:color="auto" w:fill="FFFFFF" w:themeFill="background1"/>
        </w:rPr>
        <w:t>, indicating drought duration as a diversity driver</w:t>
      </w:r>
      <w:r w:rsidR="00C43C7D" w:rsidRPr="009A7FCE">
        <w:rPr>
          <w:shd w:val="clear" w:color="auto" w:fill="FFFFFF" w:themeFill="background1"/>
        </w:rPr>
        <w:t xml:space="preserve"> (Figure 3)</w:t>
      </w:r>
      <w:r w:rsidRPr="009A7FCE">
        <w:rPr>
          <w:shd w:val="clear" w:color="auto" w:fill="FFFFFF" w:themeFill="background1"/>
        </w:rPr>
        <w:t xml:space="preserve">. </w:t>
      </w:r>
      <w:r w:rsidR="00C43C7D" w:rsidRPr="009A7FCE">
        <w:rPr>
          <w:shd w:val="clear" w:color="auto" w:fill="FFFFFF" w:themeFill="background1"/>
        </w:rPr>
        <w:t xml:space="preserve">Even in perennial streams, prolonged droughts create physical stress via dewatering, pool isolation, and stagnation. Environmental drivers of fish diversity differ widely from that of macroinvertebrates. </w:t>
      </w:r>
    </w:p>
    <w:p w14:paraId="4338879C" w14:textId="61BFCF09" w:rsidR="0032751B" w:rsidRPr="009A7FCE" w:rsidRDefault="00EC6B7A" w:rsidP="009A7FCE">
      <w:pPr>
        <w:spacing w:line="480" w:lineRule="auto"/>
        <w:ind w:firstLine="720"/>
        <w:contextualSpacing/>
      </w:pPr>
      <w:r w:rsidRPr="009A7FCE">
        <w:rPr>
          <w:shd w:val="clear" w:color="auto" w:fill="FFFFFF" w:themeFill="background1"/>
        </w:rPr>
        <w:t>Fish</w:t>
      </w:r>
      <w:r w:rsidR="001E090B" w:rsidRPr="009A7FCE">
        <w:t xml:space="preserve"> diversity decreases with increases in conductivity, canopy coverage, NH</w:t>
      </w:r>
      <w:r w:rsidR="001E090B" w:rsidRPr="009A7FCE">
        <w:rPr>
          <w:vertAlign w:val="subscript"/>
        </w:rPr>
        <w:t>4</w:t>
      </w:r>
      <w:r w:rsidR="001E090B" w:rsidRPr="009A7FCE">
        <w:rPr>
          <w:vertAlign w:val="superscript"/>
        </w:rPr>
        <w:t>+</w:t>
      </w:r>
      <w:r w:rsidR="001E090B" w:rsidRPr="009A7FCE">
        <w:t xml:space="preserve"> (Figures 2)</w:t>
      </w:r>
      <w:r w:rsidR="0032751B" w:rsidRPr="009A7FCE">
        <w:t xml:space="preserve">. </w:t>
      </w:r>
      <w:commentRangeStart w:id="30"/>
      <w:r w:rsidR="0032751B" w:rsidRPr="009A7FCE">
        <w:t xml:space="preserve">We attribute increases in conductivity </w:t>
      </w:r>
      <w:commentRangeEnd w:id="30"/>
      <w:r w:rsidR="00F94F41">
        <w:rPr>
          <w:rStyle w:val="CommentReference"/>
        </w:rPr>
        <w:commentReference w:id="30"/>
      </w:r>
      <w:r w:rsidR="0032751B" w:rsidRPr="009A7FCE">
        <w:t>to be driven by changes in the riparian vegetation. The riparian vegetation in semi-arid locations is dominated by mesquite trees (</w:t>
      </w:r>
      <w:r w:rsidR="0032751B" w:rsidRPr="009A7FCE">
        <w:rPr>
          <w:i/>
          <w:iCs/>
          <w:color w:val="222222"/>
          <w:shd w:val="clear" w:color="auto" w:fill="FFFFFF"/>
        </w:rPr>
        <w:t>Prosopis sp.</w:t>
      </w:r>
      <w:r w:rsidR="0032751B" w:rsidRPr="009A7FCE">
        <w:rPr>
          <w:color w:val="222222"/>
          <w:shd w:val="clear" w:color="auto" w:fill="FFFFFF"/>
        </w:rPr>
        <w:t xml:space="preserve">). Mesquite is classified as a “Phreatophyte”, which continuously draws water during periods of drought using a 15 ft deep tap root </w:t>
      </w:r>
      <w:r w:rsidR="00C43C7D" w:rsidRPr="009A7FCE">
        <w:rPr>
          <w:color w:val="222222"/>
          <w:shd w:val="clear" w:color="auto" w:fill="FFFFFF"/>
        </w:rPr>
        <w:fldChar w:fldCharType="begin"/>
      </w:r>
      <w:r w:rsidR="00C43C7D" w:rsidRPr="009A7FCE">
        <w:rPr>
          <w:color w:val="222222"/>
          <w:shd w:val="clear" w:color="auto" w:fill="FFFFFF"/>
        </w:rPr>
        <w:instrText xml:space="preserve"> ADDIN EN.CITE &lt;EndNote&gt;&lt;Cite&gt;&lt;Author&gt;Mooney&lt;/Author&gt;&lt;Year&gt;1977&lt;/Year&gt;&lt;RecNum&gt;208&lt;/RecNum&gt;&lt;DisplayText&gt;(Mooney, Simpson et al. 1977)&lt;/DisplayText&gt;&lt;record&gt;&lt;rec-number&gt;208&lt;/rec-number&gt;&lt;foreign-keys&gt;&lt;key app="EN" db-id="fzt5daz5eexrvhezevkpw9shp2fpffwdpre5" timestamp="1583458557"&gt;208&lt;/key&gt;&lt;/foreign-keys&gt;&lt;ref-type name="Journal Article"&gt;17&lt;/ref-type&gt;&lt;contributors&gt;&lt;authors&gt;&lt;author&gt;H. A. Mooney&lt;/author&gt;&lt;author&gt;B.B. Simpson&lt;/author&gt;&lt;author&gt;O. T. Solbrig&lt;/author&gt;&lt;/authors&gt;&lt;/contributors&gt;&lt;titles&gt;&lt;title&gt;Mesquite–Its Biology in Two Desert Ecosystems, US/IBP Synth&lt;/title&gt;&lt;secondary-title&gt;Phenology, morphology, physiology.&lt;/secondary-title&gt;&lt;/titles&gt;&lt;periodical&gt;&lt;full-title&gt;Phenology, morphology, physiology.&lt;/full-title&gt;&lt;/periodical&gt;&lt;pages&gt;26-41&lt;/pages&gt;&lt;volume&gt;Series No. 4&lt;/volume&gt;&lt;number&gt;B.B. Simpson, ed.&lt;/number&gt;&lt;reprint-edition&gt;Stroudsburg, Pennsylvania&lt;/reprint-edition&gt;&lt;dates&gt;&lt;year&gt;1977&lt;/year&gt;&lt;/dates&gt;&lt;orig-pub&gt;Dowden, Hutchinson and Ross, Inc.&lt;/orig-pub&gt;&lt;urls&gt;&lt;/urls&gt;&lt;/record&gt;&lt;/Cite&gt;&lt;/EndNote&gt;</w:instrText>
      </w:r>
      <w:r w:rsidR="00C43C7D" w:rsidRPr="009A7FCE">
        <w:rPr>
          <w:color w:val="222222"/>
          <w:shd w:val="clear" w:color="auto" w:fill="FFFFFF"/>
        </w:rPr>
        <w:fldChar w:fldCharType="separate"/>
      </w:r>
      <w:r w:rsidR="00C43C7D" w:rsidRPr="009A7FCE">
        <w:rPr>
          <w:noProof/>
          <w:color w:val="222222"/>
          <w:shd w:val="clear" w:color="auto" w:fill="FFFFFF"/>
        </w:rPr>
        <w:t>(Mooney, Simpson et al. 1977)</w:t>
      </w:r>
      <w:r w:rsidR="00C43C7D" w:rsidRPr="009A7FCE">
        <w:rPr>
          <w:color w:val="222222"/>
          <w:shd w:val="clear" w:color="auto" w:fill="FFFFFF"/>
        </w:rPr>
        <w:fldChar w:fldCharType="end"/>
      </w:r>
      <w:r w:rsidR="0032751B" w:rsidRPr="009A7FCE">
        <w:rPr>
          <w:color w:val="222222"/>
          <w:shd w:val="clear" w:color="auto" w:fill="FFFFFF"/>
        </w:rPr>
        <w:t xml:space="preserve">. This contrasts with </w:t>
      </w:r>
      <w:commentRangeStart w:id="31"/>
      <w:r w:rsidR="0032751B" w:rsidRPr="009A7FCE">
        <w:rPr>
          <w:color w:val="222222"/>
          <w:shd w:val="clear" w:color="auto" w:fill="FFFFFF"/>
        </w:rPr>
        <w:t xml:space="preserve">hickory </w:t>
      </w:r>
      <w:r w:rsidR="0032751B" w:rsidRPr="009A7FCE">
        <w:rPr>
          <w:color w:val="222222"/>
          <w:shd w:val="clear" w:color="auto" w:fill="FFFFFF"/>
        </w:rPr>
        <w:lastRenderedPageBreak/>
        <w:t xml:space="preserve">trees </w:t>
      </w:r>
      <w:commentRangeEnd w:id="31"/>
      <w:r w:rsidR="002E7A10">
        <w:rPr>
          <w:rStyle w:val="CommentReference"/>
        </w:rPr>
        <w:commentReference w:id="31"/>
      </w:r>
      <w:r w:rsidR="0032751B" w:rsidRPr="009A7FCE">
        <w:rPr>
          <w:color w:val="222222"/>
          <w:shd w:val="clear" w:color="auto" w:fill="FFFFFF"/>
        </w:rPr>
        <w:t xml:space="preserve">that typify our sub-humid locations and cannot endure droughts lasting 3 or more weeks </w:t>
      </w:r>
      <w:r w:rsidR="00C43C7D" w:rsidRPr="009A7FCE">
        <w:rPr>
          <w:color w:val="222222"/>
          <w:shd w:val="clear" w:color="auto" w:fill="FFFFFF"/>
        </w:rPr>
        <w:fldChar w:fldCharType="begin"/>
      </w:r>
      <w:r w:rsidR="00C43C7D" w:rsidRPr="009A7FCE">
        <w:rPr>
          <w:color w:val="222222"/>
          <w:shd w:val="clear" w:color="auto" w:fill="FFFFFF"/>
        </w:rPr>
        <w:instrText xml:space="preserve"> ADDIN EN.CITE &lt;EndNote&gt;&lt;Cite&gt;&lt;Author&gt;Caladonato&lt;/Author&gt;&lt;Year&gt;1992&lt;/Year&gt;&lt;RecNum&gt;209&lt;/RecNum&gt;&lt;DisplayText&gt;(Caladonato 1992)&lt;/DisplayText&gt;&lt;record&gt;&lt;rec-number&gt;209&lt;/rec-number&gt;&lt;foreign-keys&gt;&lt;key app="EN" db-id="fzt5daz5eexrvhezevkpw9shp2fpffwdpre5" timestamp="1583459342"&gt;209&lt;/key&gt;&lt;/foreign-keys&gt;&lt;ref-type name="Online Database"&gt;45&lt;/ref-type&gt;&lt;contributors&gt;&lt;authors&gt;&lt;author&gt;Caladonato, M.&lt;/author&gt;&lt;/authors&gt;&lt;/contributors&gt;&lt;titles&gt;&lt;title&gt;Carya illinoinensis&lt;/title&gt;&lt;/titles&gt;&lt;dates&gt;&lt;year&gt;1992&lt;/year&gt;&lt;pub-dates&gt;&lt;date&gt;March 5, 2020&lt;/date&gt;&lt;/pub-dates&gt;&lt;/dates&gt;&lt;pub-location&gt;Fire Effects Information System&lt;/pub-location&gt;&lt;publisher&gt;U.S. Department of Agriculture, Forest Service, Rocky Mountain Research System&lt;/publisher&gt;&lt;urls&gt;&lt;related-urls&gt;&lt;url&gt;https://www.fs.fed.us/database/feis/plants/tree/carill/all.html&lt;/url&gt;&lt;/related-urls&gt;&lt;/urls&gt;&lt;/record&gt;&lt;/Cite&gt;&lt;/EndNote&gt;</w:instrText>
      </w:r>
      <w:r w:rsidR="00C43C7D" w:rsidRPr="009A7FCE">
        <w:rPr>
          <w:color w:val="222222"/>
          <w:shd w:val="clear" w:color="auto" w:fill="FFFFFF"/>
        </w:rPr>
        <w:fldChar w:fldCharType="separate"/>
      </w:r>
      <w:r w:rsidR="00C43C7D" w:rsidRPr="009A7FCE">
        <w:rPr>
          <w:noProof/>
          <w:color w:val="222222"/>
          <w:shd w:val="clear" w:color="auto" w:fill="FFFFFF"/>
        </w:rPr>
        <w:t>(Caladonato 1992)</w:t>
      </w:r>
      <w:r w:rsidR="00C43C7D" w:rsidRPr="009A7FCE">
        <w:rPr>
          <w:color w:val="222222"/>
          <w:shd w:val="clear" w:color="auto" w:fill="FFFFFF"/>
        </w:rPr>
        <w:fldChar w:fldCharType="end"/>
      </w:r>
      <w:r w:rsidR="0032751B" w:rsidRPr="009A7FCE">
        <w:rPr>
          <w:color w:val="222222"/>
          <w:shd w:val="clear" w:color="auto" w:fill="FFFFFF"/>
        </w:rPr>
        <w:t xml:space="preserve">. </w:t>
      </w:r>
      <w:commentRangeStart w:id="32"/>
      <w:r w:rsidR="0032751B" w:rsidRPr="009A7FCE">
        <w:rPr>
          <w:color w:val="222222"/>
          <w:shd w:val="clear" w:color="auto" w:fill="FFFFFF"/>
        </w:rPr>
        <w:t xml:space="preserve"> We </w:t>
      </w:r>
      <w:r w:rsidR="00C43C7D" w:rsidRPr="009A7FCE">
        <w:rPr>
          <w:color w:val="222222"/>
          <w:shd w:val="clear" w:color="auto" w:fill="FFFFFF"/>
        </w:rPr>
        <w:t>suspect</w:t>
      </w:r>
      <w:r w:rsidR="0032751B" w:rsidRPr="009A7FCE">
        <w:rPr>
          <w:color w:val="222222"/>
          <w:shd w:val="clear" w:color="auto" w:fill="FFFFFF"/>
        </w:rPr>
        <w:t xml:space="preserve"> changes from hickory to mesquite trees promote continuous evapotranspiration, resulting in increasing stream conductivity as precipitation declines.</w:t>
      </w:r>
      <w:commentRangeEnd w:id="32"/>
      <w:r w:rsidR="00F94F41">
        <w:rPr>
          <w:rStyle w:val="CommentReference"/>
        </w:rPr>
        <w:commentReference w:id="32"/>
      </w:r>
    </w:p>
    <w:p w14:paraId="12B81DDF" w14:textId="5BB03560" w:rsidR="001E3B67" w:rsidRPr="009A7FCE" w:rsidRDefault="00D66F15" w:rsidP="009A7FCE">
      <w:pPr>
        <w:spacing w:line="480" w:lineRule="auto"/>
        <w:ind w:firstLine="720"/>
        <w:contextualSpacing/>
      </w:pPr>
      <w:r w:rsidRPr="009A7FCE">
        <w:t>C</w:t>
      </w:r>
      <w:r w:rsidR="001E3B67" w:rsidRPr="009A7FCE">
        <w:t xml:space="preserve">ommunities in semi-arid streams (&lt;75 cm annual precipitation) </w:t>
      </w:r>
      <w:r w:rsidR="000B4951" w:rsidRPr="009A7FCE">
        <w:t>we</w:t>
      </w:r>
      <w:r w:rsidR="001E3B67" w:rsidRPr="009A7FCE">
        <w:t xml:space="preserve">re composed of rugged species able to tolerate high salinities and flow variability. </w:t>
      </w:r>
      <w:r w:rsidR="001457A2" w:rsidRPr="009A7FCE">
        <w:t xml:space="preserve">Euryhaline taxa include </w:t>
      </w:r>
      <w:proofErr w:type="spellStart"/>
      <w:r w:rsidR="001457A2" w:rsidRPr="009A7FCE">
        <w:rPr>
          <w:i/>
          <w:iCs/>
        </w:rPr>
        <w:t>P</w:t>
      </w:r>
      <w:r w:rsidR="001E3B67" w:rsidRPr="009A7FCE">
        <w:rPr>
          <w:i/>
          <w:iCs/>
        </w:rPr>
        <w:t>oecilia</w:t>
      </w:r>
      <w:proofErr w:type="spellEnd"/>
      <w:r w:rsidR="001E3B67" w:rsidRPr="009A7FCE">
        <w:rPr>
          <w:i/>
          <w:iCs/>
        </w:rPr>
        <w:t xml:space="preserve"> </w:t>
      </w:r>
      <w:proofErr w:type="spellStart"/>
      <w:r w:rsidR="001E3B67" w:rsidRPr="009A7FCE">
        <w:rPr>
          <w:i/>
          <w:iCs/>
        </w:rPr>
        <w:t>latipinna</w:t>
      </w:r>
      <w:proofErr w:type="spellEnd"/>
      <w:r w:rsidR="001E3B67" w:rsidRPr="009A7FCE">
        <w:t xml:space="preserve"> </w:t>
      </w:r>
      <w:r w:rsidRPr="009A7FCE">
        <w:t xml:space="preserve">and </w:t>
      </w:r>
      <w:commentRangeStart w:id="33"/>
      <w:proofErr w:type="spellStart"/>
      <w:r w:rsidRPr="009A7FCE">
        <w:rPr>
          <w:i/>
          <w:iCs/>
        </w:rPr>
        <w:t>Melanoides</w:t>
      </w:r>
      <w:proofErr w:type="spellEnd"/>
      <w:r w:rsidRPr="009A7FCE">
        <w:rPr>
          <w:i/>
          <w:iCs/>
        </w:rPr>
        <w:t xml:space="preserve"> </w:t>
      </w:r>
      <w:proofErr w:type="spellStart"/>
      <w:r w:rsidRPr="009A7FCE">
        <w:rPr>
          <w:i/>
          <w:iCs/>
        </w:rPr>
        <w:t>tuberculata</w:t>
      </w:r>
      <w:proofErr w:type="spellEnd"/>
      <w:r w:rsidRPr="009A7FCE">
        <w:t xml:space="preserve"> </w:t>
      </w:r>
      <w:commentRangeEnd w:id="33"/>
      <w:r w:rsidR="00F94F41">
        <w:rPr>
          <w:rStyle w:val="CommentReference"/>
        </w:rPr>
        <w:commentReference w:id="33"/>
      </w:r>
      <w:r w:rsidRPr="009A7FCE">
        <w:t xml:space="preserve">with salinity tolerances of </w:t>
      </w:r>
      <w:r w:rsidR="006E555D" w:rsidRPr="009A7FCE">
        <w:t xml:space="preserve">95 </w:t>
      </w:r>
      <w:proofErr w:type="spellStart"/>
      <w:r w:rsidR="006E555D" w:rsidRPr="009A7FCE">
        <w:t>psu</w:t>
      </w:r>
      <w:proofErr w:type="spellEnd"/>
      <w:r w:rsidRPr="009A7FCE">
        <w:t xml:space="preserve"> and 45 </w:t>
      </w:r>
      <w:proofErr w:type="spellStart"/>
      <w:r w:rsidRPr="009A7FCE">
        <w:t>psu</w:t>
      </w:r>
      <w:proofErr w:type="spellEnd"/>
      <w:r w:rsidRPr="009A7FCE">
        <w:t xml:space="preserve"> respectively </w:t>
      </w:r>
      <w:r w:rsidRPr="009A7FCE">
        <w:fldChar w:fldCharType="begin"/>
      </w:r>
      <w:r w:rsidR="00C2369D" w:rsidRPr="009A7FCE">
        <w:instrText xml:space="preserve"> ADDIN EN.CITE &lt;EndNote&gt;&lt;Cite&gt;&lt;Author&gt;NAS&lt;/Author&gt;&lt;Year&gt;2014&lt;/Year&gt;&lt;RecNum&gt;198&lt;/RecNum&gt;&lt;DisplayText&gt;(Wingard, Murray et al. 2008, NAS 2014)&lt;/DisplayText&gt;&lt;record&gt;&lt;rec-number&gt;198&lt;/rec-number&gt;&lt;foreign-keys&gt;&lt;key app="EN" db-id="fzt5daz5eexrvhezevkpw9shp2fpffwdpre5" timestamp="1583442892"&gt;198&lt;/key&gt;&lt;/foreign-keys&gt;&lt;ref-type name="Web Page"&gt;12&lt;/ref-type&gt;&lt;contributors&gt;&lt;authors&gt;&lt;author&gt;USGS NAS&lt;/author&gt;&lt;/authors&gt;&lt;/contributors&gt;&lt;titles&gt;&lt;title&gt;Nonindigenous aquatic species database&lt;/title&gt;&lt;/titles&gt;&lt;dates&gt;&lt;year&gt;2014&lt;/year&gt;&lt;/dates&gt;&lt;pub-location&gt;Gainsville, Florida, USA&lt;/pub-location&gt;&lt;urls&gt;&lt;related-urls&gt;&lt;url&gt;http://nas.er.usgs.gov/&lt;/url&gt;&lt;/related-urls&gt;&lt;/urls&gt;&lt;/record&gt;&lt;/Cite&gt;&lt;Cite&gt;&lt;Author&gt;Wingard&lt;/Author&gt;&lt;Year&gt;2008&lt;/Year&gt;&lt;RecNum&gt;195&lt;/RecNum&gt;&lt;record&gt;&lt;rec-number&gt;195&lt;/rec-number&gt;&lt;foreign-keys&gt;&lt;key app="EN" db-id="fzt5daz5eexrvhezevkpw9shp2fpffwdpre5" timestamp="1583438206"&gt;195&lt;/key&gt;&lt;/foreign-keys&gt;&lt;ref-type name="Web Page"&gt;12&lt;/ref-type&gt;&lt;contributors&gt;&lt;authors&gt;&lt;author&gt;Wingard, G.L.&lt;/author&gt;&lt;author&gt;Murray, J. B.&lt;/author&gt;&lt;author&gt;Schill, W. B.&lt;/author&gt;&lt;author&gt;E. C. Phillips&lt;/author&gt;&lt;/authors&gt;&lt;/contributors&gt;&lt;titles&gt;&lt;title&gt;Red-rimmed melania (Melanoides tuberculatus) - a snail in Biscayne National Park, Florida - harmful invader of just a nuisance?&lt;/title&gt;&lt;/titles&gt;&lt;number&gt;3/5/2020&lt;/number&gt;&lt;dates&gt;&lt;year&gt;2008&lt;/year&gt;&lt;/dates&gt;&lt;pub-location&gt;http://pubs.usgs.gov/fs/2008/3006/pdf/fs2008-3006.pdf&lt;/pub-location&gt;&lt;urls&gt;&lt;/urls&gt;&lt;/record&gt;&lt;/Cite&gt;&lt;/EndNote&gt;</w:instrText>
      </w:r>
      <w:r w:rsidRPr="009A7FCE">
        <w:fldChar w:fldCharType="separate"/>
      </w:r>
      <w:r w:rsidR="00C2369D" w:rsidRPr="009A7FCE">
        <w:rPr>
          <w:noProof/>
        </w:rPr>
        <w:t>(Wingard, Murray et al. 2008, NAS 2014)</w:t>
      </w:r>
      <w:r w:rsidRPr="009A7FCE">
        <w:fldChar w:fldCharType="end"/>
      </w:r>
      <w:r w:rsidR="001E3B67" w:rsidRPr="009A7FCE">
        <w:t xml:space="preserve">. </w:t>
      </w:r>
      <w:r w:rsidR="00DD1A6C" w:rsidRPr="009A7FCE">
        <w:t xml:space="preserve"> </w:t>
      </w:r>
      <w:r w:rsidR="008F0B18" w:rsidRPr="009A7FCE">
        <w:rPr>
          <w:i/>
          <w:iCs/>
        </w:rPr>
        <w:t xml:space="preserve">P. </w:t>
      </w:r>
      <w:proofErr w:type="spellStart"/>
      <w:r w:rsidR="008F0B18" w:rsidRPr="009A7FCE">
        <w:rPr>
          <w:i/>
          <w:iCs/>
        </w:rPr>
        <w:t>latipinna</w:t>
      </w:r>
      <w:proofErr w:type="spellEnd"/>
      <w:r w:rsidR="008F0B18" w:rsidRPr="009A7FCE">
        <w:t xml:space="preserve"> and </w:t>
      </w:r>
      <w:r w:rsidR="008F0B18" w:rsidRPr="009A7FCE">
        <w:rPr>
          <w:i/>
          <w:iCs/>
        </w:rPr>
        <w:t xml:space="preserve">Gambusia </w:t>
      </w:r>
      <w:proofErr w:type="spellStart"/>
      <w:r w:rsidR="008F0B18" w:rsidRPr="009A7FCE">
        <w:rPr>
          <w:i/>
          <w:iCs/>
        </w:rPr>
        <w:t>affinis</w:t>
      </w:r>
      <w:proofErr w:type="spellEnd"/>
      <w:r w:rsidR="008F0B18" w:rsidRPr="009A7FCE">
        <w:t xml:space="preserve"> also have short life</w:t>
      </w:r>
      <w:r w:rsidR="000B4951" w:rsidRPr="009A7FCE">
        <w:t xml:space="preserve"> </w:t>
      </w:r>
      <w:r w:rsidR="008F0B18" w:rsidRPr="009A7FCE">
        <w:t>cycles, reaching sexual maturity within 21-62 days</w:t>
      </w:r>
      <w:r w:rsidR="00991FC4" w:rsidRPr="009A7FCE">
        <w:t xml:space="preserve"> </w:t>
      </w:r>
      <w:r w:rsidR="00991FC4" w:rsidRPr="009A7FCE">
        <w:fldChar w:fldCharType="begin"/>
      </w:r>
      <w:r w:rsidR="00991FC4" w:rsidRPr="009A7FCE">
        <w:instrText xml:space="preserve"> ADDIN EN.CITE &lt;EndNote&gt;&lt;Cite&gt;&lt;Author&gt;Krumholz&lt;/Author&gt;&lt;Year&gt;1948&lt;/Year&gt;&lt;RecNum&gt;199&lt;/RecNum&gt;&lt;DisplayText&gt;(Krumholz 1948)&lt;/DisplayText&gt;&lt;record&gt;&lt;rec-number&gt;199&lt;/rec-number&gt;&lt;foreign-keys&gt;&lt;key app="EN" db-id="fzt5daz5eexrvhezevkpw9shp2fpffwdpre5" timestamp="1583443173"&gt;199&lt;/key&gt;&lt;/foreign-keys&gt;&lt;ref-type name="Journal Article"&gt;17&lt;/ref-type&gt;&lt;contributors&gt;&lt;authors&gt;&lt;author&gt;Krumholz, L. A.&lt;/author&gt;&lt;/authors&gt;&lt;/contributors&gt;&lt;titles&gt;&lt;title&gt;Reproduction in the Western Mosquitofish, Gambusia-Affinis-Affinis (Baird and Girard), and Its Use in Mosquito Control&lt;/title&gt;&lt;secondary-title&gt;Ecological Monographs&lt;/secondary-title&gt;&lt;alt-title&gt;Ecol Monogr&lt;/alt-title&gt;&lt;/titles&gt;&lt;periodical&gt;&lt;full-title&gt;Ecological Monographs&lt;/full-title&gt;&lt;abbr-1&gt;Ecol Monogr&lt;/abbr-1&gt;&lt;/periodical&gt;&lt;alt-periodical&gt;&lt;full-title&gt;Ecological Monographs&lt;/full-title&gt;&lt;abbr-1&gt;Ecol Monogr&lt;/abbr-1&gt;&lt;/alt-periodical&gt;&lt;pages&gt;1-43&lt;/pages&gt;&lt;volume&gt;18&lt;/volume&gt;&lt;number&gt;1&lt;/number&gt;&lt;dates&gt;&lt;year&gt;1948&lt;/year&gt;&lt;/dates&gt;&lt;isbn&gt;0012-9615&lt;/isbn&gt;&lt;accession-num&gt;WOS:A1948YF71200001&lt;/accession-num&gt;&lt;urls&gt;&lt;related-urls&gt;&lt;url&gt;&amp;lt;Go to ISI&amp;gt;://WOS:A1948YF71200001&lt;/url&gt;&lt;/related-urls&gt;&lt;/urls&gt;&lt;electronic-resource-num&gt;Doi 10.2307/1948627&lt;/electronic-resource-num&gt;&lt;language&gt;English&lt;/language&gt;&lt;/record&gt;&lt;/Cite&gt;&lt;/EndNote&gt;</w:instrText>
      </w:r>
      <w:r w:rsidR="00991FC4" w:rsidRPr="009A7FCE">
        <w:fldChar w:fldCharType="separate"/>
      </w:r>
      <w:r w:rsidR="00991FC4" w:rsidRPr="009A7FCE">
        <w:rPr>
          <w:noProof/>
        </w:rPr>
        <w:t>(Krumholz 1948)</w:t>
      </w:r>
      <w:r w:rsidR="00991FC4" w:rsidRPr="009A7FCE">
        <w:fldChar w:fldCharType="end"/>
      </w:r>
      <w:r w:rsidR="00991FC4" w:rsidRPr="009A7FCE">
        <w:t xml:space="preserve"> </w:t>
      </w:r>
      <w:r w:rsidR="00E331B3" w:rsidRPr="009A7FCE">
        <w:t xml:space="preserve">. </w:t>
      </w:r>
      <w:r w:rsidR="001457A2" w:rsidRPr="009A7FCE">
        <w:t xml:space="preserve">Similarly, </w:t>
      </w:r>
      <w:r w:rsidRPr="009A7FCE">
        <w:t xml:space="preserve">most </w:t>
      </w:r>
      <w:proofErr w:type="spellStart"/>
      <w:r w:rsidRPr="009A7FCE">
        <w:t>chiron</w:t>
      </w:r>
      <w:r w:rsidR="00F94F41">
        <w:t>o</w:t>
      </w:r>
      <w:r w:rsidRPr="009A7FCE">
        <w:t>mid</w:t>
      </w:r>
      <w:proofErr w:type="spellEnd"/>
      <w:r w:rsidRPr="009A7FCE">
        <w:t xml:space="preserve"> adults emerge from eggs laid in aquatic habitats within one or two weeks </w:t>
      </w:r>
      <w:r w:rsidRPr="009A7FCE">
        <w:fldChar w:fldCharType="begin"/>
      </w:r>
      <w:r w:rsidRPr="009A7FCE">
        <w:instrText xml:space="preserve"> ADDIN EN.CITE &lt;EndNote&gt;&lt;Cite&gt;&lt;Author&gt;Bay&lt;/Author&gt;&lt;Year&gt;2003&lt;/Year&gt;&lt;RecNum&gt;204&lt;/RecNum&gt;&lt;DisplayText&gt;(Bay 2003)&lt;/DisplayText&gt;&lt;record&gt;&lt;rec-number&gt;204&lt;/rec-number&gt;&lt;foreign-keys&gt;&lt;key app="EN" db-id="fzt5daz5eexrvhezevkpw9shp2fpffwdpre5" timestamp="1583454471"&gt;204&lt;/key&gt;&lt;/foreign-keys&gt;&lt;ref-type name="Report"&gt;27&lt;/ref-type&gt;&lt;contributors&gt;&lt;authors&gt;&lt;author&gt;C. E. Bay&lt;/author&gt;&lt;/authors&gt;&lt;/contributors&gt;&lt;titles&gt;&lt;title&gt;Chironomid Midges&lt;/title&gt;&lt;/titles&gt;&lt;dates&gt;&lt;year&gt;2003&lt;/year&gt;&lt;/dates&gt;&lt;pub-location&gt;Puyallup Washington USA&lt;/pub-location&gt;&lt;publisher&gt;WSU&lt;/publisher&gt;&lt;urls&gt;&lt;related-urls&gt;&lt;url&gt;https://s3.wp.wsu.edu/uploads/sites/408/2015/02/PLS-45-Chironomid-Midges.pdf&lt;/url&gt;&lt;/related-urls&gt;&lt;/urls&gt;&lt;/record&gt;&lt;/Cite&gt;&lt;/EndNote&gt;</w:instrText>
      </w:r>
      <w:r w:rsidRPr="009A7FCE">
        <w:fldChar w:fldCharType="separate"/>
      </w:r>
      <w:r w:rsidRPr="009A7FCE">
        <w:rPr>
          <w:noProof/>
        </w:rPr>
        <w:t>(Bay 2003)</w:t>
      </w:r>
      <w:r w:rsidRPr="009A7FCE">
        <w:fldChar w:fldCharType="end"/>
      </w:r>
      <w:r w:rsidRPr="009A7FCE">
        <w:t xml:space="preserve">. </w:t>
      </w:r>
      <w:r w:rsidR="00DD1A6C" w:rsidRPr="009A7FCE">
        <w:t>The shared</w:t>
      </w:r>
      <w:r w:rsidR="00855253" w:rsidRPr="009A7FCE">
        <w:t xml:space="preserve"> ability to</w:t>
      </w:r>
      <w:r w:rsidR="00DD1A6C" w:rsidRPr="009A7FCE">
        <w:t xml:space="preserve"> repopulate quickly after surviving </w:t>
      </w:r>
      <w:r w:rsidR="00855253" w:rsidRPr="009A7FCE">
        <w:t>high salinities</w:t>
      </w:r>
      <w:r w:rsidR="00DD1A6C" w:rsidRPr="009A7FCE">
        <w:t xml:space="preserve"> or</w:t>
      </w:r>
      <w:r w:rsidR="00855253" w:rsidRPr="009A7FCE">
        <w:t xml:space="preserve"> dewatering</w:t>
      </w:r>
      <w:r w:rsidR="00DD1A6C" w:rsidRPr="009A7FCE">
        <w:t xml:space="preserve"> among these taxa indicate </w:t>
      </w:r>
      <w:r w:rsidR="000B4951" w:rsidRPr="009A7FCE">
        <w:t xml:space="preserve">that drought disturbance is a primary regulator of community assemblages in </w:t>
      </w:r>
      <w:r w:rsidR="00DD1A6C" w:rsidRPr="009A7FCE">
        <w:t>semi-arid</w:t>
      </w:r>
      <w:r w:rsidR="000B4951" w:rsidRPr="009A7FCE">
        <w:t xml:space="preserve"> streams.</w:t>
      </w:r>
    </w:p>
    <w:p w14:paraId="7B1509BB" w14:textId="2858AE3F" w:rsidR="00157612" w:rsidRPr="009A7FCE" w:rsidRDefault="00CC52E7" w:rsidP="009A7FCE">
      <w:pPr>
        <w:spacing w:line="480" w:lineRule="auto"/>
        <w:ind w:firstLine="720"/>
        <w:contextualSpacing/>
      </w:pPr>
      <w:r w:rsidRPr="009A7FCE">
        <w:t>Crustaceans and fish migrations</w:t>
      </w:r>
      <w:r w:rsidR="00470D9F" w:rsidRPr="009A7FCE">
        <w:t xml:space="preserve"> are</w:t>
      </w:r>
      <w:r w:rsidR="007F2A48" w:rsidRPr="009A7FCE">
        <w:t xml:space="preserve"> restricted </w:t>
      </w:r>
      <w:r w:rsidR="00D53B5C" w:rsidRPr="009A7FCE">
        <w:t xml:space="preserve">to the wetted channel and </w:t>
      </w:r>
      <w:r w:rsidR="00470D9F" w:rsidRPr="009A7FCE">
        <w:t>vulnerable to changes in</w:t>
      </w:r>
      <w:r w:rsidR="007F2A48" w:rsidRPr="009A7FCE">
        <w:t xml:space="preserve"> flow regime</w:t>
      </w:r>
      <w:r w:rsidR="008C0DB6" w:rsidRPr="009A7FCE">
        <w:t xml:space="preserve"> across the precipitation gradient</w:t>
      </w:r>
      <w:r w:rsidR="007F2A48" w:rsidRPr="009A7FCE">
        <w:t xml:space="preserve">. </w:t>
      </w:r>
      <w:r w:rsidR="00157612" w:rsidRPr="009A7FCE">
        <w:t xml:space="preserve">HFPP correlates strongly with the NMDS-1 axis for both fish and invertebrate communities (Figures 4 &amp; 5), indicating that shifts in community composition across the precipitation gradient coincide with the annual percentage of high flows.  </w:t>
      </w:r>
      <w:r w:rsidR="00470D9F" w:rsidRPr="009A7FCE">
        <w:t xml:space="preserve">Although salinity tolerance is prevalent in </w:t>
      </w:r>
      <w:r w:rsidR="00DD1A6C" w:rsidRPr="009A7FCE">
        <w:t>semi-arid</w:t>
      </w:r>
      <w:r w:rsidR="00470D9F" w:rsidRPr="009A7FCE">
        <w:t xml:space="preserve"> communities. Several euryhaline species including</w:t>
      </w:r>
      <w:r w:rsidR="008C0DB6" w:rsidRPr="009A7FCE">
        <w:t xml:space="preserve"> </w:t>
      </w:r>
      <w:proofErr w:type="spellStart"/>
      <w:r w:rsidR="008C0DB6" w:rsidRPr="009A7FCE">
        <w:rPr>
          <w:i/>
          <w:iCs/>
        </w:rPr>
        <w:t>Herichthys</w:t>
      </w:r>
      <w:proofErr w:type="spellEnd"/>
      <w:r w:rsidR="008C0DB6" w:rsidRPr="009A7FCE">
        <w:rPr>
          <w:i/>
          <w:iCs/>
        </w:rPr>
        <w:t xml:space="preserve"> </w:t>
      </w:r>
      <w:proofErr w:type="spellStart"/>
      <w:r w:rsidR="008C0DB6" w:rsidRPr="009A7FCE">
        <w:rPr>
          <w:i/>
          <w:iCs/>
        </w:rPr>
        <w:t>cyanoguttatum</w:t>
      </w:r>
      <w:proofErr w:type="spellEnd"/>
      <w:r w:rsidR="00FC5789" w:rsidRPr="009A7FCE">
        <w:rPr>
          <w:i/>
          <w:iCs/>
        </w:rPr>
        <w:t xml:space="preserve"> </w:t>
      </w:r>
      <w:r w:rsidR="00FC5789" w:rsidRPr="009A7FCE">
        <w:t xml:space="preserve">(0-27.5 </w:t>
      </w:r>
      <w:proofErr w:type="spellStart"/>
      <w:r w:rsidR="00FC5789" w:rsidRPr="009A7FCE">
        <w:t>psu</w:t>
      </w:r>
      <w:proofErr w:type="spellEnd"/>
      <w:r w:rsidR="00FC5789" w:rsidRPr="009A7FCE">
        <w:t xml:space="preserve">) </w:t>
      </w:r>
      <w:r w:rsidRPr="009A7FCE">
        <w:t>,</w:t>
      </w:r>
      <w:r w:rsidR="00582AEF" w:rsidRPr="009A7FCE">
        <w:t xml:space="preserve"> </w:t>
      </w:r>
      <w:proofErr w:type="spellStart"/>
      <w:r w:rsidR="007F2A48" w:rsidRPr="009A7FCE">
        <w:rPr>
          <w:i/>
          <w:iCs/>
        </w:rPr>
        <w:t>Trinectes</w:t>
      </w:r>
      <w:proofErr w:type="spellEnd"/>
      <w:r w:rsidR="007F2A48" w:rsidRPr="009A7FCE">
        <w:rPr>
          <w:i/>
          <w:iCs/>
        </w:rPr>
        <w:t xml:space="preserve"> maculatus</w:t>
      </w:r>
      <w:r w:rsidR="00FC5789" w:rsidRPr="009A7FCE">
        <w:rPr>
          <w:i/>
          <w:iCs/>
        </w:rPr>
        <w:t xml:space="preserve"> </w:t>
      </w:r>
      <w:r w:rsidR="00FC5789" w:rsidRPr="009A7FCE">
        <w:t xml:space="preserve">(1-30 </w:t>
      </w:r>
      <w:proofErr w:type="spellStart"/>
      <w:r w:rsidR="00FC5789" w:rsidRPr="009A7FCE">
        <w:t>psu</w:t>
      </w:r>
      <w:proofErr w:type="spellEnd"/>
      <w:r w:rsidR="00FC5789" w:rsidRPr="009A7FCE">
        <w:t>)</w:t>
      </w:r>
      <w:r w:rsidRPr="009A7FCE">
        <w:rPr>
          <w:i/>
          <w:iCs/>
        </w:rPr>
        <w:t xml:space="preserve">, </w:t>
      </w:r>
      <w:r w:rsidRPr="009A7FCE">
        <w:t>and</w:t>
      </w:r>
      <w:r w:rsidRPr="009A7FCE">
        <w:rPr>
          <w:i/>
          <w:iCs/>
        </w:rPr>
        <w:t xml:space="preserve"> </w:t>
      </w:r>
      <w:proofErr w:type="spellStart"/>
      <w:r w:rsidRPr="009A7FCE">
        <w:rPr>
          <w:i/>
          <w:iCs/>
        </w:rPr>
        <w:t>Palaemonetes</w:t>
      </w:r>
      <w:proofErr w:type="spellEnd"/>
      <w:r w:rsidRPr="009A7FCE">
        <w:rPr>
          <w:i/>
          <w:iCs/>
        </w:rPr>
        <w:t xml:space="preserve"> pugio</w:t>
      </w:r>
      <w:r w:rsidR="007F2A48" w:rsidRPr="009A7FCE">
        <w:t xml:space="preserve"> </w:t>
      </w:r>
      <w:r w:rsidR="00FC5789" w:rsidRPr="009A7FCE">
        <w:t xml:space="preserve">(0-25 </w:t>
      </w:r>
      <w:proofErr w:type="spellStart"/>
      <w:r w:rsidR="00FC5789" w:rsidRPr="009A7FCE">
        <w:t>psu</w:t>
      </w:r>
      <w:proofErr w:type="spellEnd"/>
      <w:r w:rsidR="00FC5789" w:rsidRPr="009A7FCE">
        <w:t xml:space="preserve">) </w:t>
      </w:r>
      <w:r w:rsidR="00470D9F" w:rsidRPr="009A7FCE">
        <w:t xml:space="preserve">are only found in Mesic and Sub-Humid streams </w:t>
      </w:r>
      <w:r w:rsidR="008C0DB6" w:rsidRPr="009A7FCE">
        <w:t>(Figure</w:t>
      </w:r>
      <w:r w:rsidRPr="009A7FCE">
        <w:t>s 3 &amp;</w:t>
      </w:r>
      <w:r w:rsidR="008C0DB6" w:rsidRPr="009A7FCE">
        <w:t xml:space="preserve"> 4)</w:t>
      </w:r>
      <w:r w:rsidR="00FC5789" w:rsidRPr="009A7FCE">
        <w:t xml:space="preserve"> </w:t>
      </w:r>
      <w:r w:rsidR="00FC5789" w:rsidRPr="009A7FCE">
        <w:fldChar w:fldCharType="begin">
          <w:fldData xml:space="preserve">PEVuZE5vdGU+PENpdGU+PEF1dGhvcj5Mb3Jlbno8L0F1dGhvcj48WWVhcj4yMDE2PC9ZZWFyPjxS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</w:fldData>
        </w:fldChar>
      </w:r>
      <w:r w:rsidR="00D53B5C" w:rsidRPr="009A7FCE">
        <w:instrText xml:space="preserve"> ADDIN EN.CITE </w:instrText>
      </w:r>
      <w:r w:rsidR="00D53B5C" w:rsidRPr="009A7FCE">
        <w:fldChar w:fldCharType="begin">
          <w:fldData xml:space="preserve">PEVuZE5vdGU+PENpdGU+PEF1dGhvcj5Mb3Jlbno8L0F1dGhvcj48WWVhcj4yMDE2PC9ZZWFyPjxS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</w:fldData>
        </w:fldChar>
      </w:r>
      <w:r w:rsidR="00D53B5C" w:rsidRPr="009A7FCE">
        <w:instrText xml:space="preserve"> ADDIN EN.CITE.DATA </w:instrText>
      </w:r>
      <w:r w:rsidR="00D53B5C" w:rsidRPr="009A7FCE">
        <w:fldChar w:fldCharType="end"/>
      </w:r>
      <w:r w:rsidR="00FC5789" w:rsidRPr="009A7FCE">
        <w:fldChar w:fldCharType="separate"/>
      </w:r>
      <w:r w:rsidR="00D53B5C" w:rsidRPr="009A7FCE">
        <w:rPr>
          <w:noProof/>
        </w:rPr>
        <w:t>(Kirby and Knowlton 1976, Koski 1978, Lorenz, Riccobono et al. 2016)</w:t>
      </w:r>
      <w:r w:rsidR="00FC5789" w:rsidRPr="009A7FCE">
        <w:fldChar w:fldCharType="end"/>
      </w:r>
      <w:r w:rsidR="00FC5789" w:rsidRPr="009A7FCE">
        <w:t xml:space="preserve"> </w:t>
      </w:r>
      <w:r w:rsidR="003F5EE4" w:rsidRPr="009A7FCE">
        <w:t xml:space="preserve">. </w:t>
      </w:r>
      <w:r w:rsidR="008C0DB6" w:rsidRPr="009A7FCE">
        <w:rPr>
          <w:i/>
          <w:iCs/>
        </w:rPr>
        <w:t xml:space="preserve">T. maculatus </w:t>
      </w:r>
      <w:r w:rsidRPr="009A7FCE">
        <w:t xml:space="preserve">and </w:t>
      </w:r>
      <w:r w:rsidRPr="009A7FCE">
        <w:rPr>
          <w:i/>
          <w:iCs/>
        </w:rPr>
        <w:t xml:space="preserve">P. pugio </w:t>
      </w:r>
      <w:r w:rsidR="008C0DB6" w:rsidRPr="009A7FCE">
        <w:t>typically resides in brackish estuaries (1-</w:t>
      </w:r>
      <w:r w:rsidR="00D53B5C" w:rsidRPr="009A7FCE">
        <w:t>25</w:t>
      </w:r>
      <w:r w:rsidR="008C0DB6" w:rsidRPr="009A7FCE">
        <w:t xml:space="preserve">psu) and makes seasonal migrations upstream to spawn </w:t>
      </w:r>
      <w:r w:rsidR="008C0DB6" w:rsidRPr="009A7FCE">
        <w:fldChar w:fldCharType="begin"/>
      </w:r>
      <w:r w:rsidR="008C0DB6" w:rsidRPr="009A7FCE">
        <w:instrText xml:space="preserve"> ADDIN EN.CITE &lt;EndNote&gt;&lt;Cite&gt;&lt;Author&gt;Koski&lt;/Author&gt;&lt;Year&gt;1978&lt;/Year&gt;&lt;RecNum&gt;203&lt;/RecNum&gt;&lt;DisplayText&gt;(Koski 1978)&lt;/DisplayText&gt;&lt;record&gt;&lt;rec-number&gt;203&lt;/rec-number&gt;&lt;foreign-keys&gt;&lt;key app="EN" db-id="fzt5daz5eexrvhezevkpw9shp2fpffwdpre5" timestamp="1583451820"&gt;203&lt;/key&gt;&lt;/foreign-keys&gt;&lt;ref-type name="Journal Article"&gt;17&lt;/ref-type&gt;&lt;contributors&gt;&lt;authors&gt;&lt;author&gt;Koski, R. T.&lt;/author&gt;&lt;/authors&gt;&lt;/contributors&gt;&lt;auth-address&gt;KOSKI, RT (reprint author), RHODE ISL JR COLL,DEPT BIOL,WARWICK,RI 02886, USA.&lt;/auth-address&gt;&lt;titles&gt;&lt;title&gt;AGE, GROWTH, AND MATURITY OF HOGCHOKER, TRINECTES-MACULATUS, IN HUDSON RIVER, NEW-YORK&lt;/title&gt;&lt;secondary-title&gt;Transactions of the American Fisheries Society&lt;/secondary-title&gt;&lt;alt-title&gt;Trans. Am. Fish. Soc.&lt;/alt-title&gt;&lt;/titles&gt;&lt;periodical&gt;&lt;full-title&gt;Transactions of the American Fisheries Society&lt;/full-title&gt;&lt;abbr-1&gt;T Am Fish Soc&lt;/abbr-1&gt;&lt;/periodical&gt;&lt;pages&gt;449-453&lt;/pages&gt;&lt;volume&gt;107&lt;/volume&gt;&lt;number&gt;3&lt;/number&gt;&lt;keywords&gt;&lt;keyword&gt;Fisheries&lt;/keyword&gt;&lt;/keywords&gt;&lt;dates&gt;&lt;year&gt;1978&lt;/year&gt;&lt;/dates&gt;&lt;isbn&gt;0002-8487&lt;/isbn&gt;&lt;accession-num&gt;WOS:A1978FD55200010&lt;/accession-num&gt;&lt;work-type&gt;Article&lt;/work-type&gt;&lt;urls&gt;&lt;related-urls&gt;&lt;url&gt;&amp;lt;Go to ISI&amp;gt;://WOS:A1978FD55200010&lt;/url&gt;&lt;/related-urls&gt;&lt;/urls&gt;&lt;electronic-resource-num&gt;10.1577/1548-8659(1978)107&amp;lt;449:Agamot&amp;gt;2.0.Co;2&lt;/electronic-resource-num&gt;&lt;language&gt;English&lt;/language&gt;&lt;/record&gt;&lt;/Cite&gt;&lt;/EndNote&gt;</w:instrText>
      </w:r>
      <w:r w:rsidR="008C0DB6" w:rsidRPr="009A7FCE">
        <w:fldChar w:fldCharType="separate"/>
      </w:r>
      <w:r w:rsidR="008C0DB6" w:rsidRPr="009A7FCE">
        <w:rPr>
          <w:noProof/>
        </w:rPr>
        <w:t>(Koski 1978)</w:t>
      </w:r>
      <w:r w:rsidR="008C0DB6" w:rsidRPr="009A7FCE">
        <w:fldChar w:fldCharType="end"/>
      </w:r>
      <w:r w:rsidR="008C0DB6" w:rsidRPr="009A7FCE">
        <w:t>.</w:t>
      </w:r>
      <w:r w:rsidRPr="009A7FCE">
        <w:t xml:space="preserve"> </w:t>
      </w:r>
      <w:r w:rsidR="008C0DB6" w:rsidRPr="009A7FCE">
        <w:rPr>
          <w:i/>
          <w:iCs/>
        </w:rPr>
        <w:t>H.</w:t>
      </w:r>
      <w:r w:rsidR="00F01AA9" w:rsidRPr="009A7FCE">
        <w:rPr>
          <w:i/>
          <w:iCs/>
        </w:rPr>
        <w:t xml:space="preserve"> </w:t>
      </w:r>
      <w:proofErr w:type="spellStart"/>
      <w:r w:rsidR="00F01AA9" w:rsidRPr="009A7FCE">
        <w:rPr>
          <w:i/>
          <w:iCs/>
        </w:rPr>
        <w:t>cyanoguttatum</w:t>
      </w:r>
      <w:proofErr w:type="spellEnd"/>
      <w:r w:rsidR="007F2A48" w:rsidRPr="009A7FCE">
        <w:t xml:space="preserve"> </w:t>
      </w:r>
      <w:r w:rsidR="00D53B5C" w:rsidRPr="009A7FCE">
        <w:t xml:space="preserve">and </w:t>
      </w:r>
      <w:r w:rsidR="00D53B5C" w:rsidRPr="009A7FCE">
        <w:rPr>
          <w:i/>
          <w:iCs/>
        </w:rPr>
        <w:t>P. pugio</w:t>
      </w:r>
      <w:r w:rsidR="00D53B5C" w:rsidRPr="009A7FCE">
        <w:t xml:space="preserve"> </w:t>
      </w:r>
      <w:r w:rsidR="008C0DB6" w:rsidRPr="009A7FCE">
        <w:t>seek thermal refugia in deeper pools</w:t>
      </w:r>
      <w:r w:rsidR="00D53B5C" w:rsidRPr="009A7FCE">
        <w:t xml:space="preserve"> or estuaries</w:t>
      </w:r>
      <w:r w:rsidR="008C0DB6" w:rsidRPr="009A7FCE">
        <w:t xml:space="preserve"> during the winter months until temperatures rise and flows permit </w:t>
      </w:r>
      <w:r w:rsidR="008C0DB6" w:rsidRPr="009A7FCE">
        <w:lastRenderedPageBreak/>
        <w:t xml:space="preserve">dispersal in late Spring </w:t>
      </w:r>
      <w:r w:rsidR="008C0DB6" w:rsidRPr="009A7FCE">
        <w:fldChar w:fldCharType="begin">
          <w:fldData xml:space="preserve">PEVuZE5vdGU+PENpdGU+PEF1dGhvcj5SZWhhZ2U8L0F1dGhvcj48WWVhcj4yMDE2PC9ZZWFyPjxS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</w:fldData>
        </w:fldChar>
      </w:r>
      <w:r w:rsidR="00D53B5C" w:rsidRPr="009A7FCE">
        <w:instrText xml:space="preserve"> ADDIN EN.CITE </w:instrText>
      </w:r>
      <w:r w:rsidR="00D53B5C" w:rsidRPr="009A7FCE">
        <w:fldChar w:fldCharType="begin">
          <w:fldData xml:space="preserve">PEVuZE5vdGU+PENpdGU+PEF1dGhvcj5SZWhhZ2U8L0F1dGhvcj48WWVhcj4yMDE2PC9ZZWFyPjxS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</w:fldData>
        </w:fldChar>
      </w:r>
      <w:r w:rsidR="00D53B5C" w:rsidRPr="009A7FCE">
        <w:instrText xml:space="preserve"> ADDIN EN.CITE.DATA </w:instrText>
      </w:r>
      <w:r w:rsidR="00D53B5C" w:rsidRPr="009A7FCE">
        <w:fldChar w:fldCharType="end"/>
      </w:r>
      <w:r w:rsidR="008C0DB6" w:rsidRPr="009A7FCE">
        <w:fldChar w:fldCharType="separate"/>
      </w:r>
      <w:r w:rsidR="00D53B5C" w:rsidRPr="009A7FCE">
        <w:rPr>
          <w:noProof/>
        </w:rPr>
        <w:t>(Kirby and Knowlton 1976, Rehage, Blanchard et al. 2016)</w:t>
      </w:r>
      <w:r w:rsidR="008C0DB6" w:rsidRPr="009A7FCE">
        <w:fldChar w:fldCharType="end"/>
      </w:r>
      <w:r w:rsidR="008C0DB6" w:rsidRPr="009A7FCE">
        <w:t xml:space="preserve">. Although these species can tolerate high salinities, </w:t>
      </w:r>
      <w:r w:rsidR="00D53B5C" w:rsidRPr="009A7FCE">
        <w:t>they were not</w:t>
      </w:r>
      <w:r w:rsidR="008C0DB6" w:rsidRPr="009A7FCE">
        <w:t xml:space="preserve"> found in the </w:t>
      </w:r>
      <w:r w:rsidR="00DD1A6C" w:rsidRPr="009A7FCE">
        <w:t>semi-arid</w:t>
      </w:r>
      <w:r w:rsidR="008C0DB6" w:rsidRPr="009A7FCE">
        <w:t xml:space="preserve"> sites.</w:t>
      </w:r>
      <w:r w:rsidR="0060267F" w:rsidRPr="009A7FCE">
        <w:t xml:space="preserve">  </w:t>
      </w:r>
      <w:r w:rsidR="007F2A48" w:rsidRPr="009A7FCE">
        <w:t>We attribute</w:t>
      </w:r>
      <w:r w:rsidR="0060267F" w:rsidRPr="009A7FCE">
        <w:t xml:space="preserve"> the absence of </w:t>
      </w:r>
      <w:r w:rsidR="007F2A48" w:rsidRPr="009A7FCE">
        <w:t xml:space="preserve">anadromous and </w:t>
      </w:r>
      <w:r w:rsidR="008C0DB6" w:rsidRPr="009A7FCE">
        <w:t>euryhaline</w:t>
      </w:r>
      <w:r w:rsidR="0060267F" w:rsidRPr="009A7FCE">
        <w:t xml:space="preserve"> taxa in </w:t>
      </w:r>
      <w:r w:rsidR="00DD1A6C" w:rsidRPr="009A7FCE">
        <w:t>semi-arid</w:t>
      </w:r>
      <w:r w:rsidR="00B82FC8" w:rsidRPr="009A7FCE">
        <w:t xml:space="preserve"> streams </w:t>
      </w:r>
      <w:r w:rsidR="0060267F" w:rsidRPr="009A7FCE">
        <w:t>to</w:t>
      </w:r>
      <w:r w:rsidR="00B15303" w:rsidRPr="009A7FCE">
        <w:t xml:space="preserve"> </w:t>
      </w:r>
      <w:r w:rsidR="00D53B5C" w:rsidRPr="009A7FCE">
        <w:t xml:space="preserve">increased habitat fragmentation </w:t>
      </w:r>
      <w:r w:rsidR="00470D9F" w:rsidRPr="009A7FCE">
        <w:t>resulting from</w:t>
      </w:r>
      <w:r w:rsidR="00D53B5C" w:rsidRPr="009A7FCE">
        <w:t xml:space="preserve"> </w:t>
      </w:r>
      <w:r w:rsidR="00470D9F" w:rsidRPr="009A7FCE">
        <w:t xml:space="preserve">rare freshets in </w:t>
      </w:r>
      <w:r w:rsidR="00DD1A6C" w:rsidRPr="009A7FCE">
        <w:t>semi-arid</w:t>
      </w:r>
      <w:r w:rsidR="00470D9F" w:rsidRPr="009A7FCE">
        <w:t xml:space="preserve"> climate</w:t>
      </w:r>
      <w:r w:rsidR="00D53B5C" w:rsidRPr="009A7FCE">
        <w:t xml:space="preserve"> </w:t>
      </w:r>
      <w:r w:rsidR="00D53B5C" w:rsidRPr="009A7FCE">
        <w:fldChar w:fldCharType="begin"/>
      </w:r>
      <w:r w:rsidR="00D53B5C" w:rsidRPr="009A7FCE">
        <w:instrText xml:space="preserve"> ADDIN EN.CITE &lt;EndNote&gt;&lt;Cite&gt;&lt;Author&gt;Satake&lt;/Author&gt;&lt;Year&gt;2013&lt;/Year&gt;&lt;RecNum&gt;206&lt;/RecNum&gt;&lt;DisplayText&gt;(Satake and Ueno 2013)&lt;/DisplayText&gt;&lt;record&gt;&lt;rec-number&gt;206&lt;/rec-number&gt;&lt;foreign-keys&gt;&lt;key app="EN" db-id="fzt5daz5eexrvhezevkpw9shp2fpffwdpre5" timestamp="1583456476"&gt;206&lt;/key&gt;&lt;/foreign-keys&gt;&lt;ref-type name="Journal Article"&gt;17&lt;/ref-type&gt;&lt;contributors&gt;&lt;authors&gt;&lt;author&gt;Satake, K.&lt;/author&gt;&lt;author&gt;Ueno, R.&lt;/author&gt;&lt;/authors&gt;&lt;/contributors&gt;&lt;auth-address&gt;Natl Inst Environm Studies, Tsukuba, Ibaraki 3058506, Japan&lt;/auth-address&gt;&lt;titles&gt;&lt;title&gt;Distribution of freshwater macroinvertebrates in streams with dams and associated reservoirs on a subtropical oceanic island off southern Japan&lt;/title&gt;&lt;secondary-title&gt;Limnology&lt;/secondary-title&gt;&lt;alt-title&gt;Limnology&lt;/alt-title&gt;&lt;/titles&gt;&lt;periodical&gt;&lt;full-title&gt;Limnology&lt;/full-title&gt;&lt;abbr-1&gt;Limnology&lt;/abbr-1&gt;&lt;/periodical&gt;&lt;alt-periodical&gt;&lt;full-title&gt;Limnology&lt;/full-title&gt;&lt;abbr-1&gt;Limnology&lt;/abbr-1&gt;&lt;/alt-periodical&gt;&lt;pages&gt;211-221&lt;/pages&gt;&lt;volume&gt;14&lt;/volume&gt;&lt;number&gt;2&lt;/number&gt;&lt;keywords&gt;&lt;keyword&gt;freshwater macroinvertebrates&lt;/keyword&gt;&lt;keyword&gt;endemic species&lt;/keyword&gt;&lt;keyword&gt;dams&lt;/keyword&gt;&lt;keyword&gt;island habitat&lt;/keyword&gt;&lt;keyword&gt;low dissolved-oxygen&lt;/keyword&gt;&lt;keyword&gt;bonin islands&lt;/keyword&gt;&lt;keyword&gt;river&lt;/keyword&gt;&lt;keyword&gt;fish&lt;/keyword&gt;&lt;keyword&gt;communities&lt;/keyword&gt;&lt;keyword&gt;ogasawara&lt;/keyword&gt;&lt;keyword&gt;decapoda&lt;/keyword&gt;&lt;keyword&gt;insects&lt;/keyword&gt;&lt;keyword&gt;larvae&lt;/keyword&gt;&lt;/keywords&gt;&lt;dates&gt;&lt;year&gt;2013&lt;/year&gt;&lt;pub-dates&gt;&lt;date&gt;Apr&lt;/date&gt;&lt;/pub-dates&gt;&lt;/dates&gt;&lt;isbn&gt;1439-8621&lt;/isbn&gt;&lt;accession-num&gt;WOS:000317080300008&lt;/accession-num&gt;&lt;urls&gt;&lt;related-urls&gt;&lt;url&gt;&amp;lt;Go to ISI&amp;gt;://WOS:000317080300008&lt;/url&gt;&lt;/related-urls&gt;&lt;/urls&gt;&lt;electronic-resource-num&gt;10.1007/s10201-012-0393-5&lt;/electronic-resource-num&gt;&lt;language&gt;English&lt;/language&gt;&lt;/record&gt;&lt;/Cite&gt;&lt;/EndNote&gt;</w:instrText>
      </w:r>
      <w:r w:rsidR="00D53B5C" w:rsidRPr="009A7FCE">
        <w:fldChar w:fldCharType="separate"/>
      </w:r>
      <w:r w:rsidR="00D53B5C" w:rsidRPr="009A7FCE">
        <w:rPr>
          <w:noProof/>
        </w:rPr>
        <w:t>(Satake and Ueno 2013)</w:t>
      </w:r>
      <w:r w:rsidR="00D53B5C" w:rsidRPr="009A7FCE">
        <w:fldChar w:fldCharType="end"/>
      </w:r>
      <w:r w:rsidR="00DF3365" w:rsidRPr="009A7FCE">
        <w:t xml:space="preserve">. </w:t>
      </w:r>
    </w:p>
    <w:p w14:paraId="4D5D7424" w14:textId="53942D11" w:rsidR="007A3C8C" w:rsidRPr="009A7FCE" w:rsidRDefault="004A7DF3" w:rsidP="009A7FCE">
      <w:pPr>
        <w:spacing w:line="480" w:lineRule="auto"/>
        <w:contextualSpacing/>
      </w:pPr>
      <w:r w:rsidRPr="009A7FCE">
        <w:t>Extending results to larger concepts and future work:</w:t>
      </w:r>
    </w:p>
    <w:p w14:paraId="605DCC3D" w14:textId="0971259E" w:rsidR="004A7DF3" w:rsidRPr="009A7FCE" w:rsidRDefault="004A7DF3" w:rsidP="009A7FCE">
      <w:pPr>
        <w:spacing w:line="480" w:lineRule="auto"/>
        <w:contextualSpacing/>
      </w:pPr>
    </w:p>
    <w:p w14:paraId="54BCCFA0" w14:textId="6A7613ED" w:rsidR="004A7DF3" w:rsidRPr="009A7FCE" w:rsidRDefault="004A7DF3" w:rsidP="009A7FCE">
      <w:pPr>
        <w:spacing w:line="480" w:lineRule="auto"/>
        <w:contextualSpacing/>
      </w:pPr>
    </w:p>
    <w:p w14:paraId="4EE74D07" w14:textId="1A82EEE5" w:rsidR="004A7DF3" w:rsidRPr="009A7FCE" w:rsidRDefault="004A7DF3" w:rsidP="009A7FCE">
      <w:pPr>
        <w:spacing w:line="480" w:lineRule="auto"/>
        <w:contextualSpacing/>
      </w:pPr>
    </w:p>
    <w:p w14:paraId="2C138981" w14:textId="048EEA31" w:rsidR="004A7DF3" w:rsidRPr="009A7FCE" w:rsidRDefault="004A7DF3" w:rsidP="009A7FCE">
      <w:pPr>
        <w:spacing w:line="480" w:lineRule="auto"/>
        <w:contextualSpacing/>
      </w:pPr>
    </w:p>
    <w:p w14:paraId="79BB027C" w14:textId="77777777" w:rsidR="004A7DF3" w:rsidRPr="009A7FCE" w:rsidRDefault="004A7DF3" w:rsidP="009A7FCE">
      <w:pPr>
        <w:spacing w:line="480" w:lineRule="auto"/>
        <w:contextualSpacing/>
      </w:pPr>
    </w:p>
    <w:p w14:paraId="2B42710A" w14:textId="77777777" w:rsidR="001B156C" w:rsidRPr="009A7FCE" w:rsidRDefault="001B156C" w:rsidP="009A7FCE">
      <w:pPr>
        <w:spacing w:line="480" w:lineRule="auto"/>
        <w:contextualSpacing/>
        <w:jc w:val="center"/>
        <w:rPr>
          <w:noProof/>
        </w:rPr>
      </w:pPr>
      <w:r w:rsidRPr="009A7FCE">
        <w:rPr>
          <w:noProof/>
        </w:rPr>
        <w:drawing>
          <wp:inline distT="0" distB="0" distL="0" distR="0" wp14:anchorId="095CD6B1" wp14:editId="49A4FD79">
            <wp:extent cx="5943600" cy="43275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327525"/>
                    </a:xfrm>
                    <a:prstGeom prst="rect">
                      <a:avLst/>
                    </a:prstGeom>
                  </pic:spPr>
                </pic:pic>
              </a:graphicData>
            </a:graphic>
          </wp:inline>
        </w:drawing>
      </w:r>
    </w:p>
    <w:p w14:paraId="0C4346BB" w14:textId="4327588B" w:rsidR="001B156C" w:rsidRPr="009A7FCE" w:rsidRDefault="001B156C" w:rsidP="009A7FCE">
      <w:pPr>
        <w:spacing w:line="480" w:lineRule="auto"/>
        <w:contextualSpacing/>
        <w:rPr>
          <w:noProof/>
        </w:rPr>
      </w:pPr>
      <w:r w:rsidRPr="009A7FCE">
        <w:rPr>
          <w:noProof/>
        </w:rPr>
        <w:lastRenderedPageBreak/>
        <w:t>Figure 1. Map of South Central Texas, where 10 USGS gaged Streams were sampled in the Spring of 2017. An annual precipitation overlay indicate that the sample sites span a gradient from 61 cm/yr in the Southwest to 134 cm/yr in the Northeast.</w:t>
      </w:r>
    </w:p>
    <w:p w14:paraId="0BFD185A" w14:textId="77777777" w:rsidR="001B156C" w:rsidRPr="009A7FCE" w:rsidRDefault="001B156C" w:rsidP="009A7FCE">
      <w:pPr>
        <w:spacing w:line="480" w:lineRule="auto"/>
        <w:contextualSpacing/>
        <w:rPr>
          <w:noProof/>
        </w:rPr>
      </w:pPr>
      <w:r w:rsidRPr="009A7FCE">
        <w:rPr>
          <w:noProof/>
        </w:rPr>
        <w:drawing>
          <wp:inline distT="0" distB="0" distL="0" distR="0" wp14:anchorId="599CD523" wp14:editId="70A972CF">
            <wp:extent cx="5943600" cy="5464175"/>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5464175"/>
                    </a:xfrm>
                    <a:prstGeom prst="rect">
                      <a:avLst/>
                    </a:prstGeom>
                  </pic:spPr>
                </pic:pic>
              </a:graphicData>
            </a:graphic>
          </wp:inline>
        </w:drawing>
      </w:r>
    </w:p>
    <w:p w14:paraId="079BF2D1" w14:textId="77777777" w:rsidR="001B156C" w:rsidRPr="009A7FCE" w:rsidRDefault="001B156C" w:rsidP="009A7FCE">
      <w:pPr>
        <w:spacing w:line="480" w:lineRule="auto"/>
        <w:contextualSpacing/>
        <w:rPr>
          <w:noProof/>
        </w:rPr>
      </w:pPr>
    </w:p>
    <w:p w14:paraId="04BEDF4C" w14:textId="77777777" w:rsidR="001B156C" w:rsidRPr="009A7FCE" w:rsidRDefault="001B156C" w:rsidP="009A7FCE">
      <w:pPr>
        <w:spacing w:line="480" w:lineRule="auto"/>
        <w:contextualSpacing/>
      </w:pPr>
    </w:p>
    <w:p w14:paraId="29890FE6" w14:textId="77777777" w:rsidR="001B156C" w:rsidRPr="009A7FCE" w:rsidRDefault="001B156C" w:rsidP="009A7FCE">
      <w:pPr>
        <w:spacing w:line="480" w:lineRule="auto"/>
        <w:contextualSpacing/>
      </w:pPr>
      <w:r w:rsidRPr="009A7FCE">
        <w:t xml:space="preserve">Figure 2. Significant least-square regressions of Fish Shannon Index versus environmental predictors (annual precipitation, log-transformed conductivity, </w:t>
      </w:r>
      <w:commentRangeStart w:id="34"/>
      <w:r w:rsidRPr="009A7FCE">
        <w:t>canopy coverage</w:t>
      </w:r>
      <w:commentRangeEnd w:id="34"/>
      <w:r w:rsidR="00F94F41">
        <w:rPr>
          <w:rStyle w:val="CommentReference"/>
        </w:rPr>
        <w:commentReference w:id="34"/>
      </w:r>
      <w:r w:rsidRPr="009A7FCE">
        <w:t>, NH</w:t>
      </w:r>
      <w:r w:rsidRPr="009A7FCE">
        <w:rPr>
          <w:vertAlign w:val="subscript"/>
        </w:rPr>
        <w:t>4</w:t>
      </w:r>
      <w:r w:rsidRPr="009A7FCE">
        <w:rPr>
          <w:vertAlign w:val="superscript"/>
        </w:rPr>
        <w:t>+</w:t>
      </w:r>
      <w:r w:rsidRPr="009A7FCE">
        <w:t xml:space="preserve">). </w:t>
      </w:r>
    </w:p>
    <w:p w14:paraId="0A33A142" w14:textId="77777777" w:rsidR="001B156C" w:rsidRPr="009A7FCE" w:rsidRDefault="001B156C" w:rsidP="009A7FCE">
      <w:pPr>
        <w:spacing w:line="480" w:lineRule="auto"/>
        <w:contextualSpacing/>
      </w:pPr>
    </w:p>
    <w:p w14:paraId="79BE0504" w14:textId="77777777" w:rsidR="001B156C" w:rsidRPr="009A7FCE" w:rsidRDefault="001B156C" w:rsidP="009A7FCE">
      <w:pPr>
        <w:spacing w:line="480" w:lineRule="auto"/>
        <w:contextualSpacing/>
      </w:pPr>
    </w:p>
    <w:p w14:paraId="09D35275" w14:textId="77777777" w:rsidR="001B156C" w:rsidRPr="009A7FCE" w:rsidRDefault="001B156C" w:rsidP="009A7FCE">
      <w:pPr>
        <w:spacing w:line="480" w:lineRule="auto"/>
        <w:contextualSpacing/>
        <w:jc w:val="center"/>
      </w:pPr>
      <w:commentRangeStart w:id="35"/>
      <w:r w:rsidRPr="009A7FCE">
        <w:rPr>
          <w:noProof/>
        </w:rPr>
        <w:drawing>
          <wp:inline distT="0" distB="0" distL="0" distR="0" wp14:anchorId="2FA659E6" wp14:editId="1BD39935">
            <wp:extent cx="3680405" cy="27146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00538" cy="2729475"/>
                    </a:xfrm>
                    <a:prstGeom prst="rect">
                      <a:avLst/>
                    </a:prstGeom>
                  </pic:spPr>
                </pic:pic>
              </a:graphicData>
            </a:graphic>
          </wp:inline>
        </w:drawing>
      </w:r>
    </w:p>
    <w:p w14:paraId="0B0F0A7B" w14:textId="77777777" w:rsidR="001B156C" w:rsidRPr="009A7FCE" w:rsidRDefault="001B156C" w:rsidP="009A7FCE">
      <w:pPr>
        <w:spacing w:line="480" w:lineRule="auto"/>
        <w:contextualSpacing/>
      </w:pPr>
    </w:p>
    <w:p w14:paraId="5B11B818" w14:textId="77777777" w:rsidR="001B156C" w:rsidRPr="009A7FCE" w:rsidRDefault="001B156C" w:rsidP="009A7FCE">
      <w:pPr>
        <w:spacing w:line="480" w:lineRule="auto"/>
        <w:contextualSpacing/>
      </w:pPr>
    </w:p>
    <w:p w14:paraId="51D05F63" w14:textId="77777777" w:rsidR="001B156C" w:rsidRPr="009A7FCE" w:rsidRDefault="001B156C" w:rsidP="009A7FCE">
      <w:pPr>
        <w:spacing w:line="480" w:lineRule="auto"/>
        <w:contextualSpacing/>
      </w:pPr>
    </w:p>
    <w:p w14:paraId="41E83DAB" w14:textId="77777777" w:rsidR="001B156C" w:rsidRPr="009A7FCE" w:rsidRDefault="001B156C" w:rsidP="009A7FCE">
      <w:pPr>
        <w:spacing w:line="480" w:lineRule="auto"/>
        <w:contextualSpacing/>
      </w:pPr>
      <w:r w:rsidRPr="009A7FCE">
        <w:t>Figure 3. Least-square regression of macroinvertebrate Shannon index versus low flow pulse percent.</w:t>
      </w:r>
      <w:commentRangeEnd w:id="35"/>
      <w:r w:rsidR="00E2354C">
        <w:rPr>
          <w:rStyle w:val="CommentReference"/>
        </w:rPr>
        <w:commentReference w:id="35"/>
      </w:r>
    </w:p>
    <w:p w14:paraId="0592A7C2" w14:textId="77777777" w:rsidR="001B156C" w:rsidRPr="009A7FCE" w:rsidRDefault="001B156C" w:rsidP="009A7FCE">
      <w:pPr>
        <w:spacing w:line="480" w:lineRule="auto"/>
        <w:contextualSpacing/>
      </w:pPr>
    </w:p>
    <w:p w14:paraId="663A80C3" w14:textId="77777777" w:rsidR="001B156C" w:rsidRPr="009A7FCE" w:rsidRDefault="001B156C" w:rsidP="009A7FCE">
      <w:pPr>
        <w:spacing w:line="480" w:lineRule="auto"/>
        <w:contextualSpacing/>
      </w:pPr>
    </w:p>
    <w:p w14:paraId="6D6A9706" w14:textId="77777777" w:rsidR="001B156C" w:rsidRPr="009A7FCE" w:rsidRDefault="001B156C" w:rsidP="009A7FCE">
      <w:pPr>
        <w:spacing w:line="480" w:lineRule="auto"/>
        <w:contextualSpacing/>
      </w:pPr>
    </w:p>
    <w:p w14:paraId="2D30A762" w14:textId="77777777" w:rsidR="001B156C" w:rsidRPr="009A7FCE" w:rsidRDefault="001B156C" w:rsidP="009A7FCE">
      <w:pPr>
        <w:spacing w:line="480" w:lineRule="auto"/>
        <w:contextualSpacing/>
      </w:pPr>
    </w:p>
    <w:p w14:paraId="3E922B26" w14:textId="77777777" w:rsidR="001B156C" w:rsidRPr="009A7FCE" w:rsidRDefault="001B156C" w:rsidP="009A7FCE">
      <w:pPr>
        <w:spacing w:line="480" w:lineRule="auto"/>
        <w:contextualSpacing/>
      </w:pPr>
    </w:p>
    <w:p w14:paraId="088E34C3" w14:textId="77777777" w:rsidR="001B156C" w:rsidRPr="009A7FCE" w:rsidRDefault="001B156C" w:rsidP="009A7FCE">
      <w:pPr>
        <w:spacing w:line="480" w:lineRule="auto"/>
        <w:contextualSpacing/>
      </w:pPr>
    </w:p>
    <w:p w14:paraId="528ADC27" w14:textId="77777777" w:rsidR="001B156C" w:rsidRPr="009A7FCE" w:rsidRDefault="001B156C" w:rsidP="009A7FCE">
      <w:pPr>
        <w:spacing w:line="480" w:lineRule="auto"/>
        <w:contextualSpacing/>
      </w:pPr>
    </w:p>
    <w:p w14:paraId="342CB0AA" w14:textId="77777777" w:rsidR="001B156C" w:rsidRPr="009A7FCE" w:rsidRDefault="001B156C" w:rsidP="009A7FCE">
      <w:pPr>
        <w:spacing w:line="480" w:lineRule="auto"/>
        <w:contextualSpacing/>
      </w:pPr>
    </w:p>
    <w:p w14:paraId="31824433" w14:textId="77777777" w:rsidR="001B156C" w:rsidRPr="009A7FCE" w:rsidRDefault="001B156C" w:rsidP="009A7FCE">
      <w:pPr>
        <w:spacing w:line="480" w:lineRule="auto"/>
        <w:contextualSpacing/>
      </w:pPr>
    </w:p>
    <w:p w14:paraId="6D7F1538" w14:textId="77777777" w:rsidR="001B156C" w:rsidRPr="009A7FCE" w:rsidRDefault="001B156C" w:rsidP="009A7FCE">
      <w:pPr>
        <w:spacing w:line="480" w:lineRule="auto"/>
        <w:contextualSpacing/>
      </w:pPr>
    </w:p>
    <w:p w14:paraId="3F5DE421" w14:textId="77777777" w:rsidR="001B156C" w:rsidRPr="009A7FCE" w:rsidRDefault="001B156C" w:rsidP="009A7FCE">
      <w:pPr>
        <w:spacing w:line="480" w:lineRule="auto"/>
        <w:contextualSpacing/>
      </w:pPr>
    </w:p>
    <w:p w14:paraId="1005974A" w14:textId="77777777" w:rsidR="001B156C" w:rsidRPr="009A7FCE" w:rsidRDefault="001B156C" w:rsidP="009A7FCE">
      <w:pPr>
        <w:spacing w:line="480" w:lineRule="auto"/>
        <w:contextualSpacing/>
      </w:pPr>
    </w:p>
    <w:p w14:paraId="4189A86E" w14:textId="77777777" w:rsidR="001B156C" w:rsidRPr="009A7FCE" w:rsidRDefault="001B156C" w:rsidP="009A7FCE">
      <w:pPr>
        <w:spacing w:line="480" w:lineRule="auto"/>
        <w:contextualSpacing/>
      </w:pPr>
      <w:commentRangeStart w:id="36"/>
    </w:p>
    <w:p w14:paraId="590F66CA" w14:textId="77777777" w:rsidR="001B156C" w:rsidRPr="009A7FCE" w:rsidRDefault="001B156C" w:rsidP="009A7FCE">
      <w:pPr>
        <w:spacing w:line="480" w:lineRule="auto"/>
        <w:contextualSpacing/>
      </w:pPr>
    </w:p>
    <w:p w14:paraId="5747479A" w14:textId="77777777" w:rsidR="001B156C" w:rsidRPr="009A7FCE" w:rsidRDefault="001B156C" w:rsidP="009A7FCE">
      <w:pPr>
        <w:spacing w:line="480" w:lineRule="auto"/>
        <w:contextualSpacing/>
      </w:pPr>
      <w:r w:rsidRPr="009A7FCE">
        <w:rPr>
          <w:noProof/>
        </w:rPr>
        <w:drawing>
          <wp:inline distT="0" distB="0" distL="0" distR="0" wp14:anchorId="1FA95920" wp14:editId="3ECCF66B">
            <wp:extent cx="5943600" cy="50698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5069840"/>
                    </a:xfrm>
                    <a:prstGeom prst="rect">
                      <a:avLst/>
                    </a:prstGeom>
                  </pic:spPr>
                </pic:pic>
              </a:graphicData>
            </a:graphic>
          </wp:inline>
        </w:drawing>
      </w:r>
    </w:p>
    <w:p w14:paraId="6492BB7B" w14:textId="77777777" w:rsidR="001B156C" w:rsidRPr="009A7FCE" w:rsidRDefault="001B156C" w:rsidP="009A7FCE">
      <w:pPr>
        <w:spacing w:line="480" w:lineRule="auto"/>
        <w:contextualSpacing/>
      </w:pPr>
    </w:p>
    <w:p w14:paraId="6C2F4409" w14:textId="77777777" w:rsidR="001B156C" w:rsidRPr="009A7FCE" w:rsidRDefault="001B156C" w:rsidP="009A7FCE">
      <w:pPr>
        <w:spacing w:line="480" w:lineRule="auto"/>
        <w:contextualSpacing/>
      </w:pPr>
      <w:r w:rsidRPr="009A7FCE">
        <w:t xml:space="preserve">Figure 4. NMDS ordination of fish communities in ten coastal prairie streams in South Texas. Sites are grouped according to Annual Precipitation. Distances between sites are proportional to </w:t>
      </w:r>
      <w:r w:rsidRPr="009A7FCE">
        <w:lastRenderedPageBreak/>
        <w:t>compositional differences in community. The explanatory power of environmental factors is indicated by the length and direction of the arrows. Labeled Illustrations indicate the location of various species within the ordination space.</w:t>
      </w:r>
    </w:p>
    <w:p w14:paraId="6C51EBC0" w14:textId="77777777" w:rsidR="001B156C" w:rsidRPr="009A7FCE" w:rsidRDefault="001B156C" w:rsidP="009A7FCE">
      <w:pPr>
        <w:spacing w:line="480" w:lineRule="auto"/>
        <w:contextualSpacing/>
      </w:pPr>
    </w:p>
    <w:p w14:paraId="1DCE26E7" w14:textId="77777777" w:rsidR="001B156C" w:rsidRPr="009A7FCE" w:rsidRDefault="001B156C" w:rsidP="009A7FCE">
      <w:pPr>
        <w:spacing w:line="480" w:lineRule="auto"/>
        <w:contextualSpacing/>
      </w:pPr>
    </w:p>
    <w:p w14:paraId="08B73307" w14:textId="77777777" w:rsidR="001B156C" w:rsidRPr="009A7FCE" w:rsidRDefault="001B156C" w:rsidP="009A7FCE">
      <w:pPr>
        <w:spacing w:line="480" w:lineRule="auto"/>
        <w:contextualSpacing/>
      </w:pPr>
    </w:p>
    <w:p w14:paraId="772D557A" w14:textId="77777777" w:rsidR="001B156C" w:rsidRPr="009A7FCE" w:rsidRDefault="001B156C" w:rsidP="009A7FCE">
      <w:pPr>
        <w:spacing w:line="480" w:lineRule="auto"/>
        <w:contextualSpacing/>
      </w:pPr>
    </w:p>
    <w:p w14:paraId="153921C8" w14:textId="77777777" w:rsidR="001B156C" w:rsidRPr="009A7FCE" w:rsidRDefault="001B156C" w:rsidP="009A7FCE">
      <w:pPr>
        <w:spacing w:line="480" w:lineRule="auto"/>
        <w:contextualSpacing/>
      </w:pPr>
    </w:p>
    <w:p w14:paraId="4BD1BCEA" w14:textId="77777777" w:rsidR="001B156C" w:rsidRPr="009A7FCE" w:rsidRDefault="001B156C" w:rsidP="009A7FCE">
      <w:pPr>
        <w:spacing w:line="480" w:lineRule="auto"/>
        <w:contextualSpacing/>
      </w:pPr>
    </w:p>
    <w:p w14:paraId="48492CE2" w14:textId="77777777" w:rsidR="001B156C" w:rsidRPr="009A7FCE" w:rsidRDefault="001B156C" w:rsidP="009A7FCE">
      <w:pPr>
        <w:spacing w:line="480" w:lineRule="auto"/>
        <w:contextualSpacing/>
      </w:pPr>
      <w:r w:rsidRPr="00255967">
        <w:rPr>
          <w:noProof/>
        </w:rPr>
        <w:lastRenderedPageBreak/>
        <w:drawing>
          <wp:inline distT="0" distB="0" distL="0" distR="0" wp14:anchorId="58163FE2" wp14:editId="689DB936">
            <wp:extent cx="5943600" cy="51409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5140960"/>
                    </a:xfrm>
                    <a:prstGeom prst="rect">
                      <a:avLst/>
                    </a:prstGeom>
                  </pic:spPr>
                </pic:pic>
              </a:graphicData>
            </a:graphic>
          </wp:inline>
        </w:drawing>
      </w:r>
    </w:p>
    <w:p w14:paraId="3A4BA5B4" w14:textId="386E3B97" w:rsidR="001B156C" w:rsidRPr="009A7FCE" w:rsidRDefault="001B156C" w:rsidP="009A7FCE">
      <w:pPr>
        <w:spacing w:line="480" w:lineRule="auto"/>
        <w:contextualSpacing/>
      </w:pPr>
      <w:r w:rsidRPr="009A7FCE">
        <w:t>Figure 5. NMDS ordination of Macroinvertebrate communities in eleven coastal prairie streams in South Texas. Sites are grouped according to Annual Precipitation [</w:t>
      </w:r>
      <w:r w:rsidR="00DD1A6C" w:rsidRPr="009A7FCE">
        <w:t>semi-arid</w:t>
      </w:r>
      <w:r w:rsidRPr="009A7FCE">
        <w:t xml:space="preserve"> &lt; 80 cm/</w:t>
      </w:r>
      <w:proofErr w:type="spellStart"/>
      <w:r w:rsidRPr="009A7FCE">
        <w:t>yr</w:t>
      </w:r>
      <w:proofErr w:type="spellEnd"/>
      <w:r w:rsidRPr="009A7FCE">
        <w:t>, Mesic &lt;100 cm/</w:t>
      </w:r>
      <w:proofErr w:type="spellStart"/>
      <w:r w:rsidRPr="009A7FCE">
        <w:t>yr</w:t>
      </w:r>
      <w:proofErr w:type="spellEnd"/>
      <w:r w:rsidRPr="009A7FCE">
        <w:t>, Sub-Humid &lt;125 cm/</w:t>
      </w:r>
      <w:proofErr w:type="spellStart"/>
      <w:r w:rsidRPr="009A7FCE">
        <w:t>yr</w:t>
      </w:r>
      <w:proofErr w:type="spellEnd"/>
      <w:r w:rsidRPr="009A7FCE">
        <w:t>]. Distances between sites are proportional to compositional differences in community. The explanatory power of environmental factors is indicated by the length and direction of the arrows. Labeled Illustrations indicate the location of various genus within the ordination space.</w:t>
      </w:r>
      <w:commentRangeEnd w:id="36"/>
      <w:r w:rsidR="00E2354C">
        <w:rPr>
          <w:rStyle w:val="CommentReference"/>
        </w:rPr>
        <w:commentReference w:id="36"/>
      </w:r>
    </w:p>
    <w:p w14:paraId="0320CECC" w14:textId="77777777" w:rsidR="001B156C" w:rsidRPr="009A7FCE" w:rsidRDefault="001B156C" w:rsidP="009A7FCE">
      <w:pPr>
        <w:spacing w:line="480" w:lineRule="auto"/>
        <w:contextualSpacing/>
      </w:pPr>
    </w:p>
    <w:p w14:paraId="1CAA2ADF" w14:textId="77777777" w:rsidR="001B156C" w:rsidRPr="009A7FCE" w:rsidRDefault="001B156C" w:rsidP="009A7FCE">
      <w:pPr>
        <w:spacing w:line="480" w:lineRule="auto"/>
        <w:contextualSpacing/>
      </w:pPr>
    </w:p>
    <w:p w14:paraId="473B80C9" w14:textId="77777777" w:rsidR="001B156C" w:rsidRPr="009A7FCE" w:rsidRDefault="001B156C" w:rsidP="009A7FCE">
      <w:pPr>
        <w:spacing w:line="480" w:lineRule="auto"/>
        <w:contextualSpacing/>
      </w:pPr>
    </w:p>
    <w:p w14:paraId="50C86C58" w14:textId="77777777" w:rsidR="001B156C" w:rsidRPr="009A7FCE" w:rsidRDefault="001B156C" w:rsidP="009A7FCE">
      <w:pPr>
        <w:spacing w:line="480" w:lineRule="auto"/>
        <w:contextualSpacing/>
      </w:pPr>
    </w:p>
    <w:p w14:paraId="33F15731" w14:textId="77777777" w:rsidR="001B156C" w:rsidRPr="009A7FCE" w:rsidRDefault="001B156C" w:rsidP="009A7FCE">
      <w:pPr>
        <w:spacing w:line="480" w:lineRule="auto"/>
        <w:contextualSpacing/>
      </w:pPr>
    </w:p>
    <w:p w14:paraId="4CAAC9DE" w14:textId="77777777" w:rsidR="001B156C" w:rsidRPr="009A7FCE" w:rsidRDefault="001B156C" w:rsidP="009A7FCE">
      <w:pPr>
        <w:spacing w:line="480" w:lineRule="auto"/>
        <w:contextualSpacing/>
      </w:pPr>
    </w:p>
    <w:p w14:paraId="25FA7E8C" w14:textId="77777777" w:rsidR="001B156C" w:rsidRPr="009A7FCE" w:rsidRDefault="001B156C" w:rsidP="009A7FCE">
      <w:pPr>
        <w:spacing w:line="480" w:lineRule="auto"/>
        <w:contextualSpacing/>
      </w:pPr>
      <w:commentRangeStart w:id="37"/>
      <w:r w:rsidRPr="009A7FCE">
        <w:rPr>
          <w:noProof/>
        </w:rPr>
        <w:drawing>
          <wp:inline distT="0" distB="0" distL="0" distR="0" wp14:anchorId="05D72CFB" wp14:editId="2AE53CED">
            <wp:extent cx="5943600" cy="5250815"/>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250815"/>
                    </a:xfrm>
                    <a:prstGeom prst="rect">
                      <a:avLst/>
                    </a:prstGeom>
                  </pic:spPr>
                </pic:pic>
              </a:graphicData>
            </a:graphic>
          </wp:inline>
        </w:drawing>
      </w:r>
    </w:p>
    <w:p w14:paraId="15D594B5" w14:textId="77777777" w:rsidR="001B156C" w:rsidRPr="009A7FCE" w:rsidRDefault="001B156C" w:rsidP="009A7FCE">
      <w:pPr>
        <w:spacing w:line="480" w:lineRule="auto"/>
        <w:contextualSpacing/>
      </w:pPr>
    </w:p>
    <w:p w14:paraId="3DB6A10C" w14:textId="77777777" w:rsidR="001B156C" w:rsidRPr="009A7FCE" w:rsidRDefault="001B156C" w:rsidP="009A7FCE">
      <w:pPr>
        <w:spacing w:line="480" w:lineRule="auto"/>
        <w:contextualSpacing/>
      </w:pPr>
      <w:r w:rsidRPr="009A7FCE">
        <w:t xml:space="preserve">Figure 6. Scatterplot of macroinvertebrate </w:t>
      </w:r>
      <w:proofErr w:type="spellStart"/>
      <w:r w:rsidRPr="009A7FCE">
        <w:t>shannon</w:t>
      </w:r>
      <w:proofErr w:type="spellEnd"/>
      <w:r w:rsidRPr="009A7FCE">
        <w:t xml:space="preserve"> index versus environmental predictors (annual precipitation, dissolved oxygen, pH, high flow pulse percent 3x). </w:t>
      </w:r>
      <w:commentRangeEnd w:id="37"/>
      <w:r w:rsidR="002E7A10">
        <w:rPr>
          <w:rStyle w:val="CommentReference"/>
        </w:rPr>
        <w:commentReference w:id="37"/>
      </w:r>
    </w:p>
    <w:p w14:paraId="224D132A" w14:textId="77777777" w:rsidR="001B156C" w:rsidRPr="009A7FCE" w:rsidRDefault="001B156C" w:rsidP="009A7FCE">
      <w:pPr>
        <w:spacing w:line="480" w:lineRule="auto"/>
        <w:contextualSpacing/>
      </w:pPr>
    </w:p>
    <w:p w14:paraId="01E508E1" w14:textId="77777777" w:rsidR="001B156C" w:rsidRPr="009A7FCE" w:rsidRDefault="001B156C" w:rsidP="009A7FCE">
      <w:pPr>
        <w:spacing w:line="480" w:lineRule="auto"/>
        <w:contextualSpacing/>
      </w:pPr>
    </w:p>
    <w:p w14:paraId="4A925251" w14:textId="77777777" w:rsidR="001B156C" w:rsidRPr="009A7FCE" w:rsidRDefault="001B156C" w:rsidP="009A7FCE">
      <w:pPr>
        <w:spacing w:line="480" w:lineRule="auto"/>
        <w:contextualSpacing/>
      </w:pPr>
    </w:p>
    <w:p w14:paraId="6A6CB834" w14:textId="77777777" w:rsidR="001B156C" w:rsidRPr="009A7FCE" w:rsidRDefault="001B156C" w:rsidP="009A7FCE">
      <w:pPr>
        <w:spacing w:line="480" w:lineRule="auto"/>
        <w:contextualSpacing/>
      </w:pPr>
    </w:p>
    <w:p w14:paraId="67E39E5F" w14:textId="77777777" w:rsidR="001B156C" w:rsidRPr="009A7FCE" w:rsidRDefault="001B156C" w:rsidP="009A7FCE">
      <w:pPr>
        <w:spacing w:line="480" w:lineRule="auto"/>
        <w:contextualSpacing/>
      </w:pPr>
    </w:p>
    <w:p w14:paraId="223F898A" w14:textId="77777777" w:rsidR="001B156C" w:rsidRPr="009A7FCE" w:rsidRDefault="001B156C" w:rsidP="009A7FCE">
      <w:pPr>
        <w:spacing w:line="480" w:lineRule="auto"/>
        <w:contextualSpacing/>
      </w:pPr>
    </w:p>
    <w:p w14:paraId="7A8C439A" w14:textId="77777777" w:rsidR="001B156C" w:rsidRPr="009A7FCE" w:rsidRDefault="001B156C" w:rsidP="009A7FCE">
      <w:pPr>
        <w:spacing w:line="480" w:lineRule="auto"/>
        <w:contextualSpacing/>
      </w:pPr>
    </w:p>
    <w:p w14:paraId="720A6E4B" w14:textId="77777777" w:rsidR="001B156C" w:rsidRPr="009A7FCE" w:rsidRDefault="001B156C" w:rsidP="009A7FCE">
      <w:pPr>
        <w:spacing w:line="480" w:lineRule="auto"/>
        <w:contextualSpacing/>
      </w:pPr>
    </w:p>
    <w:p w14:paraId="3912FFDF" w14:textId="77777777" w:rsidR="001B156C" w:rsidRPr="009A7FCE" w:rsidRDefault="001B156C" w:rsidP="009A7FCE">
      <w:pPr>
        <w:spacing w:line="480" w:lineRule="auto"/>
        <w:contextualSpacing/>
      </w:pPr>
      <w:r w:rsidRPr="00255967">
        <w:rPr>
          <w:noProof/>
        </w:rPr>
        <w:drawing>
          <wp:inline distT="0" distB="0" distL="0" distR="0" wp14:anchorId="375F1C3A" wp14:editId="56CAA586">
            <wp:extent cx="5943600" cy="344868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48685"/>
                    </a:xfrm>
                    <a:prstGeom prst="rect">
                      <a:avLst/>
                    </a:prstGeom>
                  </pic:spPr>
                </pic:pic>
              </a:graphicData>
            </a:graphic>
          </wp:inline>
        </w:drawing>
      </w:r>
    </w:p>
    <w:p w14:paraId="28EED32C" w14:textId="77777777" w:rsidR="001B156C" w:rsidRPr="009A7FCE" w:rsidRDefault="001B156C" w:rsidP="009A7FCE">
      <w:pPr>
        <w:spacing w:line="480" w:lineRule="auto"/>
        <w:contextualSpacing/>
      </w:pPr>
      <w:commentRangeStart w:id="38"/>
      <w:r w:rsidRPr="009A7FCE">
        <w:t>Figure 7. Concept model depicting how long-term precipitation regime drives stream assemblages directly through hydrological pathways and indirectly through riparian-mediated pathways.</w:t>
      </w:r>
      <w:commentRangeEnd w:id="38"/>
      <w:r w:rsidR="002E7A10">
        <w:rPr>
          <w:rStyle w:val="CommentReference"/>
        </w:rPr>
        <w:commentReference w:id="38"/>
      </w:r>
    </w:p>
    <w:p w14:paraId="6D280B8F" w14:textId="77777777" w:rsidR="001B156C" w:rsidRPr="009A7FCE" w:rsidRDefault="001B156C" w:rsidP="009A7FCE">
      <w:pPr>
        <w:spacing w:line="480" w:lineRule="auto"/>
        <w:contextualSpacing/>
      </w:pPr>
    </w:p>
    <w:p w14:paraId="34505F37" w14:textId="77777777" w:rsidR="001B156C" w:rsidRPr="009A7FCE" w:rsidRDefault="001B156C" w:rsidP="009A7FCE">
      <w:pPr>
        <w:spacing w:line="480" w:lineRule="auto"/>
        <w:contextualSpacing/>
      </w:pPr>
    </w:p>
    <w:p w14:paraId="0A619AF9" w14:textId="77777777" w:rsidR="001B156C" w:rsidRPr="009A7FCE" w:rsidRDefault="001B156C" w:rsidP="009A7FCE">
      <w:pPr>
        <w:spacing w:line="480" w:lineRule="auto"/>
        <w:contextualSpacing/>
      </w:pPr>
    </w:p>
    <w:p w14:paraId="5D82FBB3" w14:textId="77777777" w:rsidR="001B156C" w:rsidRPr="009A7FCE" w:rsidRDefault="001B156C" w:rsidP="009A7FCE">
      <w:pPr>
        <w:spacing w:line="480" w:lineRule="auto"/>
        <w:contextualSpacing/>
      </w:pPr>
    </w:p>
    <w:p w14:paraId="04FEF98B" w14:textId="77777777" w:rsidR="001B156C" w:rsidRPr="009A7FCE" w:rsidRDefault="001B156C" w:rsidP="009A7FCE">
      <w:pPr>
        <w:spacing w:line="480" w:lineRule="auto"/>
        <w:contextualSpacing/>
      </w:pPr>
    </w:p>
    <w:p w14:paraId="44B7F21B" w14:textId="77777777" w:rsidR="001B156C" w:rsidRPr="009A7FCE" w:rsidRDefault="001B156C" w:rsidP="009A7FCE">
      <w:pPr>
        <w:spacing w:line="480" w:lineRule="auto"/>
        <w:contextualSpacing/>
      </w:pPr>
    </w:p>
    <w:p w14:paraId="5FCFE0E1" w14:textId="77777777" w:rsidR="001B156C" w:rsidRPr="009A7FCE" w:rsidRDefault="001B156C" w:rsidP="009A7FCE">
      <w:pPr>
        <w:spacing w:line="480" w:lineRule="auto"/>
        <w:contextualSpacing/>
      </w:pPr>
    </w:p>
    <w:p w14:paraId="44F3073B" w14:textId="77777777" w:rsidR="001B156C" w:rsidRPr="009A7FCE" w:rsidRDefault="001B156C" w:rsidP="009A7FCE">
      <w:pPr>
        <w:spacing w:line="480" w:lineRule="auto"/>
        <w:contextualSpacing/>
      </w:pPr>
    </w:p>
    <w:p w14:paraId="3A694710" w14:textId="77777777" w:rsidR="001B156C" w:rsidRPr="009A7FCE" w:rsidRDefault="001B156C" w:rsidP="009A7FCE">
      <w:pPr>
        <w:spacing w:line="480" w:lineRule="auto"/>
        <w:contextualSpacing/>
      </w:pPr>
    </w:p>
    <w:p w14:paraId="73D8087A" w14:textId="77777777" w:rsidR="001B156C" w:rsidRPr="009A7FCE" w:rsidRDefault="001B156C" w:rsidP="009A7FCE">
      <w:pPr>
        <w:spacing w:line="480" w:lineRule="auto"/>
        <w:contextualSpacing/>
      </w:pPr>
    </w:p>
    <w:p w14:paraId="41CA1E17" w14:textId="77777777" w:rsidR="001B156C" w:rsidRPr="009A7FCE" w:rsidRDefault="001B156C" w:rsidP="009A7FCE">
      <w:pPr>
        <w:spacing w:line="480" w:lineRule="auto"/>
        <w:contextualSpacing/>
      </w:pPr>
    </w:p>
    <w:p w14:paraId="01F1363F" w14:textId="77777777" w:rsidR="001B156C" w:rsidRPr="009A7FCE" w:rsidRDefault="001B156C" w:rsidP="009A7FCE">
      <w:pPr>
        <w:spacing w:line="480" w:lineRule="auto"/>
        <w:contextualSpacing/>
      </w:pPr>
    </w:p>
    <w:p w14:paraId="1DBAB2DB" w14:textId="77777777" w:rsidR="001B156C" w:rsidRPr="009A7FCE" w:rsidRDefault="001B156C" w:rsidP="009A7FCE">
      <w:pPr>
        <w:spacing w:line="480" w:lineRule="auto"/>
        <w:contextualSpacing/>
      </w:pPr>
    </w:p>
    <w:p w14:paraId="2626A9A6" w14:textId="77777777" w:rsidR="001B156C" w:rsidRPr="009A7FCE" w:rsidRDefault="001B156C" w:rsidP="009A7FCE">
      <w:pPr>
        <w:spacing w:line="480" w:lineRule="auto"/>
        <w:contextualSpacing/>
        <w:rPr>
          <w:strike/>
          <w:noProof/>
        </w:rPr>
      </w:pPr>
    </w:p>
    <w:tbl>
      <w:tblPr>
        <w:tblStyle w:val="GridTable1Light"/>
        <w:tblW w:w="0" w:type="auto"/>
        <w:tblLook w:val="04A0" w:firstRow="1" w:lastRow="0" w:firstColumn="1" w:lastColumn="0" w:noHBand="0" w:noVBand="1"/>
      </w:tblPr>
      <w:tblGrid>
        <w:gridCol w:w="916"/>
        <w:gridCol w:w="1327"/>
        <w:gridCol w:w="1349"/>
        <w:gridCol w:w="1028"/>
        <w:gridCol w:w="1005"/>
        <w:gridCol w:w="966"/>
        <w:gridCol w:w="1095"/>
      </w:tblGrid>
      <w:tr w:rsidR="001B156C" w:rsidRPr="00E2354C" w14:paraId="2CE19F4F" w14:textId="77777777" w:rsidTr="009A7FCE">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24F8FD58" w14:textId="4E25F2AB" w:rsidR="001B156C" w:rsidRPr="009A7FCE" w:rsidRDefault="001B156C" w:rsidP="009A7FCE">
            <w:pPr>
              <w:spacing w:line="480" w:lineRule="auto"/>
              <w:contextualSpacing/>
              <w:jc w:val="center"/>
              <w:rPr>
                <w:b w:val="0"/>
                <w:strike/>
                <w:noProof/>
                <w:sz w:val="20"/>
                <w:szCs w:val="20"/>
              </w:rPr>
            </w:pPr>
          </w:p>
        </w:tc>
        <w:tc>
          <w:tcPr>
            <w:tcW w:w="0" w:type="dxa"/>
            <w:shd w:val="clear" w:color="auto" w:fill="auto"/>
            <w:noWrap/>
            <w:hideMark/>
          </w:tcPr>
          <w:p w14:paraId="7F1BD6A2" w14:textId="77777777" w:rsidR="001B156C" w:rsidRPr="009A7FCE" w:rsidRDefault="001B156C" w:rsidP="009A7FCE">
            <w:pPr>
              <w:spacing w:line="480" w:lineRule="auto"/>
              <w:contextualSpacing/>
              <w:jc w:val="center"/>
              <w:cnfStyle w:val="100000000000" w:firstRow="1" w:lastRow="0" w:firstColumn="0" w:lastColumn="0" w:oddVBand="0" w:evenVBand="0" w:oddHBand="0" w:evenHBand="0" w:firstRowFirstColumn="0" w:firstRowLastColumn="0" w:lastRowFirstColumn="0" w:lastRowLastColumn="0"/>
              <w:rPr>
                <w:b w:val="0"/>
                <w:strike/>
                <w:noProof/>
                <w:sz w:val="20"/>
                <w:szCs w:val="20"/>
              </w:rPr>
            </w:pPr>
            <w:r w:rsidRPr="009A7FCE">
              <w:rPr>
                <w:strike/>
                <w:noProof/>
                <w:sz w:val="20"/>
                <w:szCs w:val="20"/>
              </w:rPr>
              <w:t>Precipitation (cm/yr)</w:t>
            </w:r>
          </w:p>
        </w:tc>
        <w:tc>
          <w:tcPr>
            <w:tcW w:w="0" w:type="dxa"/>
            <w:shd w:val="clear" w:color="auto" w:fill="auto"/>
            <w:noWrap/>
            <w:hideMark/>
          </w:tcPr>
          <w:p w14:paraId="6A05F17F" w14:textId="77777777" w:rsidR="001B156C" w:rsidRPr="009A7FCE" w:rsidRDefault="001B156C" w:rsidP="009A7FCE">
            <w:pPr>
              <w:spacing w:line="480" w:lineRule="auto"/>
              <w:contextualSpacing/>
              <w:jc w:val="center"/>
              <w:cnfStyle w:val="100000000000" w:firstRow="1" w:lastRow="0" w:firstColumn="0" w:lastColumn="0" w:oddVBand="0" w:evenVBand="0" w:oddHBand="0" w:evenHBand="0" w:firstRowFirstColumn="0" w:firstRowLastColumn="0" w:lastRowFirstColumn="0" w:lastRowLastColumn="0"/>
              <w:rPr>
                <w:b w:val="0"/>
                <w:strike/>
                <w:noProof/>
                <w:sz w:val="20"/>
                <w:szCs w:val="20"/>
              </w:rPr>
            </w:pPr>
            <w:r w:rsidRPr="009A7FCE">
              <w:rPr>
                <w:strike/>
                <w:noProof/>
                <w:sz w:val="20"/>
                <w:szCs w:val="20"/>
              </w:rPr>
              <w:t>Temperature (°C)</w:t>
            </w:r>
          </w:p>
        </w:tc>
        <w:tc>
          <w:tcPr>
            <w:tcW w:w="0" w:type="dxa"/>
            <w:shd w:val="clear" w:color="auto" w:fill="auto"/>
            <w:noWrap/>
            <w:hideMark/>
          </w:tcPr>
          <w:p w14:paraId="010E7DAA" w14:textId="77777777" w:rsidR="001B156C" w:rsidRPr="009A7FCE" w:rsidRDefault="001B156C" w:rsidP="009A7FCE">
            <w:pPr>
              <w:spacing w:line="480" w:lineRule="auto"/>
              <w:contextualSpacing/>
              <w:jc w:val="center"/>
              <w:cnfStyle w:val="100000000000" w:firstRow="1" w:lastRow="0" w:firstColumn="0" w:lastColumn="0" w:oddVBand="0" w:evenVBand="0" w:oddHBand="0" w:evenHBand="0" w:firstRowFirstColumn="0" w:firstRowLastColumn="0" w:lastRowFirstColumn="0" w:lastRowLastColumn="0"/>
              <w:rPr>
                <w:b w:val="0"/>
                <w:strike/>
                <w:noProof/>
                <w:sz w:val="20"/>
                <w:szCs w:val="20"/>
              </w:rPr>
            </w:pPr>
            <w:r w:rsidRPr="009A7FCE">
              <w:rPr>
                <w:strike/>
                <w:noProof/>
                <w:sz w:val="20"/>
                <w:szCs w:val="20"/>
              </w:rPr>
              <w:t>Elevation (m)</w:t>
            </w:r>
          </w:p>
        </w:tc>
        <w:tc>
          <w:tcPr>
            <w:tcW w:w="0" w:type="dxa"/>
            <w:shd w:val="clear" w:color="auto" w:fill="auto"/>
            <w:noWrap/>
            <w:hideMark/>
          </w:tcPr>
          <w:p w14:paraId="23F7A525" w14:textId="20DB57F9" w:rsidR="001B156C" w:rsidRPr="009A7FCE" w:rsidRDefault="001B156C" w:rsidP="009A7FCE">
            <w:pPr>
              <w:spacing w:line="480" w:lineRule="auto"/>
              <w:contextualSpacing/>
              <w:jc w:val="center"/>
              <w:cnfStyle w:val="100000000000" w:firstRow="1" w:lastRow="0" w:firstColumn="0" w:lastColumn="0" w:oddVBand="0" w:evenVBand="0" w:oddHBand="0" w:evenHBand="0" w:firstRowFirstColumn="0" w:firstRowLastColumn="0" w:lastRowFirstColumn="0" w:lastRowLastColumn="0"/>
              <w:rPr>
                <w:b w:val="0"/>
                <w:strike/>
                <w:noProof/>
                <w:sz w:val="20"/>
                <w:szCs w:val="20"/>
              </w:rPr>
            </w:pPr>
            <w:r w:rsidRPr="009A7FCE">
              <w:rPr>
                <w:strike/>
                <w:noProof/>
                <w:sz w:val="20"/>
                <w:szCs w:val="20"/>
              </w:rPr>
              <w:t>Drainage</w:t>
            </w:r>
          </w:p>
        </w:tc>
        <w:tc>
          <w:tcPr>
            <w:tcW w:w="0" w:type="dxa"/>
            <w:shd w:val="clear" w:color="auto" w:fill="auto"/>
            <w:noWrap/>
            <w:hideMark/>
          </w:tcPr>
          <w:p w14:paraId="6E8753BB" w14:textId="77777777" w:rsidR="001B156C" w:rsidRPr="009A7FCE" w:rsidRDefault="001B156C" w:rsidP="009A7FCE">
            <w:pPr>
              <w:spacing w:line="480" w:lineRule="auto"/>
              <w:contextualSpacing/>
              <w:jc w:val="center"/>
              <w:cnfStyle w:val="100000000000" w:firstRow="1" w:lastRow="0" w:firstColumn="0" w:lastColumn="0" w:oddVBand="0" w:evenVBand="0" w:oddHBand="0" w:evenHBand="0" w:firstRowFirstColumn="0" w:firstRowLastColumn="0" w:lastRowFirstColumn="0" w:lastRowLastColumn="0"/>
              <w:rPr>
                <w:b w:val="0"/>
                <w:strike/>
                <w:noProof/>
                <w:sz w:val="20"/>
                <w:szCs w:val="20"/>
              </w:rPr>
            </w:pPr>
            <w:r w:rsidRPr="009A7FCE">
              <w:rPr>
                <w:strike/>
                <w:noProof/>
                <w:sz w:val="20"/>
                <w:szCs w:val="20"/>
              </w:rPr>
              <w:t>Latitude</w:t>
            </w:r>
          </w:p>
        </w:tc>
        <w:tc>
          <w:tcPr>
            <w:tcW w:w="0" w:type="dxa"/>
            <w:shd w:val="clear" w:color="auto" w:fill="auto"/>
            <w:noWrap/>
            <w:hideMark/>
          </w:tcPr>
          <w:p w14:paraId="58A429BA" w14:textId="77777777" w:rsidR="001B156C" w:rsidRPr="009A7FCE" w:rsidRDefault="001B156C" w:rsidP="009A7FCE">
            <w:pPr>
              <w:spacing w:line="480" w:lineRule="auto"/>
              <w:contextualSpacing/>
              <w:jc w:val="center"/>
              <w:cnfStyle w:val="100000000000" w:firstRow="1" w:lastRow="0" w:firstColumn="0" w:lastColumn="0" w:oddVBand="0" w:evenVBand="0" w:oddHBand="0" w:evenHBand="0" w:firstRowFirstColumn="0" w:firstRowLastColumn="0" w:lastRowFirstColumn="0" w:lastRowLastColumn="0"/>
              <w:rPr>
                <w:b w:val="0"/>
                <w:strike/>
                <w:noProof/>
                <w:sz w:val="20"/>
                <w:szCs w:val="20"/>
              </w:rPr>
            </w:pPr>
            <w:r w:rsidRPr="009A7FCE">
              <w:rPr>
                <w:strike/>
                <w:noProof/>
                <w:sz w:val="20"/>
                <w:szCs w:val="20"/>
              </w:rPr>
              <w:t>Longitude</w:t>
            </w:r>
          </w:p>
        </w:tc>
      </w:tr>
      <w:tr w:rsidR="001B156C" w:rsidRPr="00E2354C" w14:paraId="7373C208" w14:textId="77777777" w:rsidTr="009A7FCE">
        <w:trPr>
          <w:trHeight w:val="303"/>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6A97243" w14:textId="77777777" w:rsidR="001B156C" w:rsidRPr="009A7FCE" w:rsidRDefault="001B156C" w:rsidP="009A7FCE">
            <w:pPr>
              <w:spacing w:line="480" w:lineRule="auto"/>
              <w:contextualSpacing/>
              <w:jc w:val="center"/>
              <w:rPr>
                <w:b w:val="0"/>
                <w:bCs w:val="0"/>
                <w:strike/>
                <w:noProof/>
                <w:sz w:val="20"/>
                <w:szCs w:val="20"/>
              </w:rPr>
            </w:pPr>
            <w:r w:rsidRPr="009A7FCE">
              <w:rPr>
                <w:strike/>
                <w:noProof/>
                <w:sz w:val="20"/>
                <w:szCs w:val="20"/>
              </w:rPr>
              <w:t>8212300</w:t>
            </w:r>
          </w:p>
        </w:tc>
        <w:tc>
          <w:tcPr>
            <w:tcW w:w="0" w:type="dxa"/>
            <w:shd w:val="clear" w:color="auto" w:fill="auto"/>
            <w:noWrap/>
            <w:hideMark/>
          </w:tcPr>
          <w:p w14:paraId="0D916902"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61</w:t>
            </w:r>
          </w:p>
        </w:tc>
        <w:tc>
          <w:tcPr>
            <w:tcW w:w="0" w:type="dxa"/>
            <w:shd w:val="clear" w:color="auto" w:fill="auto"/>
            <w:noWrap/>
            <w:hideMark/>
          </w:tcPr>
          <w:p w14:paraId="1E761E16"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2.1</w:t>
            </w:r>
          </w:p>
        </w:tc>
        <w:tc>
          <w:tcPr>
            <w:tcW w:w="0" w:type="dxa"/>
            <w:shd w:val="clear" w:color="auto" w:fill="auto"/>
            <w:noWrap/>
            <w:hideMark/>
          </w:tcPr>
          <w:p w14:paraId="346CF9D9"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18</w:t>
            </w:r>
          </w:p>
        </w:tc>
        <w:tc>
          <w:tcPr>
            <w:tcW w:w="0" w:type="dxa"/>
            <w:shd w:val="clear" w:color="auto" w:fill="auto"/>
            <w:noWrap/>
            <w:hideMark/>
          </w:tcPr>
          <w:p w14:paraId="53B9DB17"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1303.7</w:t>
            </w:r>
          </w:p>
        </w:tc>
        <w:tc>
          <w:tcPr>
            <w:tcW w:w="0" w:type="dxa"/>
            <w:shd w:val="clear" w:color="auto" w:fill="auto"/>
            <w:noWrap/>
            <w:hideMark/>
          </w:tcPr>
          <w:p w14:paraId="1C16D25B"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7.77253</w:t>
            </w:r>
          </w:p>
        </w:tc>
        <w:tc>
          <w:tcPr>
            <w:tcW w:w="0" w:type="dxa"/>
            <w:shd w:val="clear" w:color="auto" w:fill="auto"/>
            <w:noWrap/>
            <w:hideMark/>
          </w:tcPr>
          <w:p w14:paraId="3290AE19"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98.0336</w:t>
            </w:r>
          </w:p>
        </w:tc>
      </w:tr>
      <w:tr w:rsidR="001B156C" w:rsidRPr="00E2354C" w14:paraId="5F8E7234" w14:textId="77777777" w:rsidTr="009A7FCE">
        <w:trPr>
          <w:trHeight w:val="30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3AE79BA7" w14:textId="77777777" w:rsidR="001B156C" w:rsidRPr="009A7FCE" w:rsidRDefault="001B156C" w:rsidP="009A7FCE">
            <w:pPr>
              <w:spacing w:line="480" w:lineRule="auto"/>
              <w:contextualSpacing/>
              <w:jc w:val="center"/>
              <w:rPr>
                <w:b w:val="0"/>
                <w:bCs w:val="0"/>
                <w:strike/>
                <w:noProof/>
                <w:sz w:val="20"/>
                <w:szCs w:val="20"/>
              </w:rPr>
            </w:pPr>
            <w:r w:rsidRPr="009A7FCE">
              <w:rPr>
                <w:strike/>
                <w:noProof/>
                <w:sz w:val="20"/>
                <w:szCs w:val="20"/>
              </w:rPr>
              <w:t>8211900</w:t>
            </w:r>
          </w:p>
        </w:tc>
        <w:tc>
          <w:tcPr>
            <w:tcW w:w="0" w:type="dxa"/>
            <w:shd w:val="clear" w:color="auto" w:fill="auto"/>
            <w:noWrap/>
            <w:hideMark/>
          </w:tcPr>
          <w:p w14:paraId="624B1B20"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70.96</w:t>
            </w:r>
          </w:p>
        </w:tc>
        <w:tc>
          <w:tcPr>
            <w:tcW w:w="0" w:type="dxa"/>
            <w:shd w:val="clear" w:color="auto" w:fill="auto"/>
            <w:noWrap/>
            <w:hideMark/>
          </w:tcPr>
          <w:p w14:paraId="765C8312"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2.1</w:t>
            </w:r>
          </w:p>
        </w:tc>
        <w:tc>
          <w:tcPr>
            <w:tcW w:w="0" w:type="dxa"/>
            <w:shd w:val="clear" w:color="auto" w:fill="auto"/>
            <w:noWrap/>
            <w:hideMark/>
          </w:tcPr>
          <w:p w14:paraId="561D51AF"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61.6</w:t>
            </w:r>
          </w:p>
        </w:tc>
        <w:tc>
          <w:tcPr>
            <w:tcW w:w="0" w:type="dxa"/>
            <w:shd w:val="clear" w:color="auto" w:fill="auto"/>
            <w:noWrap/>
            <w:hideMark/>
          </w:tcPr>
          <w:p w14:paraId="3DD38210"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1303.7</w:t>
            </w:r>
          </w:p>
        </w:tc>
        <w:tc>
          <w:tcPr>
            <w:tcW w:w="0" w:type="dxa"/>
            <w:shd w:val="clear" w:color="auto" w:fill="auto"/>
            <w:noWrap/>
            <w:hideMark/>
          </w:tcPr>
          <w:p w14:paraId="76317155"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7.77253</w:t>
            </w:r>
          </w:p>
        </w:tc>
        <w:tc>
          <w:tcPr>
            <w:tcW w:w="0" w:type="dxa"/>
            <w:shd w:val="clear" w:color="auto" w:fill="auto"/>
            <w:noWrap/>
            <w:hideMark/>
          </w:tcPr>
          <w:p w14:paraId="61D5BBB1"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98.0336</w:t>
            </w:r>
          </w:p>
        </w:tc>
      </w:tr>
      <w:tr w:rsidR="001B156C" w:rsidRPr="00E2354C" w14:paraId="4B0F466E" w14:textId="77777777" w:rsidTr="009A7FCE">
        <w:trPr>
          <w:trHeight w:val="30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6C02D39" w14:textId="77777777" w:rsidR="001B156C" w:rsidRPr="009A7FCE" w:rsidRDefault="001B156C" w:rsidP="009A7FCE">
            <w:pPr>
              <w:spacing w:line="480" w:lineRule="auto"/>
              <w:contextualSpacing/>
              <w:jc w:val="center"/>
              <w:rPr>
                <w:b w:val="0"/>
                <w:bCs w:val="0"/>
                <w:strike/>
                <w:noProof/>
                <w:sz w:val="20"/>
                <w:szCs w:val="20"/>
              </w:rPr>
            </w:pPr>
            <w:r w:rsidRPr="009A7FCE">
              <w:rPr>
                <w:strike/>
                <w:noProof/>
                <w:sz w:val="20"/>
                <w:szCs w:val="20"/>
              </w:rPr>
              <w:t>8211520</w:t>
            </w:r>
          </w:p>
        </w:tc>
        <w:tc>
          <w:tcPr>
            <w:tcW w:w="0" w:type="dxa"/>
            <w:shd w:val="clear" w:color="auto" w:fill="auto"/>
            <w:noWrap/>
            <w:hideMark/>
          </w:tcPr>
          <w:p w14:paraId="4593D8F8"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81.78</w:t>
            </w:r>
          </w:p>
        </w:tc>
        <w:tc>
          <w:tcPr>
            <w:tcW w:w="0" w:type="dxa"/>
            <w:shd w:val="clear" w:color="auto" w:fill="auto"/>
            <w:noWrap/>
            <w:hideMark/>
          </w:tcPr>
          <w:p w14:paraId="53F78646"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2</w:t>
            </w:r>
          </w:p>
        </w:tc>
        <w:tc>
          <w:tcPr>
            <w:tcW w:w="0" w:type="dxa"/>
            <w:shd w:val="clear" w:color="auto" w:fill="auto"/>
            <w:noWrap/>
            <w:hideMark/>
          </w:tcPr>
          <w:p w14:paraId="59E6FFA6"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4</w:t>
            </w:r>
          </w:p>
        </w:tc>
        <w:tc>
          <w:tcPr>
            <w:tcW w:w="0" w:type="dxa"/>
            <w:shd w:val="clear" w:color="auto" w:fill="auto"/>
            <w:noWrap/>
            <w:hideMark/>
          </w:tcPr>
          <w:p w14:paraId="0DEA6371"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27.5</w:t>
            </w:r>
          </w:p>
        </w:tc>
        <w:tc>
          <w:tcPr>
            <w:tcW w:w="0" w:type="dxa"/>
            <w:shd w:val="clear" w:color="auto" w:fill="auto"/>
            <w:noWrap/>
            <w:hideMark/>
          </w:tcPr>
          <w:p w14:paraId="73F59B3F"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7.71142</w:t>
            </w:r>
          </w:p>
        </w:tc>
        <w:tc>
          <w:tcPr>
            <w:tcW w:w="0" w:type="dxa"/>
            <w:shd w:val="clear" w:color="auto" w:fill="auto"/>
            <w:noWrap/>
            <w:hideMark/>
          </w:tcPr>
          <w:p w14:paraId="3051BEBE"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97.5019</w:t>
            </w:r>
          </w:p>
        </w:tc>
      </w:tr>
      <w:tr w:rsidR="001B156C" w:rsidRPr="00E2354C" w14:paraId="543C4D4C" w14:textId="77777777" w:rsidTr="009A7FCE">
        <w:trPr>
          <w:trHeight w:val="30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240DC7C6" w14:textId="77777777" w:rsidR="001B156C" w:rsidRPr="009A7FCE" w:rsidRDefault="001B156C" w:rsidP="009A7FCE">
            <w:pPr>
              <w:spacing w:line="480" w:lineRule="auto"/>
              <w:contextualSpacing/>
              <w:jc w:val="center"/>
              <w:rPr>
                <w:b w:val="0"/>
                <w:bCs w:val="0"/>
                <w:strike/>
                <w:noProof/>
                <w:sz w:val="20"/>
                <w:szCs w:val="20"/>
              </w:rPr>
            </w:pPr>
            <w:r w:rsidRPr="009A7FCE">
              <w:rPr>
                <w:strike/>
                <w:noProof/>
                <w:sz w:val="20"/>
                <w:szCs w:val="20"/>
              </w:rPr>
              <w:t>8189700</w:t>
            </w:r>
          </w:p>
        </w:tc>
        <w:tc>
          <w:tcPr>
            <w:tcW w:w="0" w:type="dxa"/>
            <w:shd w:val="clear" w:color="auto" w:fill="auto"/>
            <w:noWrap/>
            <w:hideMark/>
          </w:tcPr>
          <w:p w14:paraId="3FB5BA4A"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82.86</w:t>
            </w:r>
          </w:p>
        </w:tc>
        <w:tc>
          <w:tcPr>
            <w:tcW w:w="0" w:type="dxa"/>
            <w:shd w:val="clear" w:color="auto" w:fill="auto"/>
            <w:noWrap/>
            <w:hideMark/>
          </w:tcPr>
          <w:p w14:paraId="39B88E09"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1.4</w:t>
            </w:r>
          </w:p>
        </w:tc>
        <w:tc>
          <w:tcPr>
            <w:tcW w:w="0" w:type="dxa"/>
            <w:shd w:val="clear" w:color="auto" w:fill="auto"/>
            <w:noWrap/>
            <w:hideMark/>
          </w:tcPr>
          <w:p w14:paraId="782DD159"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46.9</w:t>
            </w:r>
          </w:p>
        </w:tc>
        <w:tc>
          <w:tcPr>
            <w:tcW w:w="0" w:type="dxa"/>
            <w:shd w:val="clear" w:color="auto" w:fill="auto"/>
            <w:noWrap/>
            <w:hideMark/>
          </w:tcPr>
          <w:p w14:paraId="10C53A9F"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631.3</w:t>
            </w:r>
          </w:p>
        </w:tc>
        <w:tc>
          <w:tcPr>
            <w:tcW w:w="0" w:type="dxa"/>
            <w:shd w:val="clear" w:color="auto" w:fill="auto"/>
            <w:noWrap/>
            <w:hideMark/>
          </w:tcPr>
          <w:p w14:paraId="79669FD4"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8.2825</w:t>
            </w:r>
          </w:p>
        </w:tc>
        <w:tc>
          <w:tcPr>
            <w:tcW w:w="0" w:type="dxa"/>
            <w:shd w:val="clear" w:color="auto" w:fill="auto"/>
            <w:noWrap/>
            <w:hideMark/>
          </w:tcPr>
          <w:p w14:paraId="710E7F73"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97.6208</w:t>
            </w:r>
          </w:p>
        </w:tc>
      </w:tr>
      <w:tr w:rsidR="001B156C" w:rsidRPr="00E2354C" w14:paraId="061B86CF" w14:textId="77777777" w:rsidTr="009A7FCE">
        <w:trPr>
          <w:trHeight w:val="30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286E3374" w14:textId="77777777" w:rsidR="001B156C" w:rsidRPr="009A7FCE" w:rsidRDefault="001B156C" w:rsidP="009A7FCE">
            <w:pPr>
              <w:spacing w:line="480" w:lineRule="auto"/>
              <w:contextualSpacing/>
              <w:jc w:val="center"/>
              <w:rPr>
                <w:b w:val="0"/>
                <w:bCs w:val="0"/>
                <w:strike/>
                <w:noProof/>
                <w:sz w:val="20"/>
                <w:szCs w:val="20"/>
              </w:rPr>
            </w:pPr>
            <w:r w:rsidRPr="009A7FCE">
              <w:rPr>
                <w:strike/>
                <w:noProof/>
                <w:sz w:val="20"/>
                <w:szCs w:val="20"/>
              </w:rPr>
              <w:t>8189300</w:t>
            </w:r>
          </w:p>
        </w:tc>
        <w:tc>
          <w:tcPr>
            <w:tcW w:w="0" w:type="dxa"/>
            <w:shd w:val="clear" w:color="auto" w:fill="auto"/>
            <w:noWrap/>
            <w:hideMark/>
          </w:tcPr>
          <w:p w14:paraId="26B8B0A0"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83.72</w:t>
            </w:r>
          </w:p>
        </w:tc>
        <w:tc>
          <w:tcPr>
            <w:tcW w:w="0" w:type="dxa"/>
            <w:shd w:val="clear" w:color="auto" w:fill="auto"/>
            <w:noWrap/>
            <w:hideMark/>
          </w:tcPr>
          <w:p w14:paraId="165CA88B"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1</w:t>
            </w:r>
          </w:p>
        </w:tc>
        <w:tc>
          <w:tcPr>
            <w:tcW w:w="0" w:type="dxa"/>
            <w:shd w:val="clear" w:color="auto" w:fill="auto"/>
            <w:noWrap/>
            <w:hideMark/>
          </w:tcPr>
          <w:p w14:paraId="7BBA9BBB"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56</w:t>
            </w:r>
          </w:p>
        </w:tc>
        <w:tc>
          <w:tcPr>
            <w:tcW w:w="0" w:type="dxa"/>
            <w:shd w:val="clear" w:color="auto" w:fill="auto"/>
            <w:noWrap/>
            <w:hideMark/>
          </w:tcPr>
          <w:p w14:paraId="40F560D3"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527.3</w:t>
            </w:r>
          </w:p>
        </w:tc>
        <w:tc>
          <w:tcPr>
            <w:tcW w:w="0" w:type="dxa"/>
            <w:shd w:val="clear" w:color="auto" w:fill="auto"/>
            <w:noWrap/>
            <w:hideMark/>
          </w:tcPr>
          <w:p w14:paraId="20905D4A"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8.48305</w:t>
            </w:r>
          </w:p>
        </w:tc>
        <w:tc>
          <w:tcPr>
            <w:tcW w:w="0" w:type="dxa"/>
            <w:shd w:val="clear" w:color="auto" w:fill="auto"/>
            <w:noWrap/>
            <w:hideMark/>
          </w:tcPr>
          <w:p w14:paraId="5D57A32B"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97.6567</w:t>
            </w:r>
          </w:p>
        </w:tc>
      </w:tr>
      <w:tr w:rsidR="001B156C" w:rsidRPr="00E2354C" w14:paraId="257D70E9" w14:textId="77777777" w:rsidTr="009A7FCE">
        <w:trPr>
          <w:trHeight w:val="30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90F7309" w14:textId="77777777" w:rsidR="001B156C" w:rsidRPr="009A7FCE" w:rsidRDefault="001B156C" w:rsidP="009A7FCE">
            <w:pPr>
              <w:spacing w:line="480" w:lineRule="auto"/>
              <w:contextualSpacing/>
              <w:jc w:val="center"/>
              <w:rPr>
                <w:b w:val="0"/>
                <w:bCs w:val="0"/>
                <w:strike/>
                <w:noProof/>
                <w:sz w:val="20"/>
                <w:szCs w:val="20"/>
              </w:rPr>
            </w:pPr>
            <w:r w:rsidRPr="009A7FCE">
              <w:rPr>
                <w:strike/>
                <w:noProof/>
                <w:sz w:val="20"/>
                <w:szCs w:val="20"/>
              </w:rPr>
              <w:t>8177300</w:t>
            </w:r>
          </w:p>
        </w:tc>
        <w:tc>
          <w:tcPr>
            <w:tcW w:w="0" w:type="dxa"/>
            <w:shd w:val="clear" w:color="auto" w:fill="auto"/>
            <w:noWrap/>
            <w:hideMark/>
          </w:tcPr>
          <w:p w14:paraId="10BD172F"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93.41</w:t>
            </w:r>
          </w:p>
        </w:tc>
        <w:tc>
          <w:tcPr>
            <w:tcW w:w="0" w:type="dxa"/>
            <w:shd w:val="clear" w:color="auto" w:fill="auto"/>
            <w:noWrap/>
            <w:hideMark/>
          </w:tcPr>
          <w:p w14:paraId="412F23AA"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1.4</w:t>
            </w:r>
          </w:p>
        </w:tc>
        <w:tc>
          <w:tcPr>
            <w:tcW w:w="0" w:type="dxa"/>
            <w:shd w:val="clear" w:color="auto" w:fill="auto"/>
            <w:noWrap/>
            <w:hideMark/>
          </w:tcPr>
          <w:p w14:paraId="4878166F"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50</w:t>
            </w:r>
          </w:p>
        </w:tc>
        <w:tc>
          <w:tcPr>
            <w:tcW w:w="0" w:type="dxa"/>
            <w:shd w:val="clear" w:color="auto" w:fill="auto"/>
            <w:noWrap/>
            <w:hideMark/>
          </w:tcPr>
          <w:p w14:paraId="42018CD2"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72.2</w:t>
            </w:r>
          </w:p>
        </w:tc>
        <w:tc>
          <w:tcPr>
            <w:tcW w:w="0" w:type="dxa"/>
            <w:shd w:val="clear" w:color="auto" w:fill="auto"/>
            <w:noWrap/>
            <w:hideMark/>
          </w:tcPr>
          <w:p w14:paraId="50842EBA"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8.75166</w:t>
            </w:r>
          </w:p>
        </w:tc>
        <w:tc>
          <w:tcPr>
            <w:tcW w:w="0" w:type="dxa"/>
            <w:shd w:val="clear" w:color="auto" w:fill="auto"/>
            <w:noWrap/>
            <w:hideMark/>
          </w:tcPr>
          <w:p w14:paraId="7A01789F"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97.3172</w:t>
            </w:r>
          </w:p>
        </w:tc>
      </w:tr>
      <w:tr w:rsidR="001B156C" w:rsidRPr="00E2354C" w14:paraId="59E5FE58" w14:textId="77777777" w:rsidTr="009A7FCE">
        <w:trPr>
          <w:trHeight w:val="30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58616BF1" w14:textId="77777777" w:rsidR="001B156C" w:rsidRPr="009A7FCE" w:rsidRDefault="001B156C" w:rsidP="009A7FCE">
            <w:pPr>
              <w:spacing w:line="480" w:lineRule="auto"/>
              <w:contextualSpacing/>
              <w:jc w:val="center"/>
              <w:rPr>
                <w:b w:val="0"/>
                <w:bCs w:val="0"/>
                <w:strike/>
                <w:noProof/>
                <w:sz w:val="20"/>
                <w:szCs w:val="20"/>
              </w:rPr>
            </w:pPr>
            <w:r w:rsidRPr="009A7FCE">
              <w:rPr>
                <w:strike/>
                <w:noProof/>
                <w:sz w:val="20"/>
                <w:szCs w:val="20"/>
              </w:rPr>
              <w:t>8189200</w:t>
            </w:r>
          </w:p>
        </w:tc>
        <w:tc>
          <w:tcPr>
            <w:tcW w:w="0" w:type="dxa"/>
            <w:shd w:val="clear" w:color="auto" w:fill="auto"/>
            <w:noWrap/>
            <w:hideMark/>
          </w:tcPr>
          <w:p w14:paraId="2C76D977"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97.48</w:t>
            </w:r>
          </w:p>
        </w:tc>
        <w:tc>
          <w:tcPr>
            <w:tcW w:w="0" w:type="dxa"/>
            <w:shd w:val="clear" w:color="auto" w:fill="auto"/>
            <w:noWrap/>
            <w:hideMark/>
          </w:tcPr>
          <w:p w14:paraId="668166B2"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1.6</w:t>
            </w:r>
          </w:p>
        </w:tc>
        <w:tc>
          <w:tcPr>
            <w:tcW w:w="0" w:type="dxa"/>
            <w:shd w:val="clear" w:color="auto" w:fill="auto"/>
            <w:noWrap/>
            <w:hideMark/>
          </w:tcPr>
          <w:p w14:paraId="0D4DAAE9"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8</w:t>
            </w:r>
          </w:p>
        </w:tc>
        <w:tc>
          <w:tcPr>
            <w:tcW w:w="0" w:type="dxa"/>
            <w:shd w:val="clear" w:color="auto" w:fill="auto"/>
            <w:noWrap/>
            <w:hideMark/>
          </w:tcPr>
          <w:p w14:paraId="77A263DD"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159</w:t>
            </w:r>
          </w:p>
        </w:tc>
        <w:tc>
          <w:tcPr>
            <w:tcW w:w="0" w:type="dxa"/>
            <w:shd w:val="clear" w:color="auto" w:fill="auto"/>
            <w:noWrap/>
            <w:hideMark/>
          </w:tcPr>
          <w:p w14:paraId="2BDE1078"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8.30362</w:t>
            </w:r>
          </w:p>
        </w:tc>
        <w:tc>
          <w:tcPr>
            <w:tcW w:w="0" w:type="dxa"/>
            <w:shd w:val="clear" w:color="auto" w:fill="auto"/>
            <w:noWrap/>
            <w:hideMark/>
          </w:tcPr>
          <w:p w14:paraId="012A96C0"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97.1125</w:t>
            </w:r>
          </w:p>
        </w:tc>
      </w:tr>
      <w:tr w:rsidR="001B156C" w:rsidRPr="00E2354C" w14:paraId="169A9E88" w14:textId="77777777" w:rsidTr="009A7FCE">
        <w:trPr>
          <w:trHeight w:val="30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75B5175" w14:textId="77777777" w:rsidR="001B156C" w:rsidRPr="009A7FCE" w:rsidRDefault="001B156C" w:rsidP="009A7FCE">
            <w:pPr>
              <w:spacing w:line="480" w:lineRule="auto"/>
              <w:contextualSpacing/>
              <w:jc w:val="center"/>
              <w:rPr>
                <w:b w:val="0"/>
                <w:bCs w:val="0"/>
                <w:strike/>
                <w:noProof/>
                <w:sz w:val="20"/>
                <w:szCs w:val="20"/>
              </w:rPr>
            </w:pPr>
            <w:r w:rsidRPr="009A7FCE">
              <w:rPr>
                <w:strike/>
                <w:noProof/>
                <w:sz w:val="20"/>
                <w:szCs w:val="20"/>
              </w:rPr>
              <w:t>8189500</w:t>
            </w:r>
          </w:p>
        </w:tc>
        <w:tc>
          <w:tcPr>
            <w:tcW w:w="0" w:type="dxa"/>
            <w:shd w:val="clear" w:color="auto" w:fill="auto"/>
            <w:noWrap/>
            <w:hideMark/>
          </w:tcPr>
          <w:p w14:paraId="3550D27E"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99.32</w:t>
            </w:r>
          </w:p>
        </w:tc>
        <w:tc>
          <w:tcPr>
            <w:tcW w:w="0" w:type="dxa"/>
            <w:shd w:val="clear" w:color="auto" w:fill="auto"/>
            <w:noWrap/>
            <w:hideMark/>
          </w:tcPr>
          <w:p w14:paraId="78A7EF35"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1.6</w:t>
            </w:r>
          </w:p>
        </w:tc>
        <w:tc>
          <w:tcPr>
            <w:tcW w:w="0" w:type="dxa"/>
            <w:shd w:val="clear" w:color="auto" w:fill="auto"/>
            <w:noWrap/>
            <w:hideMark/>
          </w:tcPr>
          <w:p w14:paraId="5D90B060"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14</w:t>
            </w:r>
          </w:p>
        </w:tc>
        <w:tc>
          <w:tcPr>
            <w:tcW w:w="0" w:type="dxa"/>
            <w:shd w:val="clear" w:color="auto" w:fill="auto"/>
            <w:noWrap/>
            <w:hideMark/>
          </w:tcPr>
          <w:p w14:paraId="12CB30EA"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1808.3</w:t>
            </w:r>
          </w:p>
        </w:tc>
        <w:tc>
          <w:tcPr>
            <w:tcW w:w="0" w:type="dxa"/>
            <w:shd w:val="clear" w:color="auto" w:fill="auto"/>
            <w:noWrap/>
            <w:hideMark/>
          </w:tcPr>
          <w:p w14:paraId="182032EA"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8.29195</w:t>
            </w:r>
          </w:p>
        </w:tc>
        <w:tc>
          <w:tcPr>
            <w:tcW w:w="0" w:type="dxa"/>
            <w:shd w:val="clear" w:color="auto" w:fill="auto"/>
            <w:noWrap/>
            <w:hideMark/>
          </w:tcPr>
          <w:p w14:paraId="264DED70"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97.2792</w:t>
            </w:r>
          </w:p>
        </w:tc>
      </w:tr>
      <w:tr w:rsidR="001B156C" w:rsidRPr="00E2354C" w14:paraId="6A143891" w14:textId="77777777" w:rsidTr="009A7FCE">
        <w:trPr>
          <w:trHeight w:val="30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44C08DC4" w14:textId="77777777" w:rsidR="001B156C" w:rsidRPr="009A7FCE" w:rsidRDefault="001B156C" w:rsidP="009A7FCE">
            <w:pPr>
              <w:spacing w:line="480" w:lineRule="auto"/>
              <w:contextualSpacing/>
              <w:jc w:val="center"/>
              <w:rPr>
                <w:b w:val="0"/>
                <w:bCs w:val="0"/>
                <w:strike/>
                <w:noProof/>
                <w:sz w:val="20"/>
                <w:szCs w:val="20"/>
              </w:rPr>
            </w:pPr>
            <w:r w:rsidRPr="009A7FCE">
              <w:rPr>
                <w:strike/>
                <w:noProof/>
                <w:sz w:val="20"/>
                <w:szCs w:val="20"/>
              </w:rPr>
              <w:t>8164600</w:t>
            </w:r>
          </w:p>
        </w:tc>
        <w:tc>
          <w:tcPr>
            <w:tcW w:w="0" w:type="dxa"/>
            <w:shd w:val="clear" w:color="auto" w:fill="auto"/>
            <w:noWrap/>
            <w:hideMark/>
          </w:tcPr>
          <w:p w14:paraId="2A0B612F"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105.67</w:t>
            </w:r>
          </w:p>
        </w:tc>
        <w:tc>
          <w:tcPr>
            <w:tcW w:w="0" w:type="dxa"/>
            <w:shd w:val="clear" w:color="auto" w:fill="auto"/>
            <w:noWrap/>
            <w:hideMark/>
          </w:tcPr>
          <w:p w14:paraId="119C1EC5"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1.1</w:t>
            </w:r>
          </w:p>
        </w:tc>
        <w:tc>
          <w:tcPr>
            <w:tcW w:w="0" w:type="dxa"/>
            <w:shd w:val="clear" w:color="auto" w:fill="auto"/>
            <w:noWrap/>
            <w:hideMark/>
          </w:tcPr>
          <w:p w14:paraId="2D55251D"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0.1</w:t>
            </w:r>
          </w:p>
        </w:tc>
        <w:tc>
          <w:tcPr>
            <w:tcW w:w="0" w:type="dxa"/>
            <w:shd w:val="clear" w:color="auto" w:fill="auto"/>
            <w:noWrap/>
            <w:hideMark/>
          </w:tcPr>
          <w:p w14:paraId="367D9032"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53.9</w:t>
            </w:r>
          </w:p>
        </w:tc>
        <w:tc>
          <w:tcPr>
            <w:tcW w:w="0" w:type="dxa"/>
            <w:shd w:val="clear" w:color="auto" w:fill="auto"/>
            <w:noWrap/>
            <w:hideMark/>
          </w:tcPr>
          <w:p w14:paraId="0A118CA8"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8.89138</w:t>
            </w:r>
          </w:p>
        </w:tc>
        <w:tc>
          <w:tcPr>
            <w:tcW w:w="0" w:type="dxa"/>
            <w:shd w:val="clear" w:color="auto" w:fill="auto"/>
            <w:noWrap/>
            <w:hideMark/>
          </w:tcPr>
          <w:p w14:paraId="5E4DCF3D"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96.8191</w:t>
            </w:r>
          </w:p>
        </w:tc>
      </w:tr>
      <w:tr w:rsidR="001B156C" w:rsidRPr="00E2354C" w14:paraId="53BC3F14" w14:textId="77777777" w:rsidTr="009A7FCE">
        <w:trPr>
          <w:trHeight w:val="30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24CAF19D" w14:textId="77777777" w:rsidR="001B156C" w:rsidRPr="009A7FCE" w:rsidRDefault="001B156C" w:rsidP="009A7FCE">
            <w:pPr>
              <w:spacing w:line="480" w:lineRule="auto"/>
              <w:contextualSpacing/>
              <w:jc w:val="center"/>
              <w:rPr>
                <w:b w:val="0"/>
                <w:bCs w:val="0"/>
                <w:strike/>
                <w:noProof/>
                <w:sz w:val="20"/>
                <w:szCs w:val="20"/>
              </w:rPr>
            </w:pPr>
            <w:r w:rsidRPr="009A7FCE">
              <w:rPr>
                <w:strike/>
                <w:noProof/>
                <w:sz w:val="20"/>
                <w:szCs w:val="20"/>
              </w:rPr>
              <w:t>8164800</w:t>
            </w:r>
          </w:p>
        </w:tc>
        <w:tc>
          <w:tcPr>
            <w:tcW w:w="0" w:type="dxa"/>
            <w:shd w:val="clear" w:color="auto" w:fill="auto"/>
            <w:noWrap/>
            <w:hideMark/>
          </w:tcPr>
          <w:p w14:paraId="18A3CCD5"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108.1</w:t>
            </w:r>
          </w:p>
        </w:tc>
        <w:tc>
          <w:tcPr>
            <w:tcW w:w="0" w:type="dxa"/>
            <w:shd w:val="clear" w:color="auto" w:fill="auto"/>
            <w:noWrap/>
            <w:hideMark/>
          </w:tcPr>
          <w:p w14:paraId="5EF5D514"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1.2</w:t>
            </w:r>
          </w:p>
        </w:tc>
        <w:tc>
          <w:tcPr>
            <w:tcW w:w="0" w:type="dxa"/>
            <w:shd w:val="clear" w:color="auto" w:fill="auto"/>
            <w:noWrap/>
            <w:hideMark/>
          </w:tcPr>
          <w:p w14:paraId="17FC47F8"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8</w:t>
            </w:r>
          </w:p>
        </w:tc>
        <w:tc>
          <w:tcPr>
            <w:tcW w:w="0" w:type="dxa"/>
            <w:shd w:val="clear" w:color="auto" w:fill="auto"/>
            <w:noWrap/>
            <w:hideMark/>
          </w:tcPr>
          <w:p w14:paraId="4461B78E"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172.2</w:t>
            </w:r>
          </w:p>
        </w:tc>
        <w:tc>
          <w:tcPr>
            <w:tcW w:w="0" w:type="dxa"/>
            <w:shd w:val="clear" w:color="auto" w:fill="auto"/>
            <w:noWrap/>
            <w:hideMark/>
          </w:tcPr>
          <w:p w14:paraId="73CBA0D8"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8.72527</w:t>
            </w:r>
          </w:p>
        </w:tc>
        <w:tc>
          <w:tcPr>
            <w:tcW w:w="0" w:type="dxa"/>
            <w:shd w:val="clear" w:color="auto" w:fill="auto"/>
            <w:noWrap/>
            <w:hideMark/>
          </w:tcPr>
          <w:p w14:paraId="65E66BA3"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96.7689</w:t>
            </w:r>
          </w:p>
        </w:tc>
      </w:tr>
      <w:tr w:rsidR="001B156C" w:rsidRPr="00E2354C" w14:paraId="44390080" w14:textId="77777777" w:rsidTr="009A7FCE">
        <w:trPr>
          <w:trHeight w:val="30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7CCCD8F" w14:textId="77777777" w:rsidR="001B156C" w:rsidRPr="009A7FCE" w:rsidRDefault="001B156C" w:rsidP="009A7FCE">
            <w:pPr>
              <w:spacing w:line="480" w:lineRule="auto"/>
              <w:contextualSpacing/>
              <w:jc w:val="center"/>
              <w:rPr>
                <w:b w:val="0"/>
                <w:bCs w:val="0"/>
                <w:strike/>
                <w:noProof/>
                <w:sz w:val="20"/>
                <w:szCs w:val="20"/>
              </w:rPr>
            </w:pPr>
            <w:r w:rsidRPr="009A7FCE">
              <w:rPr>
                <w:strike/>
                <w:noProof/>
                <w:sz w:val="20"/>
                <w:szCs w:val="20"/>
              </w:rPr>
              <w:t>8115000</w:t>
            </w:r>
          </w:p>
        </w:tc>
        <w:tc>
          <w:tcPr>
            <w:tcW w:w="0" w:type="dxa"/>
            <w:shd w:val="clear" w:color="auto" w:fill="auto"/>
            <w:noWrap/>
            <w:hideMark/>
          </w:tcPr>
          <w:p w14:paraId="06F6EB5A"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121.13</w:t>
            </w:r>
          </w:p>
        </w:tc>
        <w:tc>
          <w:tcPr>
            <w:tcW w:w="0" w:type="dxa"/>
            <w:shd w:val="clear" w:color="auto" w:fill="auto"/>
            <w:noWrap/>
            <w:hideMark/>
          </w:tcPr>
          <w:p w14:paraId="49AF8DAC"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0.4</w:t>
            </w:r>
          </w:p>
        </w:tc>
        <w:tc>
          <w:tcPr>
            <w:tcW w:w="0" w:type="dxa"/>
            <w:shd w:val="clear" w:color="auto" w:fill="auto"/>
            <w:noWrap/>
            <w:hideMark/>
          </w:tcPr>
          <w:p w14:paraId="6EDADF3D"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3</w:t>
            </w:r>
          </w:p>
        </w:tc>
        <w:tc>
          <w:tcPr>
            <w:tcW w:w="0" w:type="dxa"/>
            <w:shd w:val="clear" w:color="auto" w:fill="auto"/>
            <w:noWrap/>
            <w:hideMark/>
          </w:tcPr>
          <w:p w14:paraId="5DB32C9B"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116.7</w:t>
            </w:r>
          </w:p>
        </w:tc>
        <w:tc>
          <w:tcPr>
            <w:tcW w:w="0" w:type="dxa"/>
            <w:shd w:val="clear" w:color="auto" w:fill="auto"/>
            <w:noWrap/>
            <w:hideMark/>
          </w:tcPr>
          <w:p w14:paraId="3DC3237B"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29.47663</w:t>
            </w:r>
          </w:p>
        </w:tc>
        <w:tc>
          <w:tcPr>
            <w:tcW w:w="0" w:type="dxa"/>
            <w:shd w:val="clear" w:color="auto" w:fill="auto"/>
            <w:noWrap/>
            <w:hideMark/>
          </w:tcPr>
          <w:p w14:paraId="0234F21D"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95.8127</w:t>
            </w:r>
          </w:p>
        </w:tc>
      </w:tr>
      <w:tr w:rsidR="001B156C" w:rsidRPr="00E2354C" w14:paraId="362B1F6D" w14:textId="77777777" w:rsidTr="009A7FCE">
        <w:trPr>
          <w:trHeight w:val="30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59D510A8" w14:textId="77777777" w:rsidR="001B156C" w:rsidRPr="009A7FCE" w:rsidRDefault="001B156C" w:rsidP="009A7FCE">
            <w:pPr>
              <w:spacing w:line="480" w:lineRule="auto"/>
              <w:contextualSpacing/>
              <w:jc w:val="center"/>
              <w:rPr>
                <w:b w:val="0"/>
                <w:bCs w:val="0"/>
                <w:strike/>
                <w:noProof/>
                <w:sz w:val="20"/>
                <w:szCs w:val="20"/>
              </w:rPr>
            </w:pPr>
            <w:r w:rsidRPr="009A7FCE">
              <w:rPr>
                <w:strike/>
                <w:noProof/>
                <w:sz w:val="20"/>
                <w:szCs w:val="20"/>
              </w:rPr>
              <w:t>8068390</w:t>
            </w:r>
          </w:p>
        </w:tc>
        <w:tc>
          <w:tcPr>
            <w:tcW w:w="0" w:type="dxa"/>
            <w:shd w:val="clear" w:color="auto" w:fill="auto"/>
            <w:noWrap/>
            <w:hideMark/>
          </w:tcPr>
          <w:p w14:paraId="5DECEBEC"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125.17</w:t>
            </w:r>
          </w:p>
        </w:tc>
        <w:tc>
          <w:tcPr>
            <w:tcW w:w="0" w:type="dxa"/>
            <w:shd w:val="clear" w:color="auto" w:fill="auto"/>
            <w:noWrap/>
            <w:hideMark/>
          </w:tcPr>
          <w:p w14:paraId="6523B657"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19.8</w:t>
            </w:r>
          </w:p>
        </w:tc>
        <w:tc>
          <w:tcPr>
            <w:tcW w:w="0" w:type="dxa"/>
            <w:shd w:val="clear" w:color="auto" w:fill="auto"/>
            <w:noWrap/>
            <w:hideMark/>
          </w:tcPr>
          <w:p w14:paraId="2617203E"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41</w:t>
            </w:r>
          </w:p>
        </w:tc>
        <w:tc>
          <w:tcPr>
            <w:tcW w:w="0" w:type="dxa"/>
            <w:shd w:val="clear" w:color="auto" w:fill="auto"/>
            <w:noWrap/>
            <w:hideMark/>
          </w:tcPr>
          <w:p w14:paraId="603CAEEE"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40.2</w:t>
            </w:r>
          </w:p>
        </w:tc>
        <w:tc>
          <w:tcPr>
            <w:tcW w:w="0" w:type="dxa"/>
            <w:shd w:val="clear" w:color="auto" w:fill="auto"/>
            <w:noWrap/>
            <w:hideMark/>
          </w:tcPr>
          <w:p w14:paraId="130FDA72"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30.19056</w:t>
            </w:r>
          </w:p>
        </w:tc>
        <w:tc>
          <w:tcPr>
            <w:tcW w:w="0" w:type="dxa"/>
            <w:shd w:val="clear" w:color="auto" w:fill="auto"/>
            <w:noWrap/>
            <w:hideMark/>
          </w:tcPr>
          <w:p w14:paraId="623C1629"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95.4911</w:t>
            </w:r>
          </w:p>
        </w:tc>
      </w:tr>
      <w:tr w:rsidR="001B156C" w:rsidRPr="00E2354C" w14:paraId="75B1F30D" w14:textId="77777777" w:rsidTr="009A7FCE">
        <w:trPr>
          <w:trHeight w:val="300"/>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2F616E18" w14:textId="77777777" w:rsidR="001B156C" w:rsidRPr="009A7FCE" w:rsidRDefault="001B156C" w:rsidP="009A7FCE">
            <w:pPr>
              <w:spacing w:line="480" w:lineRule="auto"/>
              <w:contextualSpacing/>
              <w:jc w:val="center"/>
              <w:rPr>
                <w:b w:val="0"/>
                <w:bCs w:val="0"/>
                <w:strike/>
                <w:noProof/>
                <w:sz w:val="20"/>
                <w:szCs w:val="20"/>
              </w:rPr>
            </w:pPr>
            <w:r w:rsidRPr="009A7FCE">
              <w:rPr>
                <w:strike/>
                <w:noProof/>
                <w:sz w:val="20"/>
                <w:szCs w:val="20"/>
              </w:rPr>
              <w:lastRenderedPageBreak/>
              <w:t>8068450</w:t>
            </w:r>
          </w:p>
        </w:tc>
        <w:tc>
          <w:tcPr>
            <w:tcW w:w="0" w:type="dxa"/>
            <w:shd w:val="clear" w:color="auto" w:fill="auto"/>
            <w:noWrap/>
            <w:hideMark/>
          </w:tcPr>
          <w:p w14:paraId="47C94BDC"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125.41</w:t>
            </w:r>
          </w:p>
        </w:tc>
        <w:tc>
          <w:tcPr>
            <w:tcW w:w="0" w:type="dxa"/>
            <w:shd w:val="clear" w:color="auto" w:fill="auto"/>
            <w:noWrap/>
            <w:hideMark/>
          </w:tcPr>
          <w:p w14:paraId="10701928"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19.9</w:t>
            </w:r>
          </w:p>
        </w:tc>
        <w:tc>
          <w:tcPr>
            <w:tcW w:w="0" w:type="dxa"/>
            <w:shd w:val="clear" w:color="auto" w:fill="auto"/>
            <w:noWrap/>
            <w:hideMark/>
          </w:tcPr>
          <w:p w14:paraId="3781CC07"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37</w:t>
            </w:r>
          </w:p>
        </w:tc>
        <w:tc>
          <w:tcPr>
            <w:tcW w:w="0" w:type="dxa"/>
            <w:shd w:val="clear" w:color="auto" w:fill="auto"/>
            <w:noWrap/>
            <w:hideMark/>
          </w:tcPr>
          <w:p w14:paraId="097D00BD"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88.3</w:t>
            </w:r>
          </w:p>
        </w:tc>
        <w:tc>
          <w:tcPr>
            <w:tcW w:w="0" w:type="dxa"/>
            <w:shd w:val="clear" w:color="auto" w:fill="auto"/>
            <w:noWrap/>
            <w:hideMark/>
          </w:tcPr>
          <w:p w14:paraId="1B91FE1F"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30.13105</w:t>
            </w:r>
          </w:p>
        </w:tc>
        <w:tc>
          <w:tcPr>
            <w:tcW w:w="0" w:type="dxa"/>
            <w:shd w:val="clear" w:color="auto" w:fill="auto"/>
            <w:noWrap/>
            <w:hideMark/>
          </w:tcPr>
          <w:p w14:paraId="4ACEAC39" w14:textId="77777777" w:rsidR="001B156C" w:rsidRPr="009A7FCE" w:rsidRDefault="001B156C" w:rsidP="009A7FCE">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strike/>
                <w:noProof/>
                <w:sz w:val="20"/>
                <w:szCs w:val="20"/>
              </w:rPr>
            </w:pPr>
            <w:r w:rsidRPr="009A7FCE">
              <w:rPr>
                <w:strike/>
                <w:noProof/>
                <w:sz w:val="20"/>
                <w:szCs w:val="20"/>
              </w:rPr>
              <w:t>-95.4813</w:t>
            </w:r>
          </w:p>
        </w:tc>
      </w:tr>
    </w:tbl>
    <w:p w14:paraId="46C62C96" w14:textId="77777777" w:rsidR="001B156C" w:rsidRPr="009A7FCE" w:rsidRDefault="001B156C" w:rsidP="009A7FCE">
      <w:pPr>
        <w:spacing w:line="480" w:lineRule="auto"/>
        <w:contextualSpacing/>
        <w:rPr>
          <w:strike/>
          <w:noProof/>
          <w:lang w:val="nb-NO"/>
        </w:rPr>
      </w:pPr>
    </w:p>
    <w:p w14:paraId="3BA961DD" w14:textId="77777777" w:rsidR="001B156C" w:rsidRPr="009A7FCE" w:rsidRDefault="001B156C" w:rsidP="009A7FCE">
      <w:pPr>
        <w:spacing w:line="480" w:lineRule="auto"/>
        <w:contextualSpacing/>
        <w:rPr>
          <w:rFonts w:eastAsia="Times New Roman"/>
          <w:strike/>
          <w:color w:val="000000"/>
          <w:lang w:eastAsia="zh-CN"/>
        </w:rPr>
      </w:pPr>
      <w:r w:rsidRPr="009A7FCE">
        <w:rPr>
          <w:rFonts w:eastAsia="Times New Roman"/>
          <w:strike/>
          <w:color w:val="000000"/>
          <w:lang w:eastAsia="zh-CN"/>
        </w:rPr>
        <w:t xml:space="preserve">Table 1. Descriptions of climate and geographic characteristics of the selected sample sites </w:t>
      </w:r>
      <w:r w:rsidRPr="009A7FCE">
        <w:rPr>
          <w:rFonts w:eastAsia="Times New Roman"/>
          <w:strike/>
          <w:color w:val="000000"/>
          <w:lang w:eastAsia="zh-CN"/>
        </w:rPr>
        <w:fldChar w:fldCharType="begin"/>
      </w:r>
      <w:r w:rsidRPr="009A7FCE">
        <w:rPr>
          <w:rFonts w:eastAsia="Times New Roman"/>
          <w:strike/>
          <w:color w:val="000000"/>
          <w:lang w:eastAsia="zh-CN"/>
        </w:rPr>
        <w:instrText xml:space="preserve"> ADDIN EN.CITE &lt;EndNote&gt;&lt;Cite&gt;&lt;Author&gt;J&lt;/Author&gt;&lt;Year&gt;2011&lt;/Year&gt;&lt;RecNum&gt;67&lt;/RecNum&gt;&lt;DisplayText&gt;(Falcone 2011)&lt;/DisplayText&gt;&lt;record&gt;&lt;rec-number&gt;67&lt;/rec-number&gt;&lt;foreign-keys&gt;&lt;key app="EN" db-id="fzt5daz5eexrvhezevkpw9shp2fpffwdpre5" timestamp="1553293604"&gt;67&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rsidRPr="009A7FCE">
        <w:rPr>
          <w:rFonts w:eastAsia="Times New Roman"/>
          <w:strike/>
          <w:color w:val="000000"/>
          <w:lang w:eastAsia="zh-CN"/>
        </w:rPr>
        <w:fldChar w:fldCharType="separate"/>
      </w:r>
      <w:r w:rsidRPr="009A7FCE">
        <w:rPr>
          <w:rFonts w:eastAsia="Times New Roman"/>
          <w:strike/>
          <w:noProof/>
          <w:color w:val="000000"/>
          <w:lang w:eastAsia="zh-CN"/>
        </w:rPr>
        <w:t>(Falcone 2011)</w:t>
      </w:r>
      <w:r w:rsidRPr="009A7FCE">
        <w:rPr>
          <w:rFonts w:eastAsia="Times New Roman"/>
          <w:strike/>
          <w:color w:val="000000"/>
          <w:lang w:eastAsia="zh-CN"/>
        </w:rPr>
        <w:fldChar w:fldCharType="end"/>
      </w:r>
      <w:r w:rsidRPr="009A7FCE">
        <w:rPr>
          <w:rFonts w:eastAsia="Times New Roman"/>
          <w:strike/>
          <w:color w:val="000000"/>
          <w:lang w:eastAsia="zh-CN"/>
        </w:rPr>
        <w:t xml:space="preserve">. </w:t>
      </w:r>
      <w:commentRangeStart w:id="39"/>
      <w:r w:rsidRPr="009A7FCE">
        <w:rPr>
          <w:rFonts w:eastAsia="Times New Roman"/>
          <w:strike/>
          <w:color w:val="000000"/>
          <w:lang w:eastAsia="zh-CN"/>
        </w:rPr>
        <w:t>Mean annual precipitation at the gauge location is calculated from an 800 m prism using a 30-year record (1971-2000). Note as precipitation increases, drainage area decreases to maintain similar stream hydrological classification.</w:t>
      </w:r>
      <w:commentRangeEnd w:id="39"/>
      <w:r w:rsidR="00CD2A88" w:rsidRPr="009A7FCE">
        <w:rPr>
          <w:rStyle w:val="CommentReference"/>
          <w:strike/>
        </w:rPr>
        <w:commentReference w:id="39"/>
      </w:r>
    </w:p>
    <w:p w14:paraId="6C1C4049" w14:textId="18E3BE4C" w:rsidR="001B156C" w:rsidRDefault="001B156C" w:rsidP="00CD2A88">
      <w:pPr>
        <w:spacing w:line="480" w:lineRule="auto"/>
        <w:contextualSpacing/>
        <w:rPr>
          <w:noProof/>
        </w:rPr>
      </w:pPr>
    </w:p>
    <w:p w14:paraId="74083463" w14:textId="0485B16F" w:rsidR="00CD2A88" w:rsidRPr="009A7FCE" w:rsidRDefault="00CD2A88" w:rsidP="009A7FCE">
      <w:pPr>
        <w:spacing w:line="480" w:lineRule="auto"/>
        <w:contextualSpacing/>
        <w:rPr>
          <w:noProof/>
        </w:rPr>
      </w:pPr>
      <w:r>
        <w:rPr>
          <w:noProof/>
        </w:rPr>
        <w:t>Table 1. Climate and geographic characterisics of the sample sites</w:t>
      </w:r>
    </w:p>
    <w:tbl>
      <w:tblPr>
        <w:tblStyle w:val="PlainTable5"/>
        <w:tblW w:w="9355" w:type="dxa"/>
        <w:tblLook w:val="04A0" w:firstRow="1" w:lastRow="0" w:firstColumn="1" w:lastColumn="0" w:noHBand="0" w:noVBand="1"/>
      </w:tblPr>
      <w:tblGrid>
        <w:gridCol w:w="1170"/>
        <w:gridCol w:w="1710"/>
        <w:gridCol w:w="1440"/>
        <w:gridCol w:w="1170"/>
        <w:gridCol w:w="1260"/>
        <w:gridCol w:w="1080"/>
        <w:gridCol w:w="1525"/>
      </w:tblGrid>
      <w:tr w:rsidR="00CD2A88" w:rsidRPr="00CD2A88" w14:paraId="1056ED74" w14:textId="77777777" w:rsidTr="00E2354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70" w:type="dxa"/>
          </w:tcPr>
          <w:p w14:paraId="43E9D0DE" w14:textId="48697651" w:rsidR="00CD2A88" w:rsidRPr="00E2354C" w:rsidRDefault="00CD2A88" w:rsidP="00255967">
            <w:pPr>
              <w:spacing w:line="480" w:lineRule="auto"/>
              <w:contextualSpacing/>
              <w:rPr>
                <w:rFonts w:ascii="Times New Roman" w:hAnsi="Times New Roman" w:cs="Times New Roman"/>
                <w:i w:val="0"/>
                <w:noProof/>
                <w:sz w:val="16"/>
                <w:szCs w:val="16"/>
              </w:rPr>
            </w:pPr>
            <w:r w:rsidRPr="00E2354C">
              <w:rPr>
                <w:rFonts w:ascii="Times New Roman" w:hAnsi="Times New Roman" w:cs="Times New Roman"/>
                <w:i w:val="0"/>
                <w:noProof/>
                <w:sz w:val="16"/>
                <w:szCs w:val="16"/>
              </w:rPr>
              <w:t>USGS Gauge</w:t>
            </w:r>
          </w:p>
        </w:tc>
        <w:tc>
          <w:tcPr>
            <w:tcW w:w="1710" w:type="dxa"/>
          </w:tcPr>
          <w:p w14:paraId="7BFEA09F" w14:textId="563B08A8" w:rsidR="00CD2A88" w:rsidRPr="00E2354C" w:rsidRDefault="00CD2A88" w:rsidP="00255967">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noProof/>
                <w:sz w:val="16"/>
                <w:szCs w:val="16"/>
              </w:rPr>
            </w:pPr>
            <w:r w:rsidRPr="00E2354C">
              <w:rPr>
                <w:rFonts w:ascii="Times New Roman" w:hAnsi="Times New Roman" w:cs="Times New Roman"/>
                <w:i w:val="0"/>
                <w:noProof/>
                <w:sz w:val="16"/>
                <w:szCs w:val="16"/>
              </w:rPr>
              <w:t>Precipitation (cm/yr)</w:t>
            </w:r>
          </w:p>
        </w:tc>
        <w:tc>
          <w:tcPr>
            <w:tcW w:w="1440" w:type="dxa"/>
          </w:tcPr>
          <w:p w14:paraId="7264FB01" w14:textId="3A84C318" w:rsidR="00CD2A88" w:rsidRPr="00E2354C" w:rsidRDefault="00CD2A88" w:rsidP="00255967">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noProof/>
                <w:sz w:val="16"/>
                <w:szCs w:val="16"/>
              </w:rPr>
            </w:pPr>
            <w:r w:rsidRPr="00E2354C">
              <w:rPr>
                <w:rFonts w:ascii="Times New Roman" w:hAnsi="Times New Roman" w:cs="Times New Roman"/>
                <w:i w:val="0"/>
                <w:noProof/>
                <w:sz w:val="16"/>
                <w:szCs w:val="16"/>
              </w:rPr>
              <w:t>Temperature (</w:t>
            </w:r>
            <w:r w:rsidRPr="00E2354C">
              <w:rPr>
                <w:rFonts w:ascii="Times New Roman" w:hAnsi="Times New Roman" w:cs="Times New Roman"/>
                <w:i w:val="0"/>
                <w:noProof/>
                <w:sz w:val="16"/>
                <w:szCs w:val="16"/>
                <w:vertAlign w:val="superscript"/>
              </w:rPr>
              <w:t>o</w:t>
            </w:r>
            <w:r w:rsidRPr="00E2354C">
              <w:rPr>
                <w:rFonts w:ascii="Times New Roman" w:hAnsi="Times New Roman" w:cs="Times New Roman"/>
                <w:i w:val="0"/>
                <w:noProof/>
                <w:sz w:val="16"/>
                <w:szCs w:val="16"/>
              </w:rPr>
              <w:t>C)</w:t>
            </w:r>
          </w:p>
        </w:tc>
        <w:tc>
          <w:tcPr>
            <w:tcW w:w="1170" w:type="dxa"/>
          </w:tcPr>
          <w:p w14:paraId="26FE5053" w14:textId="53B1434C" w:rsidR="00CD2A88" w:rsidRPr="00E2354C" w:rsidRDefault="00CD2A88" w:rsidP="00255967">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noProof/>
                <w:sz w:val="16"/>
                <w:szCs w:val="16"/>
              </w:rPr>
            </w:pPr>
            <w:r w:rsidRPr="00E2354C">
              <w:rPr>
                <w:rFonts w:ascii="Times New Roman" w:hAnsi="Times New Roman" w:cs="Times New Roman"/>
                <w:i w:val="0"/>
                <w:noProof/>
                <w:sz w:val="16"/>
                <w:szCs w:val="16"/>
              </w:rPr>
              <w:t>Elevation (m)</w:t>
            </w:r>
          </w:p>
        </w:tc>
        <w:tc>
          <w:tcPr>
            <w:tcW w:w="1260" w:type="dxa"/>
          </w:tcPr>
          <w:p w14:paraId="055C367B" w14:textId="0F9596DA" w:rsidR="00CD2A88" w:rsidRPr="00E2354C" w:rsidRDefault="00CD2A88" w:rsidP="00255967">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noProof/>
                <w:sz w:val="16"/>
                <w:szCs w:val="16"/>
              </w:rPr>
            </w:pPr>
            <w:r w:rsidRPr="00E2354C">
              <w:rPr>
                <w:rFonts w:ascii="Times New Roman" w:hAnsi="Times New Roman" w:cs="Times New Roman"/>
                <w:i w:val="0"/>
                <w:noProof/>
                <w:sz w:val="16"/>
                <w:szCs w:val="16"/>
              </w:rPr>
              <w:t>Drainge (km</w:t>
            </w:r>
            <w:r w:rsidRPr="00E2354C">
              <w:rPr>
                <w:rFonts w:ascii="Times New Roman" w:hAnsi="Times New Roman" w:cs="Times New Roman"/>
                <w:i w:val="0"/>
                <w:noProof/>
                <w:sz w:val="16"/>
                <w:szCs w:val="16"/>
                <w:vertAlign w:val="superscript"/>
              </w:rPr>
              <w:t>2</w:t>
            </w:r>
            <w:r w:rsidRPr="00E2354C">
              <w:rPr>
                <w:rFonts w:ascii="Times New Roman" w:hAnsi="Times New Roman" w:cs="Times New Roman"/>
                <w:i w:val="0"/>
                <w:noProof/>
                <w:sz w:val="16"/>
                <w:szCs w:val="16"/>
              </w:rPr>
              <w:t>)</w:t>
            </w:r>
          </w:p>
        </w:tc>
        <w:tc>
          <w:tcPr>
            <w:tcW w:w="1080" w:type="dxa"/>
          </w:tcPr>
          <w:p w14:paraId="3DA2B43F" w14:textId="0EDA4DB2" w:rsidR="00CD2A88" w:rsidRPr="00E2354C" w:rsidRDefault="00CD2A88" w:rsidP="00255967">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noProof/>
                <w:sz w:val="16"/>
                <w:szCs w:val="16"/>
              </w:rPr>
            </w:pPr>
            <w:r w:rsidRPr="00E2354C">
              <w:rPr>
                <w:rFonts w:ascii="Times New Roman" w:hAnsi="Times New Roman" w:cs="Times New Roman"/>
                <w:i w:val="0"/>
                <w:noProof/>
                <w:sz w:val="16"/>
                <w:szCs w:val="16"/>
              </w:rPr>
              <w:t>Latitude</w:t>
            </w:r>
          </w:p>
        </w:tc>
        <w:tc>
          <w:tcPr>
            <w:tcW w:w="1525" w:type="dxa"/>
          </w:tcPr>
          <w:p w14:paraId="25E9AB22" w14:textId="772FC7D5" w:rsidR="00CD2A88" w:rsidRPr="00E2354C" w:rsidRDefault="00CD2A88" w:rsidP="00255967">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noProof/>
                <w:sz w:val="16"/>
                <w:szCs w:val="16"/>
              </w:rPr>
            </w:pPr>
            <w:r w:rsidRPr="00E2354C">
              <w:rPr>
                <w:rFonts w:ascii="Times New Roman" w:hAnsi="Times New Roman" w:cs="Times New Roman"/>
                <w:i w:val="0"/>
                <w:noProof/>
                <w:sz w:val="16"/>
                <w:szCs w:val="16"/>
              </w:rPr>
              <w:t>Longitude</w:t>
            </w:r>
          </w:p>
        </w:tc>
      </w:tr>
      <w:tr w:rsidR="00CD2A88" w:rsidRPr="00CD2A88" w14:paraId="241DC8FA" w14:textId="77777777" w:rsidTr="00E2354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dxa"/>
          </w:tcPr>
          <w:p w14:paraId="71E03429" w14:textId="68F43223" w:rsidR="00CD2A88" w:rsidRPr="00E2354C" w:rsidRDefault="00CD2A88" w:rsidP="00CD2A88">
            <w:pPr>
              <w:spacing w:line="480" w:lineRule="auto"/>
              <w:contextualSpacing/>
              <w:rPr>
                <w:rFonts w:ascii="Times New Roman" w:hAnsi="Times New Roman" w:cs="Times New Roman"/>
                <w:i w:val="0"/>
                <w:noProof/>
                <w:sz w:val="16"/>
                <w:szCs w:val="16"/>
              </w:rPr>
            </w:pPr>
            <w:r w:rsidRPr="00E2354C">
              <w:rPr>
                <w:rFonts w:ascii="Times New Roman" w:hAnsi="Times New Roman" w:cs="Times New Roman"/>
                <w:i w:val="0"/>
                <w:sz w:val="16"/>
                <w:szCs w:val="16"/>
              </w:rPr>
              <w:t>8212300</w:t>
            </w:r>
          </w:p>
        </w:tc>
        <w:tc>
          <w:tcPr>
            <w:tcW w:w="1710" w:type="dxa"/>
          </w:tcPr>
          <w:p w14:paraId="413DEB80" w14:textId="7B346312"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61</w:t>
            </w:r>
          </w:p>
        </w:tc>
        <w:tc>
          <w:tcPr>
            <w:tcW w:w="1440" w:type="dxa"/>
          </w:tcPr>
          <w:p w14:paraId="7F8068D6" w14:textId="23C99B22"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22.1</w:t>
            </w:r>
          </w:p>
        </w:tc>
        <w:tc>
          <w:tcPr>
            <w:tcW w:w="1170" w:type="dxa"/>
          </w:tcPr>
          <w:p w14:paraId="7C42C3B0" w14:textId="085128EB"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18</w:t>
            </w:r>
          </w:p>
        </w:tc>
        <w:tc>
          <w:tcPr>
            <w:tcW w:w="1260" w:type="dxa"/>
          </w:tcPr>
          <w:p w14:paraId="285A3126" w14:textId="2C9B7060"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1303.7</w:t>
            </w:r>
          </w:p>
        </w:tc>
        <w:tc>
          <w:tcPr>
            <w:tcW w:w="1080" w:type="dxa"/>
          </w:tcPr>
          <w:p w14:paraId="271C3C2C" w14:textId="6232E4C5"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27.77253</w:t>
            </w:r>
          </w:p>
        </w:tc>
        <w:tc>
          <w:tcPr>
            <w:tcW w:w="1525" w:type="dxa"/>
          </w:tcPr>
          <w:p w14:paraId="013D34C3" w14:textId="557F47DC"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98.0336</w:t>
            </w:r>
          </w:p>
        </w:tc>
      </w:tr>
      <w:tr w:rsidR="00CD2A88" w:rsidRPr="00CD2A88" w14:paraId="60F69E5A" w14:textId="77777777" w:rsidTr="00E2354C">
        <w:trPr>
          <w:trHeight w:val="288"/>
        </w:trPr>
        <w:tc>
          <w:tcPr>
            <w:cnfStyle w:val="001000000000" w:firstRow="0" w:lastRow="0" w:firstColumn="1" w:lastColumn="0" w:oddVBand="0" w:evenVBand="0" w:oddHBand="0" w:evenHBand="0" w:firstRowFirstColumn="0" w:firstRowLastColumn="0" w:lastRowFirstColumn="0" w:lastRowLastColumn="0"/>
            <w:tcW w:w="1170" w:type="dxa"/>
          </w:tcPr>
          <w:p w14:paraId="25B3D1C6" w14:textId="0EF4AB27" w:rsidR="00CD2A88" w:rsidRPr="00E2354C" w:rsidRDefault="00CD2A88" w:rsidP="00CD2A88">
            <w:pPr>
              <w:spacing w:line="480" w:lineRule="auto"/>
              <w:contextualSpacing/>
              <w:rPr>
                <w:rFonts w:ascii="Times New Roman" w:hAnsi="Times New Roman" w:cs="Times New Roman"/>
                <w:i w:val="0"/>
                <w:noProof/>
                <w:sz w:val="16"/>
                <w:szCs w:val="16"/>
              </w:rPr>
            </w:pPr>
            <w:r w:rsidRPr="00E2354C">
              <w:rPr>
                <w:rFonts w:ascii="Times New Roman" w:hAnsi="Times New Roman" w:cs="Times New Roman"/>
                <w:i w:val="0"/>
                <w:sz w:val="16"/>
                <w:szCs w:val="16"/>
              </w:rPr>
              <w:t>8211900</w:t>
            </w:r>
          </w:p>
        </w:tc>
        <w:tc>
          <w:tcPr>
            <w:tcW w:w="1710" w:type="dxa"/>
          </w:tcPr>
          <w:p w14:paraId="7E836BAF" w14:textId="5B569DAE"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70.96</w:t>
            </w:r>
          </w:p>
        </w:tc>
        <w:tc>
          <w:tcPr>
            <w:tcW w:w="1440" w:type="dxa"/>
          </w:tcPr>
          <w:p w14:paraId="12C71D76" w14:textId="24EC03FD"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22.1</w:t>
            </w:r>
          </w:p>
        </w:tc>
        <w:tc>
          <w:tcPr>
            <w:tcW w:w="1170" w:type="dxa"/>
          </w:tcPr>
          <w:p w14:paraId="7BC203EB" w14:textId="0D61CA58"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61.6</w:t>
            </w:r>
          </w:p>
        </w:tc>
        <w:tc>
          <w:tcPr>
            <w:tcW w:w="1260" w:type="dxa"/>
          </w:tcPr>
          <w:p w14:paraId="5D1D3638" w14:textId="7B9C45BE"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1303.7</w:t>
            </w:r>
          </w:p>
        </w:tc>
        <w:tc>
          <w:tcPr>
            <w:tcW w:w="1080" w:type="dxa"/>
          </w:tcPr>
          <w:p w14:paraId="44B5F941" w14:textId="352C7792"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27.77253</w:t>
            </w:r>
          </w:p>
        </w:tc>
        <w:tc>
          <w:tcPr>
            <w:tcW w:w="1525" w:type="dxa"/>
          </w:tcPr>
          <w:p w14:paraId="14281692" w14:textId="05F3E519"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98.0336</w:t>
            </w:r>
          </w:p>
        </w:tc>
      </w:tr>
      <w:tr w:rsidR="00CD2A88" w:rsidRPr="00CD2A88" w14:paraId="390017A5" w14:textId="77777777" w:rsidTr="00E2354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dxa"/>
          </w:tcPr>
          <w:p w14:paraId="7025CF30" w14:textId="78A8A760" w:rsidR="00CD2A88" w:rsidRPr="00E2354C" w:rsidRDefault="00CD2A88" w:rsidP="00CD2A88">
            <w:pPr>
              <w:spacing w:line="480" w:lineRule="auto"/>
              <w:contextualSpacing/>
              <w:rPr>
                <w:rFonts w:ascii="Times New Roman" w:hAnsi="Times New Roman" w:cs="Times New Roman"/>
                <w:i w:val="0"/>
                <w:noProof/>
                <w:sz w:val="16"/>
                <w:szCs w:val="16"/>
              </w:rPr>
            </w:pPr>
            <w:r w:rsidRPr="00E2354C">
              <w:rPr>
                <w:rFonts w:ascii="Times New Roman" w:hAnsi="Times New Roman" w:cs="Times New Roman"/>
                <w:i w:val="0"/>
                <w:sz w:val="16"/>
                <w:szCs w:val="16"/>
              </w:rPr>
              <w:t>8211520</w:t>
            </w:r>
          </w:p>
        </w:tc>
        <w:tc>
          <w:tcPr>
            <w:tcW w:w="1710" w:type="dxa"/>
          </w:tcPr>
          <w:p w14:paraId="758A653C" w14:textId="792A1006"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81.78</w:t>
            </w:r>
          </w:p>
        </w:tc>
        <w:tc>
          <w:tcPr>
            <w:tcW w:w="1440" w:type="dxa"/>
          </w:tcPr>
          <w:p w14:paraId="595AB84A" w14:textId="5DB5A3A6"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22</w:t>
            </w:r>
          </w:p>
        </w:tc>
        <w:tc>
          <w:tcPr>
            <w:tcW w:w="1170" w:type="dxa"/>
          </w:tcPr>
          <w:p w14:paraId="085CD4B7" w14:textId="1C53FFAF"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4</w:t>
            </w:r>
          </w:p>
        </w:tc>
        <w:tc>
          <w:tcPr>
            <w:tcW w:w="1260" w:type="dxa"/>
          </w:tcPr>
          <w:p w14:paraId="6C591E2F" w14:textId="5D849106"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227.5</w:t>
            </w:r>
          </w:p>
        </w:tc>
        <w:tc>
          <w:tcPr>
            <w:tcW w:w="1080" w:type="dxa"/>
          </w:tcPr>
          <w:p w14:paraId="31E7E9A3" w14:textId="41BC72B7"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27.71142</w:t>
            </w:r>
          </w:p>
        </w:tc>
        <w:tc>
          <w:tcPr>
            <w:tcW w:w="1525" w:type="dxa"/>
          </w:tcPr>
          <w:p w14:paraId="28FACFBC" w14:textId="7589A0A8"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97.5019</w:t>
            </w:r>
          </w:p>
        </w:tc>
      </w:tr>
      <w:tr w:rsidR="00CD2A88" w:rsidRPr="00CD2A88" w14:paraId="0759FBCF" w14:textId="77777777" w:rsidTr="00E2354C">
        <w:trPr>
          <w:trHeight w:val="288"/>
        </w:trPr>
        <w:tc>
          <w:tcPr>
            <w:cnfStyle w:val="001000000000" w:firstRow="0" w:lastRow="0" w:firstColumn="1" w:lastColumn="0" w:oddVBand="0" w:evenVBand="0" w:oddHBand="0" w:evenHBand="0" w:firstRowFirstColumn="0" w:firstRowLastColumn="0" w:lastRowFirstColumn="0" w:lastRowLastColumn="0"/>
            <w:tcW w:w="1170" w:type="dxa"/>
          </w:tcPr>
          <w:p w14:paraId="5397DF32" w14:textId="3BE5467E" w:rsidR="00CD2A88" w:rsidRPr="00E2354C" w:rsidRDefault="00CD2A88" w:rsidP="00CD2A88">
            <w:pPr>
              <w:spacing w:line="480" w:lineRule="auto"/>
              <w:contextualSpacing/>
              <w:rPr>
                <w:rFonts w:ascii="Times New Roman" w:hAnsi="Times New Roman" w:cs="Times New Roman"/>
                <w:i w:val="0"/>
                <w:noProof/>
                <w:sz w:val="16"/>
                <w:szCs w:val="16"/>
              </w:rPr>
            </w:pPr>
            <w:r w:rsidRPr="00E2354C">
              <w:rPr>
                <w:rFonts w:ascii="Times New Roman" w:hAnsi="Times New Roman" w:cs="Times New Roman"/>
                <w:i w:val="0"/>
                <w:sz w:val="16"/>
                <w:szCs w:val="16"/>
              </w:rPr>
              <w:t>8189700</w:t>
            </w:r>
          </w:p>
        </w:tc>
        <w:tc>
          <w:tcPr>
            <w:tcW w:w="1710" w:type="dxa"/>
          </w:tcPr>
          <w:p w14:paraId="045A5B3B" w14:textId="65CE142E"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82.86</w:t>
            </w:r>
          </w:p>
        </w:tc>
        <w:tc>
          <w:tcPr>
            <w:tcW w:w="1440" w:type="dxa"/>
          </w:tcPr>
          <w:p w14:paraId="196AA6A6" w14:textId="2DE922B2"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21.4</w:t>
            </w:r>
          </w:p>
        </w:tc>
        <w:tc>
          <w:tcPr>
            <w:tcW w:w="1170" w:type="dxa"/>
          </w:tcPr>
          <w:p w14:paraId="2B87FB55" w14:textId="63E4D569"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46.9</w:t>
            </w:r>
          </w:p>
        </w:tc>
        <w:tc>
          <w:tcPr>
            <w:tcW w:w="1260" w:type="dxa"/>
          </w:tcPr>
          <w:p w14:paraId="1AC1BB3B" w14:textId="5CDC19AD"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631.3</w:t>
            </w:r>
          </w:p>
        </w:tc>
        <w:tc>
          <w:tcPr>
            <w:tcW w:w="1080" w:type="dxa"/>
          </w:tcPr>
          <w:p w14:paraId="153887A0" w14:textId="02D1D758"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28.2825</w:t>
            </w:r>
          </w:p>
        </w:tc>
        <w:tc>
          <w:tcPr>
            <w:tcW w:w="1525" w:type="dxa"/>
          </w:tcPr>
          <w:p w14:paraId="34B7B9A7" w14:textId="473F081C"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97.6208</w:t>
            </w:r>
          </w:p>
        </w:tc>
      </w:tr>
      <w:tr w:rsidR="00CD2A88" w:rsidRPr="00CD2A88" w14:paraId="2A35CDC5" w14:textId="77777777" w:rsidTr="00E2354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dxa"/>
          </w:tcPr>
          <w:p w14:paraId="221DFA42" w14:textId="5826FC67" w:rsidR="00CD2A88" w:rsidRPr="00E2354C" w:rsidRDefault="00CD2A88" w:rsidP="00CD2A88">
            <w:pPr>
              <w:spacing w:line="480" w:lineRule="auto"/>
              <w:contextualSpacing/>
              <w:rPr>
                <w:rFonts w:ascii="Times New Roman" w:hAnsi="Times New Roman" w:cs="Times New Roman"/>
                <w:i w:val="0"/>
                <w:noProof/>
                <w:sz w:val="16"/>
                <w:szCs w:val="16"/>
              </w:rPr>
            </w:pPr>
            <w:r w:rsidRPr="00E2354C">
              <w:rPr>
                <w:rFonts w:ascii="Times New Roman" w:hAnsi="Times New Roman" w:cs="Times New Roman"/>
                <w:i w:val="0"/>
                <w:sz w:val="16"/>
                <w:szCs w:val="16"/>
              </w:rPr>
              <w:t>8189300</w:t>
            </w:r>
          </w:p>
        </w:tc>
        <w:tc>
          <w:tcPr>
            <w:tcW w:w="1710" w:type="dxa"/>
          </w:tcPr>
          <w:p w14:paraId="73168972" w14:textId="6AADF147"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83.72</w:t>
            </w:r>
          </w:p>
        </w:tc>
        <w:tc>
          <w:tcPr>
            <w:tcW w:w="1440" w:type="dxa"/>
          </w:tcPr>
          <w:p w14:paraId="42A3C197" w14:textId="2E0E2648"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21</w:t>
            </w:r>
          </w:p>
        </w:tc>
        <w:tc>
          <w:tcPr>
            <w:tcW w:w="1170" w:type="dxa"/>
          </w:tcPr>
          <w:p w14:paraId="1F469C58" w14:textId="6FDF6ACD"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56</w:t>
            </w:r>
          </w:p>
        </w:tc>
        <w:tc>
          <w:tcPr>
            <w:tcW w:w="1260" w:type="dxa"/>
          </w:tcPr>
          <w:p w14:paraId="72E89151" w14:textId="691121B9"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527.3</w:t>
            </w:r>
          </w:p>
        </w:tc>
        <w:tc>
          <w:tcPr>
            <w:tcW w:w="1080" w:type="dxa"/>
          </w:tcPr>
          <w:p w14:paraId="5F1BB6DA" w14:textId="51479BBC"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28.48305</w:t>
            </w:r>
          </w:p>
        </w:tc>
        <w:tc>
          <w:tcPr>
            <w:tcW w:w="1525" w:type="dxa"/>
          </w:tcPr>
          <w:p w14:paraId="4542AEB9" w14:textId="432E59DB"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97.6567</w:t>
            </w:r>
          </w:p>
        </w:tc>
      </w:tr>
      <w:tr w:rsidR="00CD2A88" w:rsidRPr="00CD2A88" w14:paraId="3388E23C" w14:textId="77777777" w:rsidTr="00E2354C">
        <w:trPr>
          <w:trHeight w:val="288"/>
        </w:trPr>
        <w:tc>
          <w:tcPr>
            <w:cnfStyle w:val="001000000000" w:firstRow="0" w:lastRow="0" w:firstColumn="1" w:lastColumn="0" w:oddVBand="0" w:evenVBand="0" w:oddHBand="0" w:evenHBand="0" w:firstRowFirstColumn="0" w:firstRowLastColumn="0" w:lastRowFirstColumn="0" w:lastRowLastColumn="0"/>
            <w:tcW w:w="1170" w:type="dxa"/>
          </w:tcPr>
          <w:p w14:paraId="6D23BAE2" w14:textId="643A093D" w:rsidR="00CD2A88" w:rsidRPr="00E2354C" w:rsidRDefault="00CD2A88" w:rsidP="00CD2A88">
            <w:pPr>
              <w:spacing w:line="480" w:lineRule="auto"/>
              <w:contextualSpacing/>
              <w:rPr>
                <w:rFonts w:ascii="Times New Roman" w:hAnsi="Times New Roman" w:cs="Times New Roman"/>
                <w:i w:val="0"/>
                <w:noProof/>
                <w:sz w:val="16"/>
                <w:szCs w:val="16"/>
              </w:rPr>
            </w:pPr>
            <w:r w:rsidRPr="00E2354C">
              <w:rPr>
                <w:rFonts w:ascii="Times New Roman" w:hAnsi="Times New Roman" w:cs="Times New Roman"/>
                <w:i w:val="0"/>
                <w:sz w:val="16"/>
                <w:szCs w:val="16"/>
              </w:rPr>
              <w:t>8177300</w:t>
            </w:r>
          </w:p>
        </w:tc>
        <w:tc>
          <w:tcPr>
            <w:tcW w:w="1710" w:type="dxa"/>
          </w:tcPr>
          <w:p w14:paraId="0EC55269" w14:textId="21814B78"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93.41</w:t>
            </w:r>
          </w:p>
        </w:tc>
        <w:tc>
          <w:tcPr>
            <w:tcW w:w="1440" w:type="dxa"/>
          </w:tcPr>
          <w:p w14:paraId="42F7459C" w14:textId="7838FA0E"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21.4</w:t>
            </w:r>
          </w:p>
        </w:tc>
        <w:tc>
          <w:tcPr>
            <w:tcW w:w="1170" w:type="dxa"/>
          </w:tcPr>
          <w:p w14:paraId="233645BE" w14:textId="3CDDE585"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50</w:t>
            </w:r>
          </w:p>
        </w:tc>
        <w:tc>
          <w:tcPr>
            <w:tcW w:w="1260" w:type="dxa"/>
          </w:tcPr>
          <w:p w14:paraId="741E5C38" w14:textId="27BAF1AA"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72.2</w:t>
            </w:r>
          </w:p>
        </w:tc>
        <w:tc>
          <w:tcPr>
            <w:tcW w:w="1080" w:type="dxa"/>
          </w:tcPr>
          <w:p w14:paraId="4BC4B426" w14:textId="49D5D223"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28.75166</w:t>
            </w:r>
          </w:p>
        </w:tc>
        <w:tc>
          <w:tcPr>
            <w:tcW w:w="1525" w:type="dxa"/>
          </w:tcPr>
          <w:p w14:paraId="543FED8B" w14:textId="2AEB5837"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97.3172</w:t>
            </w:r>
          </w:p>
        </w:tc>
      </w:tr>
      <w:tr w:rsidR="00CD2A88" w:rsidRPr="00CD2A88" w14:paraId="206CF2EF" w14:textId="77777777" w:rsidTr="00E2354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dxa"/>
          </w:tcPr>
          <w:p w14:paraId="255BF17D" w14:textId="21A4051B" w:rsidR="00CD2A88" w:rsidRPr="00E2354C" w:rsidRDefault="00CD2A88" w:rsidP="00CD2A88">
            <w:pPr>
              <w:spacing w:line="480" w:lineRule="auto"/>
              <w:contextualSpacing/>
              <w:rPr>
                <w:rFonts w:ascii="Times New Roman" w:hAnsi="Times New Roman" w:cs="Times New Roman"/>
                <w:i w:val="0"/>
                <w:noProof/>
                <w:sz w:val="16"/>
                <w:szCs w:val="16"/>
              </w:rPr>
            </w:pPr>
            <w:r w:rsidRPr="00E2354C">
              <w:rPr>
                <w:rFonts w:ascii="Times New Roman" w:hAnsi="Times New Roman" w:cs="Times New Roman"/>
                <w:i w:val="0"/>
                <w:sz w:val="16"/>
                <w:szCs w:val="16"/>
              </w:rPr>
              <w:t>8189200</w:t>
            </w:r>
          </w:p>
        </w:tc>
        <w:tc>
          <w:tcPr>
            <w:tcW w:w="1710" w:type="dxa"/>
          </w:tcPr>
          <w:p w14:paraId="534C0C25" w14:textId="2C64AF75"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97.48</w:t>
            </w:r>
          </w:p>
        </w:tc>
        <w:tc>
          <w:tcPr>
            <w:tcW w:w="1440" w:type="dxa"/>
          </w:tcPr>
          <w:p w14:paraId="277AC913" w14:textId="2DABDC65"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21.6</w:t>
            </w:r>
          </w:p>
        </w:tc>
        <w:tc>
          <w:tcPr>
            <w:tcW w:w="1170" w:type="dxa"/>
          </w:tcPr>
          <w:p w14:paraId="2C80AB61" w14:textId="3532CDB5"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8</w:t>
            </w:r>
          </w:p>
        </w:tc>
        <w:tc>
          <w:tcPr>
            <w:tcW w:w="1260" w:type="dxa"/>
          </w:tcPr>
          <w:p w14:paraId="5F3B7B08" w14:textId="790A6960"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159</w:t>
            </w:r>
          </w:p>
        </w:tc>
        <w:tc>
          <w:tcPr>
            <w:tcW w:w="1080" w:type="dxa"/>
          </w:tcPr>
          <w:p w14:paraId="07EBD719" w14:textId="1F7972CD"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28.30362</w:t>
            </w:r>
          </w:p>
        </w:tc>
        <w:tc>
          <w:tcPr>
            <w:tcW w:w="1525" w:type="dxa"/>
          </w:tcPr>
          <w:p w14:paraId="7DA790DA" w14:textId="1135DDBE"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97.1125</w:t>
            </w:r>
          </w:p>
        </w:tc>
      </w:tr>
      <w:tr w:rsidR="00CD2A88" w:rsidRPr="00CD2A88" w14:paraId="445C2389" w14:textId="77777777" w:rsidTr="00E2354C">
        <w:trPr>
          <w:trHeight w:val="288"/>
        </w:trPr>
        <w:tc>
          <w:tcPr>
            <w:cnfStyle w:val="001000000000" w:firstRow="0" w:lastRow="0" w:firstColumn="1" w:lastColumn="0" w:oddVBand="0" w:evenVBand="0" w:oddHBand="0" w:evenHBand="0" w:firstRowFirstColumn="0" w:firstRowLastColumn="0" w:lastRowFirstColumn="0" w:lastRowLastColumn="0"/>
            <w:tcW w:w="1170" w:type="dxa"/>
          </w:tcPr>
          <w:p w14:paraId="0EB0787E" w14:textId="5A888F7F" w:rsidR="00CD2A88" w:rsidRPr="00E2354C" w:rsidRDefault="00CD2A88" w:rsidP="00CD2A88">
            <w:pPr>
              <w:spacing w:line="480" w:lineRule="auto"/>
              <w:contextualSpacing/>
              <w:rPr>
                <w:rFonts w:ascii="Times New Roman" w:hAnsi="Times New Roman" w:cs="Times New Roman"/>
                <w:i w:val="0"/>
                <w:noProof/>
                <w:sz w:val="16"/>
                <w:szCs w:val="16"/>
              </w:rPr>
            </w:pPr>
            <w:r w:rsidRPr="00E2354C">
              <w:rPr>
                <w:rFonts w:ascii="Times New Roman" w:hAnsi="Times New Roman" w:cs="Times New Roman"/>
                <w:i w:val="0"/>
                <w:sz w:val="16"/>
                <w:szCs w:val="16"/>
              </w:rPr>
              <w:t>8189500</w:t>
            </w:r>
          </w:p>
        </w:tc>
        <w:tc>
          <w:tcPr>
            <w:tcW w:w="1710" w:type="dxa"/>
          </w:tcPr>
          <w:p w14:paraId="230B400F" w14:textId="43F5F44C"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99.32</w:t>
            </w:r>
          </w:p>
        </w:tc>
        <w:tc>
          <w:tcPr>
            <w:tcW w:w="1440" w:type="dxa"/>
          </w:tcPr>
          <w:p w14:paraId="01A54177" w14:textId="4DA9D66F"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21.6</w:t>
            </w:r>
          </w:p>
        </w:tc>
        <w:tc>
          <w:tcPr>
            <w:tcW w:w="1170" w:type="dxa"/>
          </w:tcPr>
          <w:p w14:paraId="3BCD26AE" w14:textId="07943D77"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14</w:t>
            </w:r>
          </w:p>
        </w:tc>
        <w:tc>
          <w:tcPr>
            <w:tcW w:w="1260" w:type="dxa"/>
          </w:tcPr>
          <w:p w14:paraId="4851C0BF" w14:textId="5D06A93D"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1808.3</w:t>
            </w:r>
          </w:p>
        </w:tc>
        <w:tc>
          <w:tcPr>
            <w:tcW w:w="1080" w:type="dxa"/>
          </w:tcPr>
          <w:p w14:paraId="035C3509" w14:textId="63976D0A"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28.29195</w:t>
            </w:r>
          </w:p>
        </w:tc>
        <w:tc>
          <w:tcPr>
            <w:tcW w:w="1525" w:type="dxa"/>
          </w:tcPr>
          <w:p w14:paraId="036B3EFD" w14:textId="433EF758"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97.2792</w:t>
            </w:r>
          </w:p>
        </w:tc>
      </w:tr>
      <w:tr w:rsidR="00CD2A88" w:rsidRPr="00CD2A88" w14:paraId="16901361" w14:textId="77777777" w:rsidTr="00E2354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dxa"/>
          </w:tcPr>
          <w:p w14:paraId="1DCC1E61" w14:textId="61A3B539" w:rsidR="00CD2A88" w:rsidRPr="00E2354C" w:rsidRDefault="00CD2A88" w:rsidP="00CD2A88">
            <w:pPr>
              <w:spacing w:line="480" w:lineRule="auto"/>
              <w:contextualSpacing/>
              <w:rPr>
                <w:rFonts w:ascii="Times New Roman" w:hAnsi="Times New Roman" w:cs="Times New Roman"/>
                <w:i w:val="0"/>
                <w:noProof/>
                <w:sz w:val="16"/>
                <w:szCs w:val="16"/>
              </w:rPr>
            </w:pPr>
            <w:r w:rsidRPr="00E2354C">
              <w:rPr>
                <w:rFonts w:ascii="Times New Roman" w:hAnsi="Times New Roman" w:cs="Times New Roman"/>
                <w:i w:val="0"/>
                <w:sz w:val="16"/>
                <w:szCs w:val="16"/>
              </w:rPr>
              <w:t>8164600</w:t>
            </w:r>
          </w:p>
        </w:tc>
        <w:tc>
          <w:tcPr>
            <w:tcW w:w="1710" w:type="dxa"/>
          </w:tcPr>
          <w:p w14:paraId="3AB64063" w14:textId="606C25C5"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105.67</w:t>
            </w:r>
          </w:p>
        </w:tc>
        <w:tc>
          <w:tcPr>
            <w:tcW w:w="1440" w:type="dxa"/>
          </w:tcPr>
          <w:p w14:paraId="7CD0E4F0" w14:textId="2FF1DD25"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21.1</w:t>
            </w:r>
          </w:p>
        </w:tc>
        <w:tc>
          <w:tcPr>
            <w:tcW w:w="1170" w:type="dxa"/>
          </w:tcPr>
          <w:p w14:paraId="74EBB642" w14:textId="6CBDA177"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20.1</w:t>
            </w:r>
          </w:p>
        </w:tc>
        <w:tc>
          <w:tcPr>
            <w:tcW w:w="1260" w:type="dxa"/>
          </w:tcPr>
          <w:p w14:paraId="11BBF18C" w14:textId="41E847F1"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253.9</w:t>
            </w:r>
          </w:p>
        </w:tc>
        <w:tc>
          <w:tcPr>
            <w:tcW w:w="1080" w:type="dxa"/>
          </w:tcPr>
          <w:p w14:paraId="722E4D2A" w14:textId="071CD02E"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28.89138</w:t>
            </w:r>
          </w:p>
        </w:tc>
        <w:tc>
          <w:tcPr>
            <w:tcW w:w="1525" w:type="dxa"/>
          </w:tcPr>
          <w:p w14:paraId="75534522" w14:textId="776B3033"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96.8191</w:t>
            </w:r>
          </w:p>
        </w:tc>
      </w:tr>
      <w:tr w:rsidR="00CD2A88" w:rsidRPr="00CD2A88" w14:paraId="05C8AF80" w14:textId="77777777" w:rsidTr="00E2354C">
        <w:trPr>
          <w:trHeight w:val="288"/>
        </w:trPr>
        <w:tc>
          <w:tcPr>
            <w:cnfStyle w:val="001000000000" w:firstRow="0" w:lastRow="0" w:firstColumn="1" w:lastColumn="0" w:oddVBand="0" w:evenVBand="0" w:oddHBand="0" w:evenHBand="0" w:firstRowFirstColumn="0" w:firstRowLastColumn="0" w:lastRowFirstColumn="0" w:lastRowLastColumn="0"/>
            <w:tcW w:w="1170" w:type="dxa"/>
          </w:tcPr>
          <w:p w14:paraId="3044249D" w14:textId="66251D45" w:rsidR="00CD2A88" w:rsidRPr="00E2354C" w:rsidRDefault="00CD2A88" w:rsidP="00CD2A88">
            <w:pPr>
              <w:spacing w:line="480" w:lineRule="auto"/>
              <w:contextualSpacing/>
              <w:rPr>
                <w:rFonts w:ascii="Times New Roman" w:hAnsi="Times New Roman" w:cs="Times New Roman"/>
                <w:i w:val="0"/>
                <w:noProof/>
                <w:sz w:val="16"/>
                <w:szCs w:val="16"/>
              </w:rPr>
            </w:pPr>
            <w:r w:rsidRPr="00E2354C">
              <w:rPr>
                <w:rFonts w:ascii="Times New Roman" w:hAnsi="Times New Roman" w:cs="Times New Roman"/>
                <w:i w:val="0"/>
                <w:sz w:val="16"/>
                <w:szCs w:val="16"/>
              </w:rPr>
              <w:t>8164800</w:t>
            </w:r>
          </w:p>
        </w:tc>
        <w:tc>
          <w:tcPr>
            <w:tcW w:w="1710" w:type="dxa"/>
          </w:tcPr>
          <w:p w14:paraId="413D739A" w14:textId="38E0CCF0"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108.1</w:t>
            </w:r>
          </w:p>
        </w:tc>
        <w:tc>
          <w:tcPr>
            <w:tcW w:w="1440" w:type="dxa"/>
          </w:tcPr>
          <w:p w14:paraId="6D88A93E" w14:textId="2322EA1B"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21.2</w:t>
            </w:r>
          </w:p>
        </w:tc>
        <w:tc>
          <w:tcPr>
            <w:tcW w:w="1170" w:type="dxa"/>
          </w:tcPr>
          <w:p w14:paraId="2ED1A89C" w14:textId="0D7BDC43"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8</w:t>
            </w:r>
          </w:p>
        </w:tc>
        <w:tc>
          <w:tcPr>
            <w:tcW w:w="1260" w:type="dxa"/>
          </w:tcPr>
          <w:p w14:paraId="3C3E3087" w14:textId="63BDB0A2"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172.2</w:t>
            </w:r>
          </w:p>
        </w:tc>
        <w:tc>
          <w:tcPr>
            <w:tcW w:w="1080" w:type="dxa"/>
          </w:tcPr>
          <w:p w14:paraId="38D88C4D" w14:textId="7F2E1CD3"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28.72527</w:t>
            </w:r>
          </w:p>
        </w:tc>
        <w:tc>
          <w:tcPr>
            <w:tcW w:w="1525" w:type="dxa"/>
          </w:tcPr>
          <w:p w14:paraId="668B36F8" w14:textId="2714D306"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96.7689</w:t>
            </w:r>
          </w:p>
        </w:tc>
      </w:tr>
      <w:tr w:rsidR="00CD2A88" w:rsidRPr="00CD2A88" w14:paraId="680D1A52" w14:textId="77777777" w:rsidTr="00E2354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dxa"/>
          </w:tcPr>
          <w:p w14:paraId="7F016816" w14:textId="64F05722" w:rsidR="00CD2A88" w:rsidRPr="00E2354C" w:rsidRDefault="00CD2A88" w:rsidP="00CD2A88">
            <w:pPr>
              <w:spacing w:line="480" w:lineRule="auto"/>
              <w:contextualSpacing/>
              <w:rPr>
                <w:rFonts w:ascii="Times New Roman" w:hAnsi="Times New Roman" w:cs="Times New Roman"/>
                <w:i w:val="0"/>
                <w:noProof/>
                <w:sz w:val="16"/>
                <w:szCs w:val="16"/>
              </w:rPr>
            </w:pPr>
            <w:r w:rsidRPr="00E2354C">
              <w:rPr>
                <w:rFonts w:ascii="Times New Roman" w:hAnsi="Times New Roman" w:cs="Times New Roman"/>
                <w:i w:val="0"/>
                <w:sz w:val="16"/>
                <w:szCs w:val="16"/>
              </w:rPr>
              <w:t>8115000</w:t>
            </w:r>
          </w:p>
        </w:tc>
        <w:tc>
          <w:tcPr>
            <w:tcW w:w="1710" w:type="dxa"/>
          </w:tcPr>
          <w:p w14:paraId="740302BC" w14:textId="734B97E7"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121.13</w:t>
            </w:r>
          </w:p>
        </w:tc>
        <w:tc>
          <w:tcPr>
            <w:tcW w:w="1440" w:type="dxa"/>
          </w:tcPr>
          <w:p w14:paraId="328CD21F" w14:textId="360F6FFB"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20.4</w:t>
            </w:r>
          </w:p>
        </w:tc>
        <w:tc>
          <w:tcPr>
            <w:tcW w:w="1170" w:type="dxa"/>
          </w:tcPr>
          <w:p w14:paraId="5F65B16C" w14:textId="0947BBCA"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23</w:t>
            </w:r>
          </w:p>
        </w:tc>
        <w:tc>
          <w:tcPr>
            <w:tcW w:w="1260" w:type="dxa"/>
          </w:tcPr>
          <w:p w14:paraId="5B5464FC" w14:textId="1FFBF26D"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116.7</w:t>
            </w:r>
          </w:p>
        </w:tc>
        <w:tc>
          <w:tcPr>
            <w:tcW w:w="1080" w:type="dxa"/>
          </w:tcPr>
          <w:p w14:paraId="4FB2EED6" w14:textId="1F90025C"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29.47663</w:t>
            </w:r>
          </w:p>
        </w:tc>
        <w:tc>
          <w:tcPr>
            <w:tcW w:w="1525" w:type="dxa"/>
          </w:tcPr>
          <w:p w14:paraId="1E817909" w14:textId="72B75730"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95.8127</w:t>
            </w:r>
          </w:p>
        </w:tc>
      </w:tr>
      <w:tr w:rsidR="00CD2A88" w:rsidRPr="00CD2A88" w14:paraId="4B1F733C" w14:textId="77777777" w:rsidTr="00E2354C">
        <w:trPr>
          <w:trHeight w:val="288"/>
        </w:trPr>
        <w:tc>
          <w:tcPr>
            <w:cnfStyle w:val="001000000000" w:firstRow="0" w:lastRow="0" w:firstColumn="1" w:lastColumn="0" w:oddVBand="0" w:evenVBand="0" w:oddHBand="0" w:evenHBand="0" w:firstRowFirstColumn="0" w:firstRowLastColumn="0" w:lastRowFirstColumn="0" w:lastRowLastColumn="0"/>
            <w:tcW w:w="1170" w:type="dxa"/>
          </w:tcPr>
          <w:p w14:paraId="59B7A3A3" w14:textId="7E98CF7C" w:rsidR="00CD2A88" w:rsidRPr="00E2354C" w:rsidRDefault="00CD2A88" w:rsidP="00CD2A88">
            <w:pPr>
              <w:spacing w:line="480" w:lineRule="auto"/>
              <w:contextualSpacing/>
              <w:rPr>
                <w:rFonts w:ascii="Times New Roman" w:hAnsi="Times New Roman" w:cs="Times New Roman"/>
                <w:i w:val="0"/>
                <w:noProof/>
                <w:sz w:val="16"/>
                <w:szCs w:val="16"/>
              </w:rPr>
            </w:pPr>
            <w:r w:rsidRPr="00E2354C">
              <w:rPr>
                <w:rFonts w:ascii="Times New Roman" w:hAnsi="Times New Roman" w:cs="Times New Roman"/>
                <w:i w:val="0"/>
                <w:sz w:val="16"/>
                <w:szCs w:val="16"/>
              </w:rPr>
              <w:t>8068390</w:t>
            </w:r>
          </w:p>
        </w:tc>
        <w:tc>
          <w:tcPr>
            <w:tcW w:w="1710" w:type="dxa"/>
          </w:tcPr>
          <w:p w14:paraId="750D9AF9" w14:textId="475CBC69"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125.17</w:t>
            </w:r>
          </w:p>
        </w:tc>
        <w:tc>
          <w:tcPr>
            <w:tcW w:w="1440" w:type="dxa"/>
          </w:tcPr>
          <w:p w14:paraId="25FF3ED7" w14:textId="4BB4E56E"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19.8</w:t>
            </w:r>
          </w:p>
        </w:tc>
        <w:tc>
          <w:tcPr>
            <w:tcW w:w="1170" w:type="dxa"/>
          </w:tcPr>
          <w:p w14:paraId="4C1A85A9" w14:textId="75D28C44"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41</w:t>
            </w:r>
          </w:p>
        </w:tc>
        <w:tc>
          <w:tcPr>
            <w:tcW w:w="1260" w:type="dxa"/>
          </w:tcPr>
          <w:p w14:paraId="30869025" w14:textId="295C0EB5"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40.2</w:t>
            </w:r>
          </w:p>
        </w:tc>
        <w:tc>
          <w:tcPr>
            <w:tcW w:w="1080" w:type="dxa"/>
          </w:tcPr>
          <w:p w14:paraId="35549690" w14:textId="4BACEEEC"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30.19056</w:t>
            </w:r>
          </w:p>
        </w:tc>
        <w:tc>
          <w:tcPr>
            <w:tcW w:w="1525" w:type="dxa"/>
          </w:tcPr>
          <w:p w14:paraId="0920D1DB" w14:textId="4456C447" w:rsidR="00CD2A88" w:rsidRPr="00CD2A88" w:rsidRDefault="00CD2A88" w:rsidP="00CD2A88">
            <w:pPr>
              <w:spacing w:line="480" w:lineRule="auto"/>
              <w:contextualSpacing/>
              <w:cnfStyle w:val="000000000000" w:firstRow="0" w:lastRow="0" w:firstColumn="0" w:lastColumn="0" w:oddVBand="0" w:evenVBand="0" w:oddHBand="0" w:evenHBand="0" w:firstRowFirstColumn="0" w:firstRowLastColumn="0" w:lastRowFirstColumn="0" w:lastRowLastColumn="0"/>
              <w:rPr>
                <w:noProof/>
                <w:sz w:val="16"/>
                <w:szCs w:val="16"/>
              </w:rPr>
            </w:pPr>
            <w:r w:rsidRPr="00CD2A88">
              <w:rPr>
                <w:sz w:val="16"/>
                <w:szCs w:val="16"/>
              </w:rPr>
              <w:t>-95.4911</w:t>
            </w:r>
          </w:p>
        </w:tc>
      </w:tr>
      <w:tr w:rsidR="00CD2A88" w:rsidRPr="00CD2A88" w14:paraId="7A44C10D" w14:textId="77777777" w:rsidTr="00E2354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70" w:type="dxa"/>
          </w:tcPr>
          <w:p w14:paraId="109492E0" w14:textId="4FB4AAE3" w:rsidR="00CD2A88" w:rsidRPr="00E2354C" w:rsidRDefault="00CD2A88" w:rsidP="00CD2A88">
            <w:pPr>
              <w:spacing w:line="480" w:lineRule="auto"/>
              <w:contextualSpacing/>
              <w:rPr>
                <w:rFonts w:ascii="Times New Roman" w:hAnsi="Times New Roman" w:cs="Times New Roman"/>
                <w:i w:val="0"/>
                <w:noProof/>
                <w:sz w:val="16"/>
                <w:szCs w:val="16"/>
              </w:rPr>
            </w:pPr>
            <w:r w:rsidRPr="00E2354C">
              <w:rPr>
                <w:rFonts w:ascii="Times New Roman" w:hAnsi="Times New Roman" w:cs="Times New Roman"/>
                <w:i w:val="0"/>
                <w:sz w:val="16"/>
                <w:szCs w:val="16"/>
              </w:rPr>
              <w:t>8068450</w:t>
            </w:r>
          </w:p>
        </w:tc>
        <w:tc>
          <w:tcPr>
            <w:tcW w:w="1710" w:type="dxa"/>
          </w:tcPr>
          <w:p w14:paraId="2ED35931" w14:textId="610CB129"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125.41</w:t>
            </w:r>
          </w:p>
        </w:tc>
        <w:tc>
          <w:tcPr>
            <w:tcW w:w="1440" w:type="dxa"/>
          </w:tcPr>
          <w:p w14:paraId="7D118104" w14:textId="3EF564E9"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19.9</w:t>
            </w:r>
          </w:p>
        </w:tc>
        <w:tc>
          <w:tcPr>
            <w:tcW w:w="1170" w:type="dxa"/>
          </w:tcPr>
          <w:p w14:paraId="238F7CF4" w14:textId="672D1183"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37</w:t>
            </w:r>
          </w:p>
        </w:tc>
        <w:tc>
          <w:tcPr>
            <w:tcW w:w="1260" w:type="dxa"/>
          </w:tcPr>
          <w:p w14:paraId="52B951EA" w14:textId="4705CABF"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88.3</w:t>
            </w:r>
          </w:p>
        </w:tc>
        <w:tc>
          <w:tcPr>
            <w:tcW w:w="1080" w:type="dxa"/>
          </w:tcPr>
          <w:p w14:paraId="2A885D78" w14:textId="443FDA67"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30.13105</w:t>
            </w:r>
          </w:p>
        </w:tc>
        <w:tc>
          <w:tcPr>
            <w:tcW w:w="1525" w:type="dxa"/>
          </w:tcPr>
          <w:p w14:paraId="4C7687CE" w14:textId="60AA732A" w:rsidR="00CD2A88" w:rsidRPr="00CD2A88" w:rsidRDefault="00CD2A88" w:rsidP="00CD2A88">
            <w:pPr>
              <w:spacing w:line="480" w:lineRule="auto"/>
              <w:contextualSpacing/>
              <w:cnfStyle w:val="000000100000" w:firstRow="0" w:lastRow="0" w:firstColumn="0" w:lastColumn="0" w:oddVBand="0" w:evenVBand="0" w:oddHBand="1" w:evenHBand="0" w:firstRowFirstColumn="0" w:firstRowLastColumn="0" w:lastRowFirstColumn="0" w:lastRowLastColumn="0"/>
              <w:rPr>
                <w:noProof/>
                <w:sz w:val="16"/>
                <w:szCs w:val="16"/>
              </w:rPr>
            </w:pPr>
            <w:r w:rsidRPr="00CD2A88">
              <w:rPr>
                <w:sz w:val="16"/>
                <w:szCs w:val="16"/>
              </w:rPr>
              <w:t>-95.4813</w:t>
            </w:r>
          </w:p>
        </w:tc>
      </w:tr>
    </w:tbl>
    <w:p w14:paraId="12DB2B08" w14:textId="77777777" w:rsidR="001B156C" w:rsidRPr="009A7FCE" w:rsidRDefault="001B156C" w:rsidP="009A7FCE">
      <w:pPr>
        <w:spacing w:line="480" w:lineRule="auto"/>
        <w:contextualSpacing/>
        <w:rPr>
          <w:noProof/>
        </w:rPr>
      </w:pPr>
    </w:p>
    <w:p w14:paraId="7D0E84C7" w14:textId="77777777" w:rsidR="001B156C" w:rsidRPr="009A7FCE" w:rsidRDefault="001B156C" w:rsidP="009A7FCE">
      <w:pPr>
        <w:spacing w:line="480" w:lineRule="auto"/>
        <w:contextualSpacing/>
        <w:rPr>
          <w:noProof/>
        </w:rPr>
      </w:pPr>
    </w:p>
    <w:p w14:paraId="3108D34F" w14:textId="77777777" w:rsidR="001B156C" w:rsidRPr="009A7FCE" w:rsidRDefault="001B156C" w:rsidP="009A7FCE">
      <w:pPr>
        <w:spacing w:line="480" w:lineRule="auto"/>
        <w:contextualSpacing/>
        <w:rPr>
          <w:noProof/>
        </w:rPr>
      </w:pPr>
    </w:p>
    <w:p w14:paraId="3A9F51D8" w14:textId="77777777" w:rsidR="001B156C" w:rsidRPr="009A7FCE" w:rsidRDefault="001B156C" w:rsidP="009A7FCE">
      <w:pPr>
        <w:spacing w:line="480" w:lineRule="auto"/>
        <w:contextualSpacing/>
        <w:rPr>
          <w:noProof/>
        </w:rPr>
      </w:pPr>
    </w:p>
    <w:p w14:paraId="0D13A4A3" w14:textId="77777777" w:rsidR="001B156C" w:rsidRPr="009A7FCE" w:rsidRDefault="001B156C" w:rsidP="009A7FCE">
      <w:pPr>
        <w:spacing w:line="480" w:lineRule="auto"/>
        <w:contextualSpacing/>
        <w:rPr>
          <w:noProof/>
        </w:rPr>
      </w:pPr>
    </w:p>
    <w:p w14:paraId="459FBA89" w14:textId="77777777" w:rsidR="001B156C" w:rsidRPr="009A7FCE" w:rsidRDefault="001B156C" w:rsidP="009A7FCE">
      <w:pPr>
        <w:spacing w:line="480" w:lineRule="auto"/>
        <w:contextualSpacing/>
        <w:rPr>
          <w:noProof/>
        </w:rPr>
      </w:pPr>
    </w:p>
    <w:p w14:paraId="1BC3F1E3" w14:textId="77777777" w:rsidR="001B156C" w:rsidRPr="009A7FCE" w:rsidRDefault="001B156C" w:rsidP="009A7FCE">
      <w:pPr>
        <w:spacing w:line="480" w:lineRule="auto"/>
        <w:contextualSpacing/>
        <w:rPr>
          <w:noProof/>
        </w:rPr>
      </w:pPr>
    </w:p>
    <w:p w14:paraId="47235C51" w14:textId="77777777" w:rsidR="001B156C" w:rsidRPr="009A7FCE" w:rsidRDefault="001B156C" w:rsidP="009A7FCE">
      <w:pPr>
        <w:spacing w:line="480" w:lineRule="auto"/>
        <w:contextualSpacing/>
        <w:rPr>
          <w:noProof/>
        </w:rPr>
      </w:pPr>
    </w:p>
    <w:p w14:paraId="32997AE0" w14:textId="77777777" w:rsidR="001B156C" w:rsidRPr="009A7FCE" w:rsidRDefault="001B156C" w:rsidP="009A7FCE">
      <w:pPr>
        <w:spacing w:line="480" w:lineRule="auto"/>
        <w:contextualSpacing/>
        <w:rPr>
          <w:noProof/>
        </w:rPr>
      </w:pPr>
    </w:p>
    <w:p w14:paraId="2BD9DEDE" w14:textId="6047C6E2" w:rsidR="008910F9" w:rsidRPr="009A7FCE" w:rsidRDefault="008910F9" w:rsidP="009A7FCE">
      <w:pPr>
        <w:spacing w:line="480" w:lineRule="auto"/>
        <w:contextualSpacing/>
        <w:rPr>
          <w:noProof/>
        </w:rPr>
      </w:pPr>
    </w:p>
    <w:p w14:paraId="3CA5BCF2" w14:textId="77777777" w:rsidR="008910F9" w:rsidRPr="009A7FCE" w:rsidRDefault="008910F9" w:rsidP="009A7FCE">
      <w:pPr>
        <w:spacing w:line="240" w:lineRule="auto"/>
        <w:contextualSpacing/>
        <w:rPr>
          <w:noProof/>
        </w:rPr>
      </w:pPr>
      <w:commentRangeStart w:id="40"/>
    </w:p>
    <w:p w14:paraId="76BAD77A" w14:textId="77777777" w:rsidR="001B156C" w:rsidRPr="009A7FCE" w:rsidRDefault="001B156C" w:rsidP="009A7FCE">
      <w:pPr>
        <w:spacing w:line="240" w:lineRule="auto"/>
        <w:contextualSpacing/>
        <w:rPr>
          <w:noProof/>
        </w:rPr>
      </w:pPr>
    </w:p>
    <w:tbl>
      <w:tblPr>
        <w:tblStyle w:val="PlainTable5"/>
        <w:tblW w:w="0" w:type="auto"/>
        <w:tblLook w:val="04A0" w:firstRow="1" w:lastRow="0" w:firstColumn="1" w:lastColumn="0" w:noHBand="0" w:noVBand="1"/>
      </w:tblPr>
      <w:tblGrid>
        <w:gridCol w:w="1261"/>
        <w:gridCol w:w="1294"/>
        <w:gridCol w:w="650"/>
        <w:gridCol w:w="5885"/>
      </w:tblGrid>
      <w:tr w:rsidR="001B156C" w:rsidRPr="00E2354C" w14:paraId="67E6936B" w14:textId="77777777" w:rsidTr="006B26E4">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261" w:type="dxa"/>
            <w:shd w:val="clear" w:color="auto" w:fill="auto"/>
            <w:noWrap/>
            <w:hideMark/>
          </w:tcPr>
          <w:p w14:paraId="78E94ACB" w14:textId="77777777" w:rsidR="001B156C" w:rsidRPr="009A7FCE" w:rsidRDefault="001B156C" w:rsidP="009A7FCE">
            <w:pPr>
              <w:contextualSpacing/>
              <w:jc w:val="center"/>
              <w:rPr>
                <w:rFonts w:ascii="Times New Roman" w:hAnsi="Times New Roman" w:cs="Times New Roman"/>
                <w:i w:val="0"/>
                <w:noProof/>
                <w:sz w:val="20"/>
                <w:szCs w:val="20"/>
              </w:rPr>
            </w:pPr>
            <w:bookmarkStart w:id="41" w:name="_Hlk35245609"/>
            <w:r w:rsidRPr="009A7FCE">
              <w:rPr>
                <w:rFonts w:ascii="Times New Roman" w:hAnsi="Times New Roman" w:cs="Times New Roman"/>
                <w:noProof/>
                <w:sz w:val="20"/>
                <w:szCs w:val="20"/>
              </w:rPr>
              <w:t>Abbreviation</w:t>
            </w:r>
          </w:p>
        </w:tc>
        <w:tc>
          <w:tcPr>
            <w:tcW w:w="1294" w:type="dxa"/>
            <w:shd w:val="clear" w:color="auto" w:fill="auto"/>
            <w:noWrap/>
            <w:hideMark/>
          </w:tcPr>
          <w:p w14:paraId="28E7481B" w14:textId="77777777" w:rsidR="001B156C" w:rsidRPr="009A7FCE" w:rsidRDefault="001B156C" w:rsidP="009A7FCE">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noProof/>
                <w:sz w:val="20"/>
                <w:szCs w:val="20"/>
              </w:rPr>
            </w:pPr>
            <w:r w:rsidRPr="009A7FCE">
              <w:rPr>
                <w:rFonts w:ascii="Times New Roman" w:hAnsi="Times New Roman" w:cs="Times New Roman"/>
                <w:noProof/>
                <w:sz w:val="20"/>
                <w:szCs w:val="20"/>
              </w:rPr>
              <w:t>Covariate</w:t>
            </w:r>
          </w:p>
        </w:tc>
        <w:tc>
          <w:tcPr>
            <w:tcW w:w="650" w:type="dxa"/>
            <w:shd w:val="clear" w:color="auto" w:fill="auto"/>
            <w:noWrap/>
            <w:hideMark/>
          </w:tcPr>
          <w:p w14:paraId="4BC5FF1C" w14:textId="77777777" w:rsidR="001B156C" w:rsidRPr="009A7FCE" w:rsidRDefault="001B156C" w:rsidP="009A7FCE">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noProof/>
                <w:sz w:val="20"/>
                <w:szCs w:val="20"/>
              </w:rPr>
            </w:pPr>
            <w:r w:rsidRPr="009A7FCE">
              <w:rPr>
                <w:rFonts w:ascii="Times New Roman" w:hAnsi="Times New Roman" w:cs="Times New Roman"/>
                <w:noProof/>
                <w:sz w:val="20"/>
                <w:szCs w:val="20"/>
              </w:rPr>
              <w:t>Units</w:t>
            </w:r>
          </w:p>
        </w:tc>
        <w:tc>
          <w:tcPr>
            <w:tcW w:w="5885" w:type="dxa"/>
            <w:shd w:val="clear" w:color="auto" w:fill="auto"/>
            <w:noWrap/>
            <w:hideMark/>
          </w:tcPr>
          <w:p w14:paraId="05D8C412" w14:textId="77777777" w:rsidR="001B156C" w:rsidRPr="009A7FCE" w:rsidRDefault="001B156C" w:rsidP="009A7FCE">
            <w:pPr>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noProof/>
                <w:sz w:val="20"/>
                <w:szCs w:val="20"/>
              </w:rPr>
            </w:pPr>
            <w:r w:rsidRPr="009A7FCE">
              <w:rPr>
                <w:rFonts w:ascii="Times New Roman" w:hAnsi="Times New Roman" w:cs="Times New Roman"/>
                <w:noProof/>
                <w:sz w:val="20"/>
                <w:szCs w:val="20"/>
              </w:rPr>
              <w:t>Description</w:t>
            </w:r>
          </w:p>
        </w:tc>
      </w:tr>
      <w:tr w:rsidR="001B156C" w:rsidRPr="00E2354C" w14:paraId="36847AF1" w14:textId="77777777" w:rsidTr="006B26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noWrap/>
            <w:hideMark/>
          </w:tcPr>
          <w:p w14:paraId="13B26882" w14:textId="77777777" w:rsidR="001B156C" w:rsidRPr="009A7FCE" w:rsidRDefault="001B156C" w:rsidP="009A7FCE">
            <w:pPr>
              <w:contextualSpacing/>
              <w:jc w:val="center"/>
              <w:rPr>
                <w:rFonts w:ascii="Times New Roman" w:hAnsi="Times New Roman" w:cs="Times New Roman"/>
                <w:i w:val="0"/>
                <w:noProof/>
                <w:sz w:val="20"/>
                <w:szCs w:val="20"/>
              </w:rPr>
            </w:pPr>
            <w:r w:rsidRPr="009A7FCE">
              <w:rPr>
                <w:rFonts w:ascii="Times New Roman" w:hAnsi="Times New Roman" w:cs="Times New Roman"/>
                <w:noProof/>
                <w:sz w:val="20"/>
                <w:szCs w:val="20"/>
              </w:rPr>
              <w:t>USGS.gauge</w:t>
            </w:r>
          </w:p>
        </w:tc>
        <w:tc>
          <w:tcPr>
            <w:tcW w:w="1294" w:type="dxa"/>
            <w:shd w:val="clear" w:color="auto" w:fill="auto"/>
            <w:noWrap/>
            <w:hideMark/>
          </w:tcPr>
          <w:p w14:paraId="3E6007A3" w14:textId="77777777" w:rsidR="001B156C" w:rsidRPr="009A7FCE" w:rsidRDefault="001B156C" w:rsidP="009A7FCE">
            <w:pPr>
              <w:contextualSpacing/>
              <w:jc w:val="center"/>
              <w:cnfStyle w:val="000000100000" w:firstRow="0" w:lastRow="0" w:firstColumn="0" w:lastColumn="0" w:oddVBand="0" w:evenVBand="0" w:oddHBand="1" w:evenHBand="0" w:firstRowFirstColumn="0" w:firstRowLastColumn="0" w:lastRowFirstColumn="0" w:lastRowLastColumn="0"/>
              <w:rPr>
                <w:noProof/>
                <w:sz w:val="20"/>
                <w:szCs w:val="20"/>
              </w:rPr>
            </w:pPr>
            <w:r w:rsidRPr="009A7FCE">
              <w:rPr>
                <w:noProof/>
                <w:sz w:val="20"/>
                <w:szCs w:val="20"/>
              </w:rPr>
              <w:t>Station Identification</w:t>
            </w:r>
          </w:p>
        </w:tc>
        <w:tc>
          <w:tcPr>
            <w:tcW w:w="650" w:type="dxa"/>
            <w:shd w:val="clear" w:color="auto" w:fill="auto"/>
            <w:noWrap/>
            <w:hideMark/>
          </w:tcPr>
          <w:p w14:paraId="0511CBD7" w14:textId="77777777" w:rsidR="001B156C" w:rsidRPr="009A7FCE" w:rsidRDefault="001B156C" w:rsidP="009A7FCE">
            <w:pPr>
              <w:contextualSpacing/>
              <w:jc w:val="center"/>
              <w:cnfStyle w:val="000000100000" w:firstRow="0" w:lastRow="0" w:firstColumn="0" w:lastColumn="0" w:oddVBand="0" w:evenVBand="0" w:oddHBand="1" w:evenHBand="0" w:firstRowFirstColumn="0" w:firstRowLastColumn="0" w:lastRowFirstColumn="0" w:lastRowLastColumn="0"/>
              <w:rPr>
                <w:noProof/>
                <w:sz w:val="20"/>
                <w:szCs w:val="20"/>
              </w:rPr>
            </w:pPr>
            <w:r w:rsidRPr="009A7FCE">
              <w:rPr>
                <w:noProof/>
                <w:sz w:val="20"/>
                <w:szCs w:val="20"/>
              </w:rPr>
              <w:t>-</w:t>
            </w:r>
          </w:p>
        </w:tc>
        <w:tc>
          <w:tcPr>
            <w:tcW w:w="5885" w:type="dxa"/>
            <w:shd w:val="clear" w:color="auto" w:fill="auto"/>
            <w:noWrap/>
            <w:hideMark/>
          </w:tcPr>
          <w:p w14:paraId="16C59F7F" w14:textId="77777777" w:rsidR="001B156C" w:rsidRPr="009A7FCE" w:rsidRDefault="001B156C" w:rsidP="009A7FCE">
            <w:pPr>
              <w:contextualSpacing/>
              <w:jc w:val="center"/>
              <w:cnfStyle w:val="000000100000" w:firstRow="0" w:lastRow="0" w:firstColumn="0" w:lastColumn="0" w:oddVBand="0" w:evenVBand="0" w:oddHBand="1" w:evenHBand="0" w:firstRowFirstColumn="0" w:firstRowLastColumn="0" w:lastRowFirstColumn="0" w:lastRowLastColumn="0"/>
              <w:rPr>
                <w:noProof/>
                <w:sz w:val="20"/>
                <w:szCs w:val="20"/>
              </w:rPr>
            </w:pPr>
            <w:r w:rsidRPr="009A7FCE">
              <w:rPr>
                <w:noProof/>
                <w:sz w:val="20"/>
                <w:szCs w:val="20"/>
              </w:rPr>
              <w:t>USGS Gauge Number associated with the nearest flow gauge</w:t>
            </w:r>
          </w:p>
        </w:tc>
      </w:tr>
      <w:tr w:rsidR="001B156C" w:rsidRPr="00E2354C" w14:paraId="3323AA16" w14:textId="77777777" w:rsidTr="006B26E4">
        <w:trPr>
          <w:trHeight w:val="300"/>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noWrap/>
            <w:hideMark/>
          </w:tcPr>
          <w:p w14:paraId="136D450C" w14:textId="77777777" w:rsidR="001B156C" w:rsidRPr="009A7FCE" w:rsidRDefault="001B156C" w:rsidP="009A7FCE">
            <w:pPr>
              <w:contextualSpacing/>
              <w:jc w:val="center"/>
              <w:rPr>
                <w:rFonts w:ascii="Times New Roman" w:hAnsi="Times New Roman" w:cs="Times New Roman"/>
                <w:i w:val="0"/>
                <w:noProof/>
                <w:sz w:val="20"/>
                <w:szCs w:val="20"/>
              </w:rPr>
            </w:pPr>
            <w:r w:rsidRPr="009A7FCE">
              <w:rPr>
                <w:rFonts w:ascii="Times New Roman" w:hAnsi="Times New Roman" w:cs="Times New Roman"/>
                <w:noProof/>
                <w:sz w:val="20"/>
                <w:szCs w:val="20"/>
              </w:rPr>
              <w:t>AP</w:t>
            </w:r>
          </w:p>
        </w:tc>
        <w:tc>
          <w:tcPr>
            <w:tcW w:w="1294" w:type="dxa"/>
            <w:shd w:val="clear" w:color="auto" w:fill="auto"/>
            <w:noWrap/>
            <w:hideMark/>
          </w:tcPr>
          <w:p w14:paraId="61FE9A80" w14:textId="77777777" w:rsidR="001B156C" w:rsidRPr="009A7FCE" w:rsidRDefault="001B156C" w:rsidP="009A7FCE">
            <w:pPr>
              <w:contextualSpacing/>
              <w:jc w:val="center"/>
              <w:cnfStyle w:val="000000000000" w:firstRow="0" w:lastRow="0" w:firstColumn="0" w:lastColumn="0" w:oddVBand="0" w:evenVBand="0" w:oddHBand="0" w:evenHBand="0" w:firstRowFirstColumn="0" w:firstRowLastColumn="0" w:lastRowFirstColumn="0" w:lastRowLastColumn="0"/>
              <w:rPr>
                <w:noProof/>
                <w:sz w:val="20"/>
                <w:szCs w:val="20"/>
              </w:rPr>
            </w:pPr>
            <w:r w:rsidRPr="009A7FCE">
              <w:rPr>
                <w:noProof/>
                <w:sz w:val="20"/>
                <w:szCs w:val="20"/>
              </w:rPr>
              <w:t>Annual Precipitation</w:t>
            </w:r>
          </w:p>
        </w:tc>
        <w:tc>
          <w:tcPr>
            <w:tcW w:w="650" w:type="dxa"/>
            <w:shd w:val="clear" w:color="auto" w:fill="auto"/>
            <w:noWrap/>
            <w:hideMark/>
          </w:tcPr>
          <w:p w14:paraId="7F7A02BA" w14:textId="77777777" w:rsidR="001B156C" w:rsidRPr="009A7FCE" w:rsidRDefault="001B156C" w:rsidP="009A7FCE">
            <w:pPr>
              <w:contextualSpacing/>
              <w:jc w:val="center"/>
              <w:cnfStyle w:val="000000000000" w:firstRow="0" w:lastRow="0" w:firstColumn="0" w:lastColumn="0" w:oddVBand="0" w:evenVBand="0" w:oddHBand="0" w:evenHBand="0" w:firstRowFirstColumn="0" w:firstRowLastColumn="0" w:lastRowFirstColumn="0" w:lastRowLastColumn="0"/>
              <w:rPr>
                <w:noProof/>
                <w:sz w:val="20"/>
                <w:szCs w:val="20"/>
              </w:rPr>
            </w:pPr>
            <w:r w:rsidRPr="009A7FCE">
              <w:rPr>
                <w:noProof/>
                <w:sz w:val="20"/>
                <w:szCs w:val="20"/>
              </w:rPr>
              <w:t>cm</w:t>
            </w:r>
          </w:p>
        </w:tc>
        <w:tc>
          <w:tcPr>
            <w:tcW w:w="5885" w:type="dxa"/>
            <w:shd w:val="clear" w:color="auto" w:fill="auto"/>
            <w:noWrap/>
            <w:hideMark/>
          </w:tcPr>
          <w:p w14:paraId="06C79ECC" w14:textId="77777777" w:rsidR="001B156C" w:rsidRPr="009A7FCE" w:rsidRDefault="001B156C" w:rsidP="009A7FCE">
            <w:pPr>
              <w:contextualSpacing/>
              <w:jc w:val="center"/>
              <w:cnfStyle w:val="000000000000" w:firstRow="0" w:lastRow="0" w:firstColumn="0" w:lastColumn="0" w:oddVBand="0" w:evenVBand="0" w:oddHBand="0" w:evenHBand="0" w:firstRowFirstColumn="0" w:firstRowLastColumn="0" w:lastRowFirstColumn="0" w:lastRowLastColumn="0"/>
              <w:rPr>
                <w:noProof/>
                <w:sz w:val="20"/>
                <w:szCs w:val="20"/>
              </w:rPr>
            </w:pPr>
            <w:r w:rsidRPr="009A7FCE">
              <w:rPr>
                <w:noProof/>
                <w:sz w:val="20"/>
                <w:szCs w:val="20"/>
              </w:rPr>
              <w:t>Mean annual precipitation for the watershed, from 800m PRISM data. 30 years period of record 1971-2000</w:t>
            </w:r>
          </w:p>
        </w:tc>
      </w:tr>
      <w:tr w:rsidR="001B156C" w:rsidRPr="00E2354C" w14:paraId="63A126A2" w14:textId="77777777" w:rsidTr="006B26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noWrap/>
            <w:hideMark/>
          </w:tcPr>
          <w:p w14:paraId="7A40EDBF" w14:textId="77777777" w:rsidR="001B156C" w:rsidRPr="009A7FCE" w:rsidRDefault="001B156C" w:rsidP="009A7FCE">
            <w:pPr>
              <w:contextualSpacing/>
              <w:jc w:val="center"/>
              <w:rPr>
                <w:rFonts w:ascii="Times New Roman" w:hAnsi="Times New Roman" w:cs="Times New Roman"/>
                <w:i w:val="0"/>
                <w:noProof/>
                <w:sz w:val="20"/>
                <w:szCs w:val="20"/>
              </w:rPr>
            </w:pPr>
            <w:r w:rsidRPr="009A7FCE">
              <w:rPr>
                <w:rFonts w:ascii="Times New Roman" w:hAnsi="Times New Roman" w:cs="Times New Roman"/>
                <w:noProof/>
                <w:sz w:val="20"/>
                <w:szCs w:val="20"/>
              </w:rPr>
              <w:t>Cnd</w:t>
            </w:r>
          </w:p>
        </w:tc>
        <w:tc>
          <w:tcPr>
            <w:tcW w:w="1294" w:type="dxa"/>
            <w:shd w:val="clear" w:color="auto" w:fill="auto"/>
            <w:noWrap/>
            <w:hideMark/>
          </w:tcPr>
          <w:p w14:paraId="27EDBDD6" w14:textId="77777777" w:rsidR="001B156C" w:rsidRPr="009A7FCE" w:rsidRDefault="001B156C" w:rsidP="009A7FCE">
            <w:pPr>
              <w:contextualSpacing/>
              <w:jc w:val="center"/>
              <w:cnfStyle w:val="000000100000" w:firstRow="0" w:lastRow="0" w:firstColumn="0" w:lastColumn="0" w:oddVBand="0" w:evenVBand="0" w:oddHBand="1" w:evenHBand="0" w:firstRowFirstColumn="0" w:firstRowLastColumn="0" w:lastRowFirstColumn="0" w:lastRowLastColumn="0"/>
              <w:rPr>
                <w:noProof/>
                <w:sz w:val="20"/>
                <w:szCs w:val="20"/>
              </w:rPr>
            </w:pPr>
            <w:r w:rsidRPr="009A7FCE">
              <w:rPr>
                <w:noProof/>
                <w:sz w:val="20"/>
                <w:szCs w:val="20"/>
              </w:rPr>
              <w:t>Conductivity</w:t>
            </w:r>
          </w:p>
        </w:tc>
        <w:tc>
          <w:tcPr>
            <w:tcW w:w="650" w:type="dxa"/>
            <w:shd w:val="clear" w:color="auto" w:fill="auto"/>
            <w:noWrap/>
            <w:hideMark/>
          </w:tcPr>
          <w:p w14:paraId="6698818C" w14:textId="77777777" w:rsidR="001B156C" w:rsidRPr="009A7FCE" w:rsidRDefault="001B156C" w:rsidP="009A7FCE">
            <w:pPr>
              <w:contextualSpacing/>
              <w:jc w:val="center"/>
              <w:cnfStyle w:val="000000100000" w:firstRow="0" w:lastRow="0" w:firstColumn="0" w:lastColumn="0" w:oddVBand="0" w:evenVBand="0" w:oddHBand="1" w:evenHBand="0" w:firstRowFirstColumn="0" w:firstRowLastColumn="0" w:lastRowFirstColumn="0" w:lastRowLastColumn="0"/>
              <w:rPr>
                <w:noProof/>
                <w:sz w:val="20"/>
                <w:szCs w:val="20"/>
              </w:rPr>
            </w:pPr>
            <w:r w:rsidRPr="009A7FCE">
              <w:rPr>
                <w:noProof/>
                <w:sz w:val="20"/>
                <w:szCs w:val="20"/>
              </w:rPr>
              <w:t>μS</w:t>
            </w:r>
          </w:p>
        </w:tc>
        <w:tc>
          <w:tcPr>
            <w:tcW w:w="5885" w:type="dxa"/>
            <w:shd w:val="clear" w:color="auto" w:fill="auto"/>
            <w:noWrap/>
            <w:hideMark/>
          </w:tcPr>
          <w:p w14:paraId="03AECAA7" w14:textId="77777777" w:rsidR="001B156C" w:rsidRPr="009A7FCE" w:rsidRDefault="001B156C" w:rsidP="009A7FCE">
            <w:pPr>
              <w:contextualSpacing/>
              <w:jc w:val="center"/>
              <w:cnfStyle w:val="000000100000" w:firstRow="0" w:lastRow="0" w:firstColumn="0" w:lastColumn="0" w:oddVBand="0" w:evenVBand="0" w:oddHBand="1" w:evenHBand="0" w:firstRowFirstColumn="0" w:firstRowLastColumn="0" w:lastRowFirstColumn="0" w:lastRowLastColumn="0"/>
              <w:rPr>
                <w:noProof/>
                <w:sz w:val="20"/>
                <w:szCs w:val="20"/>
              </w:rPr>
            </w:pPr>
            <w:r w:rsidRPr="009A7FCE">
              <w:rPr>
                <w:noProof/>
                <w:sz w:val="20"/>
                <w:szCs w:val="20"/>
              </w:rPr>
              <w:t>Conductivity</w:t>
            </w:r>
          </w:p>
        </w:tc>
      </w:tr>
      <w:tr w:rsidR="001B156C" w:rsidRPr="00E2354C" w14:paraId="0840C62A" w14:textId="77777777" w:rsidTr="006B26E4">
        <w:trPr>
          <w:trHeight w:val="300"/>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noWrap/>
            <w:hideMark/>
          </w:tcPr>
          <w:p w14:paraId="3853F702" w14:textId="77777777" w:rsidR="001B156C" w:rsidRPr="009A7FCE" w:rsidRDefault="001B156C" w:rsidP="009A7FCE">
            <w:pPr>
              <w:contextualSpacing/>
              <w:jc w:val="center"/>
              <w:rPr>
                <w:rFonts w:ascii="Times New Roman" w:hAnsi="Times New Roman" w:cs="Times New Roman"/>
                <w:i w:val="0"/>
                <w:noProof/>
                <w:sz w:val="20"/>
                <w:szCs w:val="20"/>
              </w:rPr>
            </w:pPr>
            <w:r w:rsidRPr="009A7FCE">
              <w:rPr>
                <w:rFonts w:ascii="Times New Roman" w:hAnsi="Times New Roman" w:cs="Times New Roman"/>
                <w:noProof/>
                <w:sz w:val="20"/>
                <w:szCs w:val="20"/>
              </w:rPr>
              <w:t>DO</w:t>
            </w:r>
          </w:p>
        </w:tc>
        <w:tc>
          <w:tcPr>
            <w:tcW w:w="1294" w:type="dxa"/>
            <w:shd w:val="clear" w:color="auto" w:fill="auto"/>
            <w:noWrap/>
            <w:hideMark/>
          </w:tcPr>
          <w:p w14:paraId="0837DF9F" w14:textId="77777777" w:rsidR="001B156C" w:rsidRPr="009A7FCE" w:rsidRDefault="001B156C" w:rsidP="009A7FCE">
            <w:pPr>
              <w:contextualSpacing/>
              <w:jc w:val="center"/>
              <w:cnfStyle w:val="000000000000" w:firstRow="0" w:lastRow="0" w:firstColumn="0" w:lastColumn="0" w:oddVBand="0" w:evenVBand="0" w:oddHBand="0" w:evenHBand="0" w:firstRowFirstColumn="0" w:firstRowLastColumn="0" w:lastRowFirstColumn="0" w:lastRowLastColumn="0"/>
              <w:rPr>
                <w:noProof/>
                <w:sz w:val="20"/>
                <w:szCs w:val="20"/>
              </w:rPr>
            </w:pPr>
            <w:r w:rsidRPr="009A7FCE">
              <w:rPr>
                <w:noProof/>
                <w:sz w:val="20"/>
                <w:szCs w:val="20"/>
              </w:rPr>
              <w:t>Dissolved Oxygen</w:t>
            </w:r>
          </w:p>
        </w:tc>
        <w:tc>
          <w:tcPr>
            <w:tcW w:w="650" w:type="dxa"/>
            <w:shd w:val="clear" w:color="auto" w:fill="auto"/>
            <w:noWrap/>
            <w:hideMark/>
          </w:tcPr>
          <w:p w14:paraId="628A8CB5" w14:textId="77777777" w:rsidR="001B156C" w:rsidRPr="009A7FCE" w:rsidRDefault="001B156C" w:rsidP="009A7FCE">
            <w:pPr>
              <w:contextualSpacing/>
              <w:jc w:val="center"/>
              <w:cnfStyle w:val="000000000000" w:firstRow="0" w:lastRow="0" w:firstColumn="0" w:lastColumn="0" w:oddVBand="0" w:evenVBand="0" w:oddHBand="0" w:evenHBand="0" w:firstRowFirstColumn="0" w:firstRowLastColumn="0" w:lastRowFirstColumn="0" w:lastRowLastColumn="0"/>
              <w:rPr>
                <w:noProof/>
                <w:sz w:val="20"/>
                <w:szCs w:val="20"/>
              </w:rPr>
            </w:pPr>
            <w:r w:rsidRPr="009A7FCE">
              <w:rPr>
                <w:noProof/>
                <w:sz w:val="20"/>
                <w:szCs w:val="20"/>
              </w:rPr>
              <w:t>mg/L</w:t>
            </w:r>
          </w:p>
        </w:tc>
        <w:tc>
          <w:tcPr>
            <w:tcW w:w="5885" w:type="dxa"/>
            <w:shd w:val="clear" w:color="auto" w:fill="auto"/>
            <w:noWrap/>
            <w:hideMark/>
          </w:tcPr>
          <w:p w14:paraId="7844F390" w14:textId="77777777" w:rsidR="001B156C" w:rsidRPr="009A7FCE" w:rsidRDefault="001B156C" w:rsidP="009A7FCE">
            <w:pPr>
              <w:contextualSpacing/>
              <w:jc w:val="center"/>
              <w:cnfStyle w:val="000000000000" w:firstRow="0" w:lastRow="0" w:firstColumn="0" w:lastColumn="0" w:oddVBand="0" w:evenVBand="0" w:oddHBand="0" w:evenHBand="0" w:firstRowFirstColumn="0" w:firstRowLastColumn="0" w:lastRowFirstColumn="0" w:lastRowLastColumn="0"/>
              <w:rPr>
                <w:noProof/>
                <w:sz w:val="20"/>
                <w:szCs w:val="20"/>
              </w:rPr>
            </w:pPr>
            <w:r w:rsidRPr="009A7FCE">
              <w:rPr>
                <w:noProof/>
                <w:sz w:val="20"/>
                <w:szCs w:val="20"/>
              </w:rPr>
              <w:t>Dissolved oxygen</w:t>
            </w:r>
          </w:p>
        </w:tc>
      </w:tr>
      <w:tr w:rsidR="001B156C" w:rsidRPr="00E2354C" w14:paraId="4DBD509C" w14:textId="77777777" w:rsidTr="006B26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noWrap/>
            <w:hideMark/>
          </w:tcPr>
          <w:p w14:paraId="37FEEDA2" w14:textId="77777777" w:rsidR="001B156C" w:rsidRPr="009A7FCE" w:rsidRDefault="001B156C" w:rsidP="009A7FCE">
            <w:pPr>
              <w:contextualSpacing/>
              <w:jc w:val="center"/>
              <w:rPr>
                <w:rFonts w:ascii="Times New Roman" w:hAnsi="Times New Roman" w:cs="Times New Roman"/>
                <w:i w:val="0"/>
                <w:noProof/>
                <w:sz w:val="20"/>
                <w:szCs w:val="20"/>
              </w:rPr>
            </w:pPr>
            <w:r w:rsidRPr="009A7FCE">
              <w:rPr>
                <w:rFonts w:ascii="Times New Roman" w:hAnsi="Times New Roman" w:cs="Times New Roman"/>
                <w:noProof/>
                <w:sz w:val="20"/>
                <w:szCs w:val="20"/>
              </w:rPr>
              <w:t>pH</w:t>
            </w:r>
          </w:p>
        </w:tc>
        <w:tc>
          <w:tcPr>
            <w:tcW w:w="1294" w:type="dxa"/>
            <w:shd w:val="clear" w:color="auto" w:fill="auto"/>
            <w:noWrap/>
            <w:hideMark/>
          </w:tcPr>
          <w:p w14:paraId="49EF386B" w14:textId="77777777" w:rsidR="001B156C" w:rsidRPr="009A7FCE" w:rsidRDefault="001B156C" w:rsidP="009A7FCE">
            <w:pPr>
              <w:contextualSpacing/>
              <w:jc w:val="center"/>
              <w:cnfStyle w:val="000000100000" w:firstRow="0" w:lastRow="0" w:firstColumn="0" w:lastColumn="0" w:oddVBand="0" w:evenVBand="0" w:oddHBand="1" w:evenHBand="0" w:firstRowFirstColumn="0" w:firstRowLastColumn="0" w:lastRowFirstColumn="0" w:lastRowLastColumn="0"/>
              <w:rPr>
                <w:noProof/>
                <w:sz w:val="20"/>
                <w:szCs w:val="20"/>
              </w:rPr>
            </w:pPr>
            <w:r w:rsidRPr="009A7FCE">
              <w:rPr>
                <w:noProof/>
                <w:sz w:val="20"/>
                <w:szCs w:val="20"/>
              </w:rPr>
              <w:t>pH</w:t>
            </w:r>
          </w:p>
        </w:tc>
        <w:tc>
          <w:tcPr>
            <w:tcW w:w="650" w:type="dxa"/>
            <w:shd w:val="clear" w:color="auto" w:fill="auto"/>
            <w:noWrap/>
            <w:hideMark/>
          </w:tcPr>
          <w:p w14:paraId="79542F2B" w14:textId="77777777" w:rsidR="001B156C" w:rsidRPr="009A7FCE" w:rsidRDefault="001B156C" w:rsidP="009A7FCE">
            <w:pPr>
              <w:contextualSpacing/>
              <w:jc w:val="center"/>
              <w:cnfStyle w:val="000000100000" w:firstRow="0" w:lastRow="0" w:firstColumn="0" w:lastColumn="0" w:oddVBand="0" w:evenVBand="0" w:oddHBand="1" w:evenHBand="0" w:firstRowFirstColumn="0" w:firstRowLastColumn="0" w:lastRowFirstColumn="0" w:lastRowLastColumn="0"/>
              <w:rPr>
                <w:noProof/>
                <w:sz w:val="20"/>
                <w:szCs w:val="20"/>
              </w:rPr>
            </w:pPr>
            <w:r w:rsidRPr="009A7FCE">
              <w:rPr>
                <w:noProof/>
                <w:sz w:val="20"/>
                <w:szCs w:val="20"/>
              </w:rPr>
              <w:t>-</w:t>
            </w:r>
          </w:p>
        </w:tc>
        <w:tc>
          <w:tcPr>
            <w:tcW w:w="5885" w:type="dxa"/>
            <w:shd w:val="clear" w:color="auto" w:fill="auto"/>
            <w:noWrap/>
            <w:hideMark/>
          </w:tcPr>
          <w:p w14:paraId="2DA27DB5" w14:textId="77777777" w:rsidR="001B156C" w:rsidRPr="009A7FCE" w:rsidRDefault="001B156C" w:rsidP="009A7FCE">
            <w:pPr>
              <w:contextualSpacing/>
              <w:jc w:val="center"/>
              <w:cnfStyle w:val="000000100000" w:firstRow="0" w:lastRow="0" w:firstColumn="0" w:lastColumn="0" w:oddVBand="0" w:evenVBand="0" w:oddHBand="1" w:evenHBand="0" w:firstRowFirstColumn="0" w:firstRowLastColumn="0" w:lastRowFirstColumn="0" w:lastRowLastColumn="0"/>
              <w:rPr>
                <w:noProof/>
                <w:sz w:val="20"/>
                <w:szCs w:val="20"/>
              </w:rPr>
            </w:pPr>
            <w:r w:rsidRPr="009A7FCE">
              <w:rPr>
                <w:noProof/>
                <w:sz w:val="20"/>
                <w:szCs w:val="20"/>
              </w:rPr>
              <w:t>pH expressed in unitless log scale</w:t>
            </w:r>
          </w:p>
        </w:tc>
      </w:tr>
      <w:tr w:rsidR="001B156C" w:rsidRPr="00E2354C" w14:paraId="13CF8C12" w14:textId="77777777" w:rsidTr="006B26E4">
        <w:trPr>
          <w:trHeight w:val="300"/>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noWrap/>
            <w:hideMark/>
          </w:tcPr>
          <w:p w14:paraId="72CA51ED" w14:textId="77777777" w:rsidR="001B156C" w:rsidRPr="009A7FCE" w:rsidRDefault="001B156C" w:rsidP="009A7FCE">
            <w:pPr>
              <w:contextualSpacing/>
              <w:jc w:val="center"/>
              <w:rPr>
                <w:rFonts w:ascii="Times New Roman" w:hAnsi="Times New Roman" w:cs="Times New Roman"/>
                <w:i w:val="0"/>
                <w:noProof/>
                <w:sz w:val="20"/>
                <w:szCs w:val="20"/>
              </w:rPr>
            </w:pPr>
            <w:r w:rsidRPr="009A7FCE">
              <w:rPr>
                <w:rFonts w:ascii="Times New Roman" w:hAnsi="Times New Roman" w:cs="Times New Roman"/>
                <w:noProof/>
                <w:sz w:val="20"/>
                <w:szCs w:val="20"/>
              </w:rPr>
              <w:t>Cpy</w:t>
            </w:r>
          </w:p>
        </w:tc>
        <w:tc>
          <w:tcPr>
            <w:tcW w:w="1294" w:type="dxa"/>
            <w:shd w:val="clear" w:color="auto" w:fill="auto"/>
            <w:noWrap/>
            <w:hideMark/>
          </w:tcPr>
          <w:p w14:paraId="56B5E875" w14:textId="77777777" w:rsidR="001B156C" w:rsidRPr="009A7FCE" w:rsidRDefault="001B156C" w:rsidP="009A7FCE">
            <w:pPr>
              <w:contextualSpacing/>
              <w:jc w:val="center"/>
              <w:cnfStyle w:val="000000000000" w:firstRow="0" w:lastRow="0" w:firstColumn="0" w:lastColumn="0" w:oddVBand="0" w:evenVBand="0" w:oddHBand="0" w:evenHBand="0" w:firstRowFirstColumn="0" w:firstRowLastColumn="0" w:lastRowFirstColumn="0" w:lastRowLastColumn="0"/>
              <w:rPr>
                <w:noProof/>
                <w:sz w:val="20"/>
                <w:szCs w:val="20"/>
              </w:rPr>
            </w:pPr>
            <w:r w:rsidRPr="009A7FCE">
              <w:rPr>
                <w:noProof/>
                <w:sz w:val="20"/>
                <w:szCs w:val="20"/>
              </w:rPr>
              <w:t>Canopy Cover</w:t>
            </w:r>
          </w:p>
        </w:tc>
        <w:tc>
          <w:tcPr>
            <w:tcW w:w="650" w:type="dxa"/>
            <w:shd w:val="clear" w:color="auto" w:fill="auto"/>
            <w:noWrap/>
            <w:hideMark/>
          </w:tcPr>
          <w:p w14:paraId="1BA3B7FB" w14:textId="77777777" w:rsidR="001B156C" w:rsidRPr="009A7FCE" w:rsidRDefault="001B156C" w:rsidP="009A7FCE">
            <w:pPr>
              <w:contextualSpacing/>
              <w:jc w:val="center"/>
              <w:cnfStyle w:val="000000000000" w:firstRow="0" w:lastRow="0" w:firstColumn="0" w:lastColumn="0" w:oddVBand="0" w:evenVBand="0" w:oddHBand="0" w:evenHBand="0" w:firstRowFirstColumn="0" w:firstRowLastColumn="0" w:lastRowFirstColumn="0" w:lastRowLastColumn="0"/>
              <w:rPr>
                <w:noProof/>
                <w:sz w:val="20"/>
                <w:szCs w:val="20"/>
              </w:rPr>
            </w:pPr>
            <w:r w:rsidRPr="009A7FCE">
              <w:rPr>
                <w:noProof/>
                <w:sz w:val="20"/>
                <w:szCs w:val="20"/>
              </w:rPr>
              <w:t>%</w:t>
            </w:r>
          </w:p>
        </w:tc>
        <w:tc>
          <w:tcPr>
            <w:tcW w:w="5885" w:type="dxa"/>
            <w:shd w:val="clear" w:color="auto" w:fill="auto"/>
            <w:noWrap/>
            <w:hideMark/>
          </w:tcPr>
          <w:p w14:paraId="72D5EC1A" w14:textId="77777777" w:rsidR="001B156C" w:rsidRPr="009A7FCE" w:rsidRDefault="001B156C" w:rsidP="009A7FCE">
            <w:pPr>
              <w:contextualSpacing/>
              <w:jc w:val="center"/>
              <w:cnfStyle w:val="000000000000" w:firstRow="0" w:lastRow="0" w:firstColumn="0" w:lastColumn="0" w:oddVBand="0" w:evenVBand="0" w:oddHBand="0" w:evenHBand="0" w:firstRowFirstColumn="0" w:firstRowLastColumn="0" w:lastRowFirstColumn="0" w:lastRowLastColumn="0"/>
              <w:rPr>
                <w:noProof/>
                <w:sz w:val="20"/>
                <w:szCs w:val="20"/>
              </w:rPr>
            </w:pPr>
            <w:r w:rsidRPr="009A7FCE">
              <w:rPr>
                <w:noProof/>
                <w:sz w:val="20"/>
                <w:szCs w:val="20"/>
              </w:rPr>
              <w:t>canopy density measured in the mid channel of the stream using a densiometer with 37 vertices</w:t>
            </w:r>
          </w:p>
        </w:tc>
      </w:tr>
      <w:tr w:rsidR="001B156C" w:rsidRPr="00E2354C" w14:paraId="47B6F5DE" w14:textId="77777777" w:rsidTr="006B26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noWrap/>
            <w:hideMark/>
          </w:tcPr>
          <w:p w14:paraId="1C3D544D" w14:textId="77777777" w:rsidR="001B156C" w:rsidRPr="009A7FCE" w:rsidRDefault="001B156C" w:rsidP="009A7FCE">
            <w:pPr>
              <w:contextualSpacing/>
              <w:jc w:val="center"/>
              <w:rPr>
                <w:rFonts w:ascii="Times New Roman" w:hAnsi="Times New Roman" w:cs="Times New Roman"/>
                <w:i w:val="0"/>
                <w:noProof/>
                <w:sz w:val="20"/>
                <w:szCs w:val="20"/>
              </w:rPr>
            </w:pPr>
            <w:r w:rsidRPr="009A7FCE">
              <w:rPr>
                <w:rFonts w:ascii="Times New Roman" w:hAnsi="Times New Roman" w:cs="Times New Roman"/>
                <w:noProof/>
                <w:sz w:val="20"/>
                <w:szCs w:val="20"/>
              </w:rPr>
              <w:t>NH4</w:t>
            </w:r>
          </w:p>
        </w:tc>
        <w:tc>
          <w:tcPr>
            <w:tcW w:w="1294" w:type="dxa"/>
            <w:shd w:val="clear" w:color="auto" w:fill="auto"/>
            <w:noWrap/>
            <w:hideMark/>
          </w:tcPr>
          <w:p w14:paraId="77D7C591" w14:textId="77777777" w:rsidR="001B156C" w:rsidRPr="009A7FCE" w:rsidRDefault="001B156C" w:rsidP="009A7FCE">
            <w:pPr>
              <w:contextualSpacing/>
              <w:jc w:val="center"/>
              <w:cnfStyle w:val="000000100000" w:firstRow="0" w:lastRow="0" w:firstColumn="0" w:lastColumn="0" w:oddVBand="0" w:evenVBand="0" w:oddHBand="1" w:evenHBand="0" w:firstRowFirstColumn="0" w:firstRowLastColumn="0" w:lastRowFirstColumn="0" w:lastRowLastColumn="0"/>
              <w:rPr>
                <w:noProof/>
                <w:sz w:val="20"/>
                <w:szCs w:val="20"/>
              </w:rPr>
            </w:pPr>
            <w:r w:rsidRPr="009A7FCE">
              <w:rPr>
                <w:noProof/>
                <w:sz w:val="20"/>
                <w:szCs w:val="20"/>
              </w:rPr>
              <w:t>Ammonia</w:t>
            </w:r>
          </w:p>
        </w:tc>
        <w:tc>
          <w:tcPr>
            <w:tcW w:w="650" w:type="dxa"/>
            <w:shd w:val="clear" w:color="auto" w:fill="auto"/>
            <w:noWrap/>
            <w:hideMark/>
          </w:tcPr>
          <w:p w14:paraId="2BC34356" w14:textId="77777777" w:rsidR="001B156C" w:rsidRPr="009A7FCE" w:rsidRDefault="001B156C" w:rsidP="009A7FCE">
            <w:pPr>
              <w:contextualSpacing/>
              <w:jc w:val="center"/>
              <w:cnfStyle w:val="000000100000" w:firstRow="0" w:lastRow="0" w:firstColumn="0" w:lastColumn="0" w:oddVBand="0" w:evenVBand="0" w:oddHBand="1" w:evenHBand="0" w:firstRowFirstColumn="0" w:firstRowLastColumn="0" w:lastRowFirstColumn="0" w:lastRowLastColumn="0"/>
              <w:rPr>
                <w:noProof/>
                <w:sz w:val="20"/>
                <w:szCs w:val="20"/>
              </w:rPr>
            </w:pPr>
            <w:r w:rsidRPr="009A7FCE">
              <w:rPr>
                <w:noProof/>
                <w:sz w:val="20"/>
                <w:szCs w:val="20"/>
              </w:rPr>
              <w:t>mg/L</w:t>
            </w:r>
          </w:p>
        </w:tc>
        <w:tc>
          <w:tcPr>
            <w:tcW w:w="5885" w:type="dxa"/>
            <w:shd w:val="clear" w:color="auto" w:fill="auto"/>
            <w:noWrap/>
            <w:hideMark/>
          </w:tcPr>
          <w:p w14:paraId="7CFB173A" w14:textId="77777777" w:rsidR="001B156C" w:rsidRPr="009A7FCE" w:rsidRDefault="001B156C" w:rsidP="009A7FCE">
            <w:pPr>
              <w:contextualSpacing/>
              <w:jc w:val="center"/>
              <w:cnfStyle w:val="000000100000" w:firstRow="0" w:lastRow="0" w:firstColumn="0" w:lastColumn="0" w:oddVBand="0" w:evenVBand="0" w:oddHBand="1" w:evenHBand="0" w:firstRowFirstColumn="0" w:firstRowLastColumn="0" w:lastRowFirstColumn="0" w:lastRowLastColumn="0"/>
              <w:rPr>
                <w:noProof/>
                <w:sz w:val="20"/>
                <w:szCs w:val="20"/>
              </w:rPr>
            </w:pPr>
            <w:r w:rsidRPr="009A7FCE">
              <w:rPr>
                <w:noProof/>
                <w:sz w:val="20"/>
                <w:szCs w:val="20"/>
              </w:rPr>
              <w:t>Ammonia concentration</w:t>
            </w:r>
          </w:p>
        </w:tc>
      </w:tr>
      <w:tr w:rsidR="001B156C" w:rsidRPr="00E2354C" w14:paraId="3CF9ABC9" w14:textId="77777777" w:rsidTr="006B26E4">
        <w:trPr>
          <w:trHeight w:val="300"/>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noWrap/>
            <w:hideMark/>
          </w:tcPr>
          <w:p w14:paraId="510331C5" w14:textId="77777777" w:rsidR="001B156C" w:rsidRPr="009A7FCE" w:rsidRDefault="001B156C" w:rsidP="009A7FCE">
            <w:pPr>
              <w:contextualSpacing/>
              <w:jc w:val="center"/>
              <w:rPr>
                <w:rFonts w:ascii="Times New Roman" w:hAnsi="Times New Roman" w:cs="Times New Roman"/>
                <w:i w:val="0"/>
                <w:noProof/>
                <w:sz w:val="20"/>
                <w:szCs w:val="20"/>
              </w:rPr>
            </w:pPr>
            <w:r w:rsidRPr="009A7FCE">
              <w:rPr>
                <w:rFonts w:ascii="Times New Roman" w:hAnsi="Times New Roman" w:cs="Times New Roman"/>
                <w:noProof/>
                <w:sz w:val="20"/>
                <w:szCs w:val="20"/>
              </w:rPr>
              <w:t>NO3</w:t>
            </w:r>
          </w:p>
        </w:tc>
        <w:tc>
          <w:tcPr>
            <w:tcW w:w="1294" w:type="dxa"/>
            <w:shd w:val="clear" w:color="auto" w:fill="auto"/>
            <w:noWrap/>
            <w:hideMark/>
          </w:tcPr>
          <w:p w14:paraId="02993088" w14:textId="77777777" w:rsidR="001B156C" w:rsidRPr="009A7FCE" w:rsidRDefault="001B156C" w:rsidP="009A7FCE">
            <w:pPr>
              <w:contextualSpacing/>
              <w:jc w:val="center"/>
              <w:cnfStyle w:val="000000000000" w:firstRow="0" w:lastRow="0" w:firstColumn="0" w:lastColumn="0" w:oddVBand="0" w:evenVBand="0" w:oddHBand="0" w:evenHBand="0" w:firstRowFirstColumn="0" w:firstRowLastColumn="0" w:lastRowFirstColumn="0" w:lastRowLastColumn="0"/>
              <w:rPr>
                <w:noProof/>
                <w:sz w:val="20"/>
                <w:szCs w:val="20"/>
              </w:rPr>
            </w:pPr>
            <w:r w:rsidRPr="009A7FCE">
              <w:rPr>
                <w:noProof/>
                <w:sz w:val="20"/>
                <w:szCs w:val="20"/>
              </w:rPr>
              <w:t>Nitrate</w:t>
            </w:r>
          </w:p>
        </w:tc>
        <w:tc>
          <w:tcPr>
            <w:tcW w:w="650" w:type="dxa"/>
            <w:shd w:val="clear" w:color="auto" w:fill="auto"/>
            <w:noWrap/>
            <w:hideMark/>
          </w:tcPr>
          <w:p w14:paraId="49E77C57" w14:textId="77777777" w:rsidR="001B156C" w:rsidRPr="009A7FCE" w:rsidRDefault="001B156C" w:rsidP="009A7FCE">
            <w:pPr>
              <w:contextualSpacing/>
              <w:jc w:val="center"/>
              <w:cnfStyle w:val="000000000000" w:firstRow="0" w:lastRow="0" w:firstColumn="0" w:lastColumn="0" w:oddVBand="0" w:evenVBand="0" w:oddHBand="0" w:evenHBand="0" w:firstRowFirstColumn="0" w:firstRowLastColumn="0" w:lastRowFirstColumn="0" w:lastRowLastColumn="0"/>
              <w:rPr>
                <w:noProof/>
                <w:sz w:val="20"/>
                <w:szCs w:val="20"/>
              </w:rPr>
            </w:pPr>
            <w:r w:rsidRPr="009A7FCE">
              <w:rPr>
                <w:noProof/>
                <w:sz w:val="20"/>
                <w:szCs w:val="20"/>
              </w:rPr>
              <w:t>mg/L</w:t>
            </w:r>
          </w:p>
        </w:tc>
        <w:tc>
          <w:tcPr>
            <w:tcW w:w="5885" w:type="dxa"/>
            <w:shd w:val="clear" w:color="auto" w:fill="auto"/>
            <w:noWrap/>
            <w:hideMark/>
          </w:tcPr>
          <w:p w14:paraId="5099F285" w14:textId="77777777" w:rsidR="001B156C" w:rsidRPr="009A7FCE" w:rsidRDefault="001B156C" w:rsidP="009A7FCE">
            <w:pPr>
              <w:contextualSpacing/>
              <w:jc w:val="center"/>
              <w:cnfStyle w:val="000000000000" w:firstRow="0" w:lastRow="0" w:firstColumn="0" w:lastColumn="0" w:oddVBand="0" w:evenVBand="0" w:oddHBand="0" w:evenHBand="0" w:firstRowFirstColumn="0" w:firstRowLastColumn="0" w:lastRowFirstColumn="0" w:lastRowLastColumn="0"/>
              <w:rPr>
                <w:noProof/>
                <w:sz w:val="20"/>
                <w:szCs w:val="20"/>
              </w:rPr>
            </w:pPr>
            <w:r w:rsidRPr="009A7FCE">
              <w:rPr>
                <w:noProof/>
                <w:sz w:val="20"/>
                <w:szCs w:val="20"/>
              </w:rPr>
              <w:t xml:space="preserve">Nitrate and nitrite concentration </w:t>
            </w:r>
          </w:p>
        </w:tc>
      </w:tr>
      <w:tr w:rsidR="001B156C" w:rsidRPr="00E2354C" w14:paraId="64970CFD" w14:textId="77777777" w:rsidTr="006B26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noWrap/>
            <w:hideMark/>
          </w:tcPr>
          <w:p w14:paraId="51402532" w14:textId="77777777" w:rsidR="001B156C" w:rsidRPr="009A7FCE" w:rsidRDefault="001B156C" w:rsidP="009A7FCE">
            <w:pPr>
              <w:contextualSpacing/>
              <w:jc w:val="center"/>
              <w:rPr>
                <w:rFonts w:ascii="Times New Roman" w:hAnsi="Times New Roman" w:cs="Times New Roman"/>
                <w:i w:val="0"/>
                <w:noProof/>
                <w:sz w:val="20"/>
                <w:szCs w:val="20"/>
              </w:rPr>
            </w:pPr>
            <w:r w:rsidRPr="009A7FCE">
              <w:rPr>
                <w:rFonts w:ascii="Times New Roman" w:hAnsi="Times New Roman" w:cs="Times New Roman"/>
                <w:noProof/>
                <w:sz w:val="20"/>
                <w:szCs w:val="20"/>
              </w:rPr>
              <w:t>flsh</w:t>
            </w:r>
          </w:p>
        </w:tc>
        <w:tc>
          <w:tcPr>
            <w:tcW w:w="1294" w:type="dxa"/>
            <w:shd w:val="clear" w:color="auto" w:fill="auto"/>
            <w:noWrap/>
            <w:hideMark/>
          </w:tcPr>
          <w:p w14:paraId="24DFCD93" w14:textId="77777777" w:rsidR="001B156C" w:rsidRPr="009A7FCE" w:rsidRDefault="001B156C" w:rsidP="009A7FCE">
            <w:pPr>
              <w:contextualSpacing/>
              <w:jc w:val="center"/>
              <w:cnfStyle w:val="000000100000" w:firstRow="0" w:lastRow="0" w:firstColumn="0" w:lastColumn="0" w:oddVBand="0" w:evenVBand="0" w:oddHBand="1" w:evenHBand="0" w:firstRowFirstColumn="0" w:firstRowLastColumn="0" w:lastRowFirstColumn="0" w:lastRowLastColumn="0"/>
              <w:rPr>
                <w:noProof/>
                <w:sz w:val="20"/>
                <w:szCs w:val="20"/>
              </w:rPr>
            </w:pPr>
            <w:r w:rsidRPr="009A7FCE">
              <w:rPr>
                <w:noProof/>
                <w:sz w:val="20"/>
                <w:szCs w:val="20"/>
              </w:rPr>
              <w:t>flash index</w:t>
            </w:r>
          </w:p>
        </w:tc>
        <w:tc>
          <w:tcPr>
            <w:tcW w:w="650" w:type="dxa"/>
            <w:shd w:val="clear" w:color="auto" w:fill="auto"/>
            <w:noWrap/>
            <w:hideMark/>
          </w:tcPr>
          <w:p w14:paraId="38DE5526" w14:textId="77777777" w:rsidR="001B156C" w:rsidRPr="009A7FCE" w:rsidRDefault="001B156C" w:rsidP="009A7FCE">
            <w:pPr>
              <w:contextualSpacing/>
              <w:jc w:val="center"/>
              <w:cnfStyle w:val="000000100000" w:firstRow="0" w:lastRow="0" w:firstColumn="0" w:lastColumn="0" w:oddVBand="0" w:evenVBand="0" w:oddHBand="1" w:evenHBand="0" w:firstRowFirstColumn="0" w:firstRowLastColumn="0" w:lastRowFirstColumn="0" w:lastRowLastColumn="0"/>
              <w:rPr>
                <w:noProof/>
                <w:sz w:val="20"/>
                <w:szCs w:val="20"/>
              </w:rPr>
            </w:pPr>
            <w:r w:rsidRPr="009A7FCE">
              <w:rPr>
                <w:noProof/>
                <w:sz w:val="20"/>
                <w:szCs w:val="20"/>
              </w:rPr>
              <w:t>-</w:t>
            </w:r>
          </w:p>
        </w:tc>
        <w:tc>
          <w:tcPr>
            <w:tcW w:w="5885" w:type="dxa"/>
            <w:shd w:val="clear" w:color="auto" w:fill="auto"/>
            <w:noWrap/>
            <w:hideMark/>
          </w:tcPr>
          <w:p w14:paraId="447556FD" w14:textId="77777777" w:rsidR="001B156C" w:rsidRPr="009A7FCE" w:rsidRDefault="001B156C" w:rsidP="009A7FCE">
            <w:pPr>
              <w:contextualSpacing/>
              <w:jc w:val="center"/>
              <w:cnfStyle w:val="000000100000" w:firstRow="0" w:lastRow="0" w:firstColumn="0" w:lastColumn="0" w:oddVBand="0" w:evenVBand="0" w:oddHBand="1" w:evenHBand="0" w:firstRowFirstColumn="0" w:firstRowLastColumn="0" w:lastRowFirstColumn="0" w:lastRowLastColumn="0"/>
              <w:rPr>
                <w:noProof/>
                <w:sz w:val="20"/>
                <w:szCs w:val="20"/>
              </w:rPr>
            </w:pPr>
            <w:r w:rsidRPr="009A7FCE">
              <w:rPr>
                <w:noProof/>
                <w:sz w:val="20"/>
                <w:szCs w:val="20"/>
              </w:rPr>
              <w:t>Cumulatie changes in day to day daily flow / cumulative flow for a 20 year daily flow record</w:t>
            </w:r>
          </w:p>
        </w:tc>
      </w:tr>
      <w:tr w:rsidR="001B156C" w:rsidRPr="00E2354C" w14:paraId="3EE28776" w14:textId="77777777" w:rsidTr="006B26E4">
        <w:trPr>
          <w:trHeight w:val="300"/>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noWrap/>
            <w:hideMark/>
          </w:tcPr>
          <w:p w14:paraId="11DA2107" w14:textId="77777777" w:rsidR="001B156C" w:rsidRPr="009A7FCE" w:rsidRDefault="001B156C" w:rsidP="009A7FCE">
            <w:pPr>
              <w:contextualSpacing/>
              <w:jc w:val="center"/>
              <w:rPr>
                <w:rFonts w:ascii="Times New Roman" w:hAnsi="Times New Roman" w:cs="Times New Roman"/>
                <w:i w:val="0"/>
                <w:noProof/>
                <w:sz w:val="20"/>
                <w:szCs w:val="20"/>
              </w:rPr>
            </w:pPr>
            <w:r w:rsidRPr="009A7FCE">
              <w:rPr>
                <w:rFonts w:ascii="Times New Roman" w:hAnsi="Times New Roman" w:cs="Times New Roman"/>
                <w:noProof/>
                <w:sz w:val="20"/>
                <w:szCs w:val="20"/>
              </w:rPr>
              <w:t>HFPP3</w:t>
            </w:r>
          </w:p>
        </w:tc>
        <w:tc>
          <w:tcPr>
            <w:tcW w:w="1294" w:type="dxa"/>
            <w:shd w:val="clear" w:color="auto" w:fill="auto"/>
            <w:noWrap/>
            <w:hideMark/>
          </w:tcPr>
          <w:p w14:paraId="7831B838" w14:textId="77777777" w:rsidR="001B156C" w:rsidRPr="009A7FCE" w:rsidRDefault="001B156C" w:rsidP="009A7FCE">
            <w:pPr>
              <w:contextualSpacing/>
              <w:jc w:val="center"/>
              <w:cnfStyle w:val="000000000000" w:firstRow="0" w:lastRow="0" w:firstColumn="0" w:lastColumn="0" w:oddVBand="0" w:evenVBand="0" w:oddHBand="0" w:evenHBand="0" w:firstRowFirstColumn="0" w:firstRowLastColumn="0" w:lastRowFirstColumn="0" w:lastRowLastColumn="0"/>
              <w:rPr>
                <w:noProof/>
                <w:sz w:val="20"/>
                <w:szCs w:val="20"/>
              </w:rPr>
            </w:pPr>
            <w:r w:rsidRPr="009A7FCE">
              <w:rPr>
                <w:noProof/>
                <w:sz w:val="20"/>
                <w:szCs w:val="20"/>
              </w:rPr>
              <w:t>High Flow Pulse Percent 3x</w:t>
            </w:r>
          </w:p>
        </w:tc>
        <w:tc>
          <w:tcPr>
            <w:tcW w:w="650" w:type="dxa"/>
            <w:shd w:val="clear" w:color="auto" w:fill="auto"/>
            <w:noWrap/>
            <w:hideMark/>
          </w:tcPr>
          <w:p w14:paraId="267542C4" w14:textId="77777777" w:rsidR="001B156C" w:rsidRPr="009A7FCE" w:rsidRDefault="001B156C" w:rsidP="009A7FCE">
            <w:pPr>
              <w:contextualSpacing/>
              <w:jc w:val="center"/>
              <w:cnfStyle w:val="000000000000" w:firstRow="0" w:lastRow="0" w:firstColumn="0" w:lastColumn="0" w:oddVBand="0" w:evenVBand="0" w:oddHBand="0" w:evenHBand="0" w:firstRowFirstColumn="0" w:firstRowLastColumn="0" w:lastRowFirstColumn="0" w:lastRowLastColumn="0"/>
              <w:rPr>
                <w:noProof/>
                <w:sz w:val="20"/>
                <w:szCs w:val="20"/>
              </w:rPr>
            </w:pPr>
            <w:r w:rsidRPr="009A7FCE">
              <w:rPr>
                <w:noProof/>
                <w:sz w:val="20"/>
                <w:szCs w:val="20"/>
              </w:rPr>
              <w:t>%</w:t>
            </w:r>
          </w:p>
        </w:tc>
        <w:tc>
          <w:tcPr>
            <w:tcW w:w="5885" w:type="dxa"/>
            <w:shd w:val="clear" w:color="auto" w:fill="auto"/>
            <w:noWrap/>
            <w:hideMark/>
          </w:tcPr>
          <w:p w14:paraId="7B8F2DF2" w14:textId="77777777" w:rsidR="001B156C" w:rsidRPr="009A7FCE" w:rsidRDefault="001B156C" w:rsidP="009A7FCE">
            <w:pPr>
              <w:contextualSpacing/>
              <w:jc w:val="center"/>
              <w:cnfStyle w:val="000000000000" w:firstRow="0" w:lastRow="0" w:firstColumn="0" w:lastColumn="0" w:oddVBand="0" w:evenVBand="0" w:oddHBand="0" w:evenHBand="0" w:firstRowFirstColumn="0" w:firstRowLastColumn="0" w:lastRowFirstColumn="0" w:lastRowLastColumn="0"/>
              <w:rPr>
                <w:noProof/>
                <w:sz w:val="20"/>
                <w:szCs w:val="20"/>
              </w:rPr>
            </w:pPr>
            <w:r w:rsidRPr="009A7FCE">
              <w:rPr>
                <w:noProof/>
                <w:sz w:val="20"/>
                <w:szCs w:val="20"/>
              </w:rPr>
              <w:t>% of time daily flow is above 3 times the median daily flow</w:t>
            </w:r>
          </w:p>
        </w:tc>
      </w:tr>
      <w:tr w:rsidR="001B156C" w:rsidRPr="00E2354C" w14:paraId="3ABD988E" w14:textId="77777777" w:rsidTr="006B26E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61" w:type="dxa"/>
            <w:shd w:val="clear" w:color="auto" w:fill="auto"/>
            <w:noWrap/>
            <w:hideMark/>
          </w:tcPr>
          <w:p w14:paraId="13739F19" w14:textId="77777777" w:rsidR="001B156C" w:rsidRPr="009A7FCE" w:rsidRDefault="001B156C" w:rsidP="009A7FCE">
            <w:pPr>
              <w:contextualSpacing/>
              <w:jc w:val="center"/>
              <w:rPr>
                <w:rFonts w:ascii="Times New Roman" w:hAnsi="Times New Roman" w:cs="Times New Roman"/>
                <w:i w:val="0"/>
                <w:noProof/>
                <w:sz w:val="20"/>
                <w:szCs w:val="20"/>
              </w:rPr>
            </w:pPr>
            <w:r w:rsidRPr="009A7FCE">
              <w:rPr>
                <w:rFonts w:ascii="Times New Roman" w:hAnsi="Times New Roman" w:cs="Times New Roman"/>
                <w:noProof/>
                <w:sz w:val="20"/>
                <w:szCs w:val="20"/>
              </w:rPr>
              <w:t>LFPP</w:t>
            </w:r>
          </w:p>
        </w:tc>
        <w:tc>
          <w:tcPr>
            <w:tcW w:w="1294" w:type="dxa"/>
            <w:shd w:val="clear" w:color="auto" w:fill="auto"/>
            <w:noWrap/>
            <w:hideMark/>
          </w:tcPr>
          <w:p w14:paraId="55AB44C4" w14:textId="77777777" w:rsidR="001B156C" w:rsidRPr="009A7FCE" w:rsidRDefault="001B156C" w:rsidP="009A7FCE">
            <w:pPr>
              <w:contextualSpacing/>
              <w:jc w:val="center"/>
              <w:cnfStyle w:val="000000100000" w:firstRow="0" w:lastRow="0" w:firstColumn="0" w:lastColumn="0" w:oddVBand="0" w:evenVBand="0" w:oddHBand="1" w:evenHBand="0" w:firstRowFirstColumn="0" w:firstRowLastColumn="0" w:lastRowFirstColumn="0" w:lastRowLastColumn="0"/>
              <w:rPr>
                <w:noProof/>
                <w:sz w:val="20"/>
                <w:szCs w:val="20"/>
              </w:rPr>
            </w:pPr>
            <w:r w:rsidRPr="009A7FCE">
              <w:rPr>
                <w:noProof/>
                <w:sz w:val="20"/>
                <w:szCs w:val="20"/>
              </w:rPr>
              <w:t>Low Flow Pulse Percent</w:t>
            </w:r>
          </w:p>
        </w:tc>
        <w:tc>
          <w:tcPr>
            <w:tcW w:w="650" w:type="dxa"/>
            <w:shd w:val="clear" w:color="auto" w:fill="auto"/>
            <w:noWrap/>
            <w:hideMark/>
          </w:tcPr>
          <w:p w14:paraId="267A065F" w14:textId="77777777" w:rsidR="001B156C" w:rsidRPr="009A7FCE" w:rsidRDefault="001B156C" w:rsidP="009A7FCE">
            <w:pPr>
              <w:contextualSpacing/>
              <w:jc w:val="center"/>
              <w:cnfStyle w:val="000000100000" w:firstRow="0" w:lastRow="0" w:firstColumn="0" w:lastColumn="0" w:oddVBand="0" w:evenVBand="0" w:oddHBand="1" w:evenHBand="0" w:firstRowFirstColumn="0" w:firstRowLastColumn="0" w:lastRowFirstColumn="0" w:lastRowLastColumn="0"/>
              <w:rPr>
                <w:noProof/>
                <w:sz w:val="20"/>
                <w:szCs w:val="20"/>
              </w:rPr>
            </w:pPr>
            <w:r w:rsidRPr="009A7FCE">
              <w:rPr>
                <w:noProof/>
                <w:sz w:val="20"/>
                <w:szCs w:val="20"/>
              </w:rPr>
              <w:t>%</w:t>
            </w:r>
          </w:p>
        </w:tc>
        <w:tc>
          <w:tcPr>
            <w:tcW w:w="5885" w:type="dxa"/>
            <w:shd w:val="clear" w:color="auto" w:fill="auto"/>
            <w:noWrap/>
            <w:hideMark/>
          </w:tcPr>
          <w:p w14:paraId="325324F5" w14:textId="77777777" w:rsidR="001B156C" w:rsidRPr="009A7FCE" w:rsidRDefault="001B156C" w:rsidP="009A7FCE">
            <w:pPr>
              <w:contextualSpacing/>
              <w:jc w:val="center"/>
              <w:cnfStyle w:val="000000100000" w:firstRow="0" w:lastRow="0" w:firstColumn="0" w:lastColumn="0" w:oddVBand="0" w:evenVBand="0" w:oddHBand="1" w:evenHBand="0" w:firstRowFirstColumn="0" w:firstRowLastColumn="0" w:lastRowFirstColumn="0" w:lastRowLastColumn="0"/>
              <w:rPr>
                <w:noProof/>
                <w:sz w:val="20"/>
                <w:szCs w:val="20"/>
              </w:rPr>
            </w:pPr>
            <w:r w:rsidRPr="009A7FCE">
              <w:rPr>
                <w:noProof/>
                <w:sz w:val="20"/>
                <w:szCs w:val="20"/>
              </w:rPr>
              <w:t>% of time where the daily discharge drops below the 25th percentile</w:t>
            </w:r>
          </w:p>
        </w:tc>
      </w:tr>
      <w:bookmarkEnd w:id="41"/>
    </w:tbl>
    <w:p w14:paraId="22FCA8C9" w14:textId="77777777" w:rsidR="00E2354C" w:rsidRDefault="00E2354C" w:rsidP="00255967">
      <w:pPr>
        <w:spacing w:line="480" w:lineRule="auto"/>
        <w:contextualSpacing/>
        <w:rPr>
          <w:noProof/>
        </w:rPr>
      </w:pPr>
    </w:p>
    <w:p w14:paraId="1692595A" w14:textId="397828BB" w:rsidR="001B156C" w:rsidRPr="009A7FCE" w:rsidRDefault="001B156C" w:rsidP="009A7FCE">
      <w:pPr>
        <w:spacing w:line="480" w:lineRule="auto"/>
        <w:contextualSpacing/>
        <w:rPr>
          <w:noProof/>
        </w:rPr>
      </w:pPr>
      <w:commentRangeStart w:id="42"/>
      <w:r w:rsidRPr="009A7FCE">
        <w:rPr>
          <w:noProof/>
        </w:rPr>
        <w:t xml:space="preserve">Table 2. displays the environmental covariates used throughout the statistical analysis. Annual precipitation is obtained directly from USGS GAGES II. Conductivity, dissolved oxygen, pH, canopy cover, </w:t>
      </w:r>
      <w:r w:rsidR="006B26E4">
        <w:t>NH</w:t>
      </w:r>
      <w:r w:rsidR="006B26E4" w:rsidRPr="006B26E4">
        <w:rPr>
          <w:vertAlign w:val="subscript"/>
        </w:rPr>
        <w:t>4</w:t>
      </w:r>
      <w:r w:rsidR="006B26E4" w:rsidRPr="006B26E4">
        <w:rPr>
          <w:vertAlign w:val="superscript"/>
        </w:rPr>
        <w:t>+</w:t>
      </w:r>
      <w:r w:rsidRPr="009A7FCE">
        <w:rPr>
          <w:noProof/>
        </w:rPr>
        <w:t>, and nitrate values were obtained during field surveys in March and April of 2017. The flash index, high flow pulse percent 3x, and low flow pulse percent are calculated flow metrics which use the 20 year continuous flow record within the USGS GAGES II data set.</w:t>
      </w:r>
      <w:commentRangeEnd w:id="40"/>
      <w:r w:rsidR="00E2354C">
        <w:rPr>
          <w:rStyle w:val="CommentReference"/>
        </w:rPr>
        <w:commentReference w:id="40"/>
      </w:r>
      <w:commentRangeEnd w:id="42"/>
      <w:r w:rsidR="00E2354C">
        <w:rPr>
          <w:rStyle w:val="CommentReference"/>
        </w:rPr>
        <w:commentReference w:id="42"/>
      </w:r>
    </w:p>
    <w:p w14:paraId="077A9C67" w14:textId="77777777" w:rsidR="001B156C" w:rsidRPr="009A7FCE" w:rsidRDefault="001B156C" w:rsidP="009A7FCE">
      <w:pPr>
        <w:spacing w:line="480" w:lineRule="auto"/>
        <w:contextualSpacing/>
        <w:rPr>
          <w:noProof/>
        </w:rPr>
      </w:pPr>
    </w:p>
    <w:p w14:paraId="05CED292" w14:textId="77777777" w:rsidR="001B156C" w:rsidRPr="009A7FCE" w:rsidRDefault="001B156C" w:rsidP="009A7FCE">
      <w:pPr>
        <w:spacing w:line="480" w:lineRule="auto"/>
        <w:contextualSpacing/>
        <w:rPr>
          <w:noProof/>
        </w:rPr>
      </w:pPr>
    </w:p>
    <w:p w14:paraId="6A70D286" w14:textId="77777777" w:rsidR="001B156C" w:rsidRPr="009A7FCE" w:rsidRDefault="001B156C" w:rsidP="009A7FCE">
      <w:pPr>
        <w:spacing w:line="480" w:lineRule="auto"/>
        <w:contextualSpacing/>
        <w:rPr>
          <w:noProof/>
        </w:rPr>
      </w:pPr>
    </w:p>
    <w:p w14:paraId="05495452" w14:textId="77777777" w:rsidR="001B156C" w:rsidRPr="009A7FCE" w:rsidRDefault="001B156C" w:rsidP="009A7FCE">
      <w:pPr>
        <w:spacing w:line="480" w:lineRule="auto"/>
        <w:contextualSpacing/>
        <w:rPr>
          <w:noProof/>
        </w:rPr>
      </w:pPr>
    </w:p>
    <w:p w14:paraId="69348802" w14:textId="77777777" w:rsidR="001B156C" w:rsidRPr="009A7FCE" w:rsidRDefault="001B156C" w:rsidP="009A7FCE">
      <w:pPr>
        <w:spacing w:line="480" w:lineRule="auto"/>
        <w:contextualSpacing/>
        <w:rPr>
          <w:noProof/>
        </w:rPr>
      </w:pPr>
    </w:p>
    <w:p w14:paraId="1F5293BD" w14:textId="77777777" w:rsidR="001B156C" w:rsidRPr="009A7FCE" w:rsidRDefault="001B156C" w:rsidP="009A7FCE">
      <w:pPr>
        <w:spacing w:line="480" w:lineRule="auto"/>
        <w:contextualSpacing/>
        <w:rPr>
          <w:noProof/>
        </w:rPr>
      </w:pPr>
    </w:p>
    <w:p w14:paraId="3DFA796D" w14:textId="77777777" w:rsidR="001B156C" w:rsidRPr="009A7FCE" w:rsidRDefault="001B156C" w:rsidP="009A7FCE">
      <w:pPr>
        <w:spacing w:line="480" w:lineRule="auto"/>
        <w:contextualSpacing/>
        <w:rPr>
          <w:noProof/>
        </w:rPr>
      </w:pPr>
    </w:p>
    <w:p w14:paraId="4D11142D" w14:textId="77777777" w:rsidR="001B156C" w:rsidRPr="009A7FCE" w:rsidRDefault="001B156C" w:rsidP="009A7FCE">
      <w:pPr>
        <w:spacing w:line="480" w:lineRule="auto"/>
        <w:contextualSpacing/>
        <w:rPr>
          <w:noProof/>
        </w:rPr>
      </w:pPr>
    </w:p>
    <w:p w14:paraId="233FEA6D" w14:textId="77777777" w:rsidR="001B156C" w:rsidRPr="009A7FCE" w:rsidRDefault="001B156C" w:rsidP="009A7FCE">
      <w:pPr>
        <w:spacing w:line="480" w:lineRule="auto"/>
        <w:contextualSpacing/>
        <w:rPr>
          <w:noProof/>
        </w:rPr>
      </w:pPr>
    </w:p>
    <w:p w14:paraId="66111689" w14:textId="77777777" w:rsidR="001B156C" w:rsidRPr="009A7FCE" w:rsidRDefault="001B156C" w:rsidP="009A7FCE">
      <w:pPr>
        <w:spacing w:line="480" w:lineRule="auto"/>
        <w:contextualSpacing/>
        <w:rPr>
          <w:noProof/>
        </w:rPr>
      </w:pPr>
    </w:p>
    <w:p w14:paraId="389A75CA" w14:textId="77777777" w:rsidR="001B156C" w:rsidRPr="009A7FCE" w:rsidRDefault="001B156C" w:rsidP="009A7FCE">
      <w:pPr>
        <w:spacing w:line="480" w:lineRule="auto"/>
        <w:contextualSpacing/>
        <w:rPr>
          <w:noProof/>
        </w:rPr>
      </w:pPr>
    </w:p>
    <w:p w14:paraId="18A58F11" w14:textId="77777777" w:rsidR="001B156C" w:rsidRPr="009A7FCE" w:rsidRDefault="001B156C" w:rsidP="009A7FCE">
      <w:pPr>
        <w:spacing w:line="480" w:lineRule="auto"/>
        <w:contextualSpacing/>
        <w:rPr>
          <w:noProof/>
        </w:rPr>
      </w:pPr>
    </w:p>
    <w:p w14:paraId="226E39FF" w14:textId="0AB074CB" w:rsidR="001B156C" w:rsidRPr="009A7FCE" w:rsidRDefault="00E2354C" w:rsidP="009A7FCE">
      <w:pPr>
        <w:spacing w:line="480" w:lineRule="auto"/>
        <w:contextualSpacing/>
        <w:rPr>
          <w:noProof/>
        </w:rPr>
      </w:pPr>
      <w:r>
        <w:rPr>
          <w:noProof/>
        </w:rPr>
        <w:t>REFORMAT THIS TABLE TO MATCH THOSE ABOVE, lose the grid lines, shading, and use of bold.  Also p in pvalue is always italicized.</w:t>
      </w:r>
    </w:p>
    <w:tbl>
      <w:tblPr>
        <w:tblStyle w:val="PlainTable1"/>
        <w:tblW w:w="9376" w:type="dxa"/>
        <w:tblLook w:val="04A0" w:firstRow="1" w:lastRow="0" w:firstColumn="1" w:lastColumn="0" w:noHBand="0" w:noVBand="1"/>
      </w:tblPr>
      <w:tblGrid>
        <w:gridCol w:w="2962"/>
        <w:gridCol w:w="2088"/>
        <w:gridCol w:w="1116"/>
        <w:gridCol w:w="1229"/>
        <w:gridCol w:w="996"/>
        <w:gridCol w:w="1116"/>
      </w:tblGrid>
      <w:tr w:rsidR="001B156C" w:rsidRPr="00255967" w14:paraId="41634126" w14:textId="77777777" w:rsidTr="0001374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4CF9A984" w14:textId="77777777" w:rsidR="001B156C" w:rsidRPr="009A7FCE" w:rsidRDefault="001B156C" w:rsidP="009A7FCE">
            <w:pPr>
              <w:spacing w:line="480" w:lineRule="auto"/>
              <w:contextualSpacing/>
              <w:jc w:val="center"/>
              <w:rPr>
                <w:rFonts w:ascii="Times New Roman" w:hAnsi="Times New Roman" w:cs="Times New Roman"/>
              </w:rPr>
            </w:pPr>
            <w:r w:rsidRPr="009A7FCE">
              <w:rPr>
                <w:rFonts w:ascii="Times New Roman" w:hAnsi="Times New Roman" w:cs="Times New Roman"/>
              </w:rPr>
              <w:t>Dependent variable</w:t>
            </w:r>
          </w:p>
        </w:tc>
        <w:tc>
          <w:tcPr>
            <w:tcW w:w="2088" w:type="dxa"/>
            <w:noWrap/>
            <w:hideMark/>
          </w:tcPr>
          <w:p w14:paraId="20E9103C" w14:textId="77777777" w:rsidR="001B156C" w:rsidRPr="009A7FCE" w:rsidRDefault="001B156C" w:rsidP="009A7FCE">
            <w:pPr>
              <w:spacing w:line="48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Independent variable</w:t>
            </w:r>
          </w:p>
        </w:tc>
        <w:tc>
          <w:tcPr>
            <w:tcW w:w="1051" w:type="dxa"/>
            <w:noWrap/>
            <w:hideMark/>
          </w:tcPr>
          <w:p w14:paraId="28209B20" w14:textId="77777777" w:rsidR="001B156C" w:rsidRPr="009A7FCE" w:rsidRDefault="001B156C" w:rsidP="009A7FCE">
            <w:pPr>
              <w:spacing w:line="48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Slope</w:t>
            </w:r>
          </w:p>
        </w:tc>
        <w:tc>
          <w:tcPr>
            <w:tcW w:w="1229" w:type="dxa"/>
            <w:noWrap/>
            <w:hideMark/>
          </w:tcPr>
          <w:p w14:paraId="05EBDF7D" w14:textId="77777777" w:rsidR="001B156C" w:rsidRPr="009A7FCE" w:rsidRDefault="001B156C" w:rsidP="009A7FCE">
            <w:pPr>
              <w:spacing w:line="48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Intercept</w:t>
            </w:r>
          </w:p>
        </w:tc>
        <w:tc>
          <w:tcPr>
            <w:tcW w:w="995" w:type="dxa"/>
            <w:noWrap/>
            <w:hideMark/>
          </w:tcPr>
          <w:p w14:paraId="44E96F1D" w14:textId="77777777" w:rsidR="001B156C" w:rsidRPr="009A7FCE" w:rsidRDefault="001B156C" w:rsidP="009A7FCE">
            <w:pPr>
              <w:spacing w:line="48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9A7FCE">
              <w:rPr>
                <w:rFonts w:ascii="Times New Roman" w:hAnsi="Times New Roman" w:cs="Times New Roman"/>
              </w:rPr>
              <w:t>R</w:t>
            </w:r>
            <w:r w:rsidRPr="009A7FCE">
              <w:rPr>
                <w:rFonts w:ascii="Times New Roman" w:hAnsi="Times New Roman" w:cs="Times New Roman"/>
                <w:vertAlign w:val="superscript"/>
              </w:rPr>
              <w:t>2</w:t>
            </w:r>
          </w:p>
        </w:tc>
        <w:tc>
          <w:tcPr>
            <w:tcW w:w="1051" w:type="dxa"/>
            <w:noWrap/>
            <w:hideMark/>
          </w:tcPr>
          <w:p w14:paraId="4A5887EC" w14:textId="77777777" w:rsidR="001B156C" w:rsidRPr="009A7FCE" w:rsidRDefault="001B156C" w:rsidP="009A7FCE">
            <w:pPr>
              <w:spacing w:line="48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p-value</w:t>
            </w:r>
          </w:p>
        </w:tc>
      </w:tr>
      <w:tr w:rsidR="001B156C" w:rsidRPr="00255967" w14:paraId="1AF62B14" w14:textId="77777777" w:rsidTr="00013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17C73589" w14:textId="77777777" w:rsidR="001B156C" w:rsidRPr="009A7FCE" w:rsidRDefault="001B156C" w:rsidP="009A7FCE">
            <w:pPr>
              <w:spacing w:line="480" w:lineRule="auto"/>
              <w:contextualSpacing/>
              <w:rPr>
                <w:rFonts w:ascii="Times New Roman" w:hAnsi="Times New Roman" w:cs="Times New Roman"/>
                <w:b w:val="0"/>
                <w:bCs w:val="0"/>
              </w:rPr>
            </w:pPr>
            <w:r w:rsidRPr="009A7FCE">
              <w:rPr>
                <w:rFonts w:ascii="Times New Roman" w:hAnsi="Times New Roman" w:cs="Times New Roman"/>
              </w:rPr>
              <w:t>Fish Shannon Index</w:t>
            </w:r>
          </w:p>
        </w:tc>
        <w:tc>
          <w:tcPr>
            <w:tcW w:w="2088" w:type="dxa"/>
            <w:noWrap/>
            <w:hideMark/>
          </w:tcPr>
          <w:p w14:paraId="505D7D5E"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Annual Precipitation</w:t>
            </w:r>
          </w:p>
        </w:tc>
        <w:tc>
          <w:tcPr>
            <w:tcW w:w="1051" w:type="dxa"/>
            <w:noWrap/>
            <w:hideMark/>
          </w:tcPr>
          <w:p w14:paraId="2D9F6C9F"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017271</w:t>
            </w:r>
          </w:p>
        </w:tc>
        <w:tc>
          <w:tcPr>
            <w:tcW w:w="1229" w:type="dxa"/>
            <w:noWrap/>
            <w:hideMark/>
          </w:tcPr>
          <w:p w14:paraId="5816D1B3"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335986</w:t>
            </w:r>
          </w:p>
        </w:tc>
        <w:tc>
          <w:tcPr>
            <w:tcW w:w="995" w:type="dxa"/>
            <w:noWrap/>
            <w:hideMark/>
          </w:tcPr>
          <w:p w14:paraId="7E7793DE"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602</w:t>
            </w:r>
          </w:p>
        </w:tc>
        <w:tc>
          <w:tcPr>
            <w:tcW w:w="1051" w:type="dxa"/>
            <w:noWrap/>
            <w:hideMark/>
          </w:tcPr>
          <w:p w14:paraId="4C70B5AA"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008336</w:t>
            </w:r>
          </w:p>
        </w:tc>
      </w:tr>
      <w:tr w:rsidR="001B156C" w:rsidRPr="00255967" w14:paraId="4AFA9142" w14:textId="77777777" w:rsidTr="00013744">
        <w:trPr>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70DF5C74" w14:textId="77777777" w:rsidR="001B156C" w:rsidRPr="009A7FCE" w:rsidRDefault="001B156C" w:rsidP="009A7FCE">
            <w:pPr>
              <w:spacing w:line="480" w:lineRule="auto"/>
              <w:contextualSpacing/>
              <w:rPr>
                <w:rFonts w:ascii="Times New Roman" w:hAnsi="Times New Roman" w:cs="Times New Roman"/>
                <w:b w:val="0"/>
                <w:bCs w:val="0"/>
              </w:rPr>
            </w:pPr>
            <w:r w:rsidRPr="009A7FCE">
              <w:rPr>
                <w:rFonts w:ascii="Times New Roman" w:hAnsi="Times New Roman" w:cs="Times New Roman"/>
              </w:rPr>
              <w:t>Fish Shannon Index</w:t>
            </w:r>
          </w:p>
        </w:tc>
        <w:tc>
          <w:tcPr>
            <w:tcW w:w="2088" w:type="dxa"/>
            <w:noWrap/>
            <w:hideMark/>
          </w:tcPr>
          <w:p w14:paraId="43EAC534"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gramStart"/>
            <w:r w:rsidRPr="009A7FCE">
              <w:rPr>
                <w:rFonts w:ascii="Times New Roman" w:hAnsi="Times New Roman" w:cs="Times New Roman"/>
              </w:rPr>
              <w:t>Log(</w:t>
            </w:r>
            <w:proofErr w:type="gramEnd"/>
            <w:r w:rsidRPr="009A7FCE">
              <w:rPr>
                <w:rFonts w:ascii="Times New Roman" w:hAnsi="Times New Roman" w:cs="Times New Roman"/>
              </w:rPr>
              <w:t>Conductivity)</w:t>
            </w:r>
          </w:p>
        </w:tc>
        <w:tc>
          <w:tcPr>
            <w:tcW w:w="1051" w:type="dxa"/>
            <w:noWrap/>
            <w:hideMark/>
          </w:tcPr>
          <w:p w14:paraId="209C277F"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6318</w:t>
            </w:r>
          </w:p>
        </w:tc>
        <w:tc>
          <w:tcPr>
            <w:tcW w:w="1229" w:type="dxa"/>
            <w:noWrap/>
            <w:hideMark/>
          </w:tcPr>
          <w:p w14:paraId="21A3F12E"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3.1111</w:t>
            </w:r>
          </w:p>
        </w:tc>
        <w:tc>
          <w:tcPr>
            <w:tcW w:w="995" w:type="dxa"/>
            <w:noWrap/>
            <w:hideMark/>
          </w:tcPr>
          <w:p w14:paraId="29683479"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4058</w:t>
            </w:r>
          </w:p>
        </w:tc>
        <w:tc>
          <w:tcPr>
            <w:tcW w:w="1051" w:type="dxa"/>
            <w:noWrap/>
            <w:hideMark/>
          </w:tcPr>
          <w:p w14:paraId="1DB1D9BB"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0476</w:t>
            </w:r>
          </w:p>
        </w:tc>
      </w:tr>
      <w:tr w:rsidR="001B156C" w:rsidRPr="00255967" w14:paraId="7C43EE2B" w14:textId="77777777" w:rsidTr="00013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09A35EE8" w14:textId="77777777" w:rsidR="001B156C" w:rsidRPr="009A7FCE" w:rsidRDefault="001B156C" w:rsidP="009A7FCE">
            <w:pPr>
              <w:spacing w:line="480" w:lineRule="auto"/>
              <w:contextualSpacing/>
              <w:rPr>
                <w:rFonts w:ascii="Times New Roman" w:hAnsi="Times New Roman" w:cs="Times New Roman"/>
                <w:b w:val="0"/>
                <w:bCs w:val="0"/>
              </w:rPr>
            </w:pPr>
            <w:r w:rsidRPr="009A7FCE">
              <w:rPr>
                <w:rFonts w:ascii="Times New Roman" w:hAnsi="Times New Roman" w:cs="Times New Roman"/>
              </w:rPr>
              <w:t>Fish Shannon Index</w:t>
            </w:r>
          </w:p>
        </w:tc>
        <w:tc>
          <w:tcPr>
            <w:tcW w:w="2088" w:type="dxa"/>
            <w:noWrap/>
            <w:hideMark/>
          </w:tcPr>
          <w:p w14:paraId="5B7C9A29"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Canopy Coverage</w:t>
            </w:r>
          </w:p>
        </w:tc>
        <w:tc>
          <w:tcPr>
            <w:tcW w:w="1051" w:type="dxa"/>
            <w:noWrap/>
            <w:hideMark/>
          </w:tcPr>
          <w:p w14:paraId="5632F35B"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43929</w:t>
            </w:r>
          </w:p>
        </w:tc>
        <w:tc>
          <w:tcPr>
            <w:tcW w:w="1229" w:type="dxa"/>
            <w:noWrap/>
            <w:hideMark/>
          </w:tcPr>
          <w:p w14:paraId="7BAEC970"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1.666563</w:t>
            </w:r>
          </w:p>
        </w:tc>
        <w:tc>
          <w:tcPr>
            <w:tcW w:w="995" w:type="dxa"/>
            <w:noWrap/>
            <w:hideMark/>
          </w:tcPr>
          <w:p w14:paraId="7B72D6A7"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4662</w:t>
            </w:r>
          </w:p>
        </w:tc>
        <w:tc>
          <w:tcPr>
            <w:tcW w:w="1051" w:type="dxa"/>
            <w:noWrap/>
            <w:hideMark/>
          </w:tcPr>
          <w:p w14:paraId="7FA1C65E"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02956</w:t>
            </w:r>
          </w:p>
        </w:tc>
      </w:tr>
      <w:tr w:rsidR="001B156C" w:rsidRPr="00255967" w14:paraId="193760B0" w14:textId="77777777" w:rsidTr="00013744">
        <w:trPr>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5514E8B9" w14:textId="77777777" w:rsidR="001B156C" w:rsidRPr="009A7FCE" w:rsidRDefault="001B156C" w:rsidP="009A7FCE">
            <w:pPr>
              <w:spacing w:line="480" w:lineRule="auto"/>
              <w:contextualSpacing/>
              <w:rPr>
                <w:rFonts w:ascii="Times New Roman" w:hAnsi="Times New Roman" w:cs="Times New Roman"/>
                <w:b w:val="0"/>
                <w:bCs w:val="0"/>
              </w:rPr>
            </w:pPr>
            <w:r w:rsidRPr="009A7FCE">
              <w:rPr>
                <w:rFonts w:ascii="Times New Roman" w:hAnsi="Times New Roman" w:cs="Times New Roman"/>
              </w:rPr>
              <w:t>Fish Shannon Index</w:t>
            </w:r>
          </w:p>
        </w:tc>
        <w:tc>
          <w:tcPr>
            <w:tcW w:w="2088" w:type="dxa"/>
            <w:noWrap/>
            <w:hideMark/>
          </w:tcPr>
          <w:p w14:paraId="1E30D9D9"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Ammonia</w:t>
            </w:r>
          </w:p>
        </w:tc>
        <w:tc>
          <w:tcPr>
            <w:tcW w:w="1051" w:type="dxa"/>
            <w:noWrap/>
            <w:hideMark/>
          </w:tcPr>
          <w:p w14:paraId="53222F19"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4.6474</w:t>
            </w:r>
          </w:p>
        </w:tc>
        <w:tc>
          <w:tcPr>
            <w:tcW w:w="1229" w:type="dxa"/>
            <w:noWrap/>
            <w:hideMark/>
          </w:tcPr>
          <w:p w14:paraId="6175C70B"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1.8873</w:t>
            </w:r>
          </w:p>
        </w:tc>
        <w:tc>
          <w:tcPr>
            <w:tcW w:w="995" w:type="dxa"/>
            <w:noWrap/>
            <w:hideMark/>
          </w:tcPr>
          <w:p w14:paraId="7E61DF96"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4451</w:t>
            </w:r>
          </w:p>
        </w:tc>
        <w:tc>
          <w:tcPr>
            <w:tcW w:w="1051" w:type="dxa"/>
            <w:noWrap/>
            <w:hideMark/>
          </w:tcPr>
          <w:p w14:paraId="0BCB8198"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03509</w:t>
            </w:r>
          </w:p>
        </w:tc>
      </w:tr>
      <w:tr w:rsidR="001B156C" w:rsidRPr="00255967" w14:paraId="10843327" w14:textId="77777777" w:rsidTr="00013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7C8509D0" w14:textId="77777777" w:rsidR="001B156C" w:rsidRPr="009A7FCE" w:rsidRDefault="001B156C" w:rsidP="009A7FCE">
            <w:pPr>
              <w:spacing w:line="480" w:lineRule="auto"/>
              <w:contextualSpacing/>
              <w:rPr>
                <w:rFonts w:ascii="Times New Roman" w:hAnsi="Times New Roman" w:cs="Times New Roman"/>
                <w:b w:val="0"/>
                <w:bCs w:val="0"/>
              </w:rPr>
            </w:pPr>
            <w:r w:rsidRPr="009A7FCE">
              <w:rPr>
                <w:rFonts w:ascii="Times New Roman" w:hAnsi="Times New Roman" w:cs="Times New Roman"/>
              </w:rPr>
              <w:t>Invertebrate Shannon Index</w:t>
            </w:r>
          </w:p>
        </w:tc>
        <w:tc>
          <w:tcPr>
            <w:tcW w:w="2088" w:type="dxa"/>
            <w:noWrap/>
            <w:hideMark/>
          </w:tcPr>
          <w:p w14:paraId="16D67484"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Annual Precipitation</w:t>
            </w:r>
          </w:p>
        </w:tc>
        <w:tc>
          <w:tcPr>
            <w:tcW w:w="1051" w:type="dxa"/>
            <w:noWrap/>
            <w:hideMark/>
          </w:tcPr>
          <w:p w14:paraId="3C409A7C"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00302</w:t>
            </w:r>
          </w:p>
        </w:tc>
        <w:tc>
          <w:tcPr>
            <w:tcW w:w="1229" w:type="dxa"/>
            <w:noWrap/>
            <w:hideMark/>
          </w:tcPr>
          <w:p w14:paraId="1573592C"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3.005858</w:t>
            </w:r>
          </w:p>
        </w:tc>
        <w:tc>
          <w:tcPr>
            <w:tcW w:w="995" w:type="dxa"/>
            <w:noWrap/>
            <w:hideMark/>
          </w:tcPr>
          <w:p w14:paraId="0530A376"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01736</w:t>
            </w:r>
          </w:p>
        </w:tc>
        <w:tc>
          <w:tcPr>
            <w:tcW w:w="1051" w:type="dxa"/>
            <w:noWrap/>
            <w:hideMark/>
          </w:tcPr>
          <w:p w14:paraId="35FB9B5E"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7167</w:t>
            </w:r>
          </w:p>
        </w:tc>
      </w:tr>
      <w:tr w:rsidR="001B156C" w:rsidRPr="00255967" w14:paraId="340CB14F" w14:textId="77777777" w:rsidTr="00013744">
        <w:trPr>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3AAB1604" w14:textId="77777777" w:rsidR="001B156C" w:rsidRPr="009A7FCE" w:rsidRDefault="001B156C" w:rsidP="009A7FCE">
            <w:pPr>
              <w:spacing w:line="480" w:lineRule="auto"/>
              <w:contextualSpacing/>
              <w:rPr>
                <w:rFonts w:ascii="Times New Roman" w:hAnsi="Times New Roman" w:cs="Times New Roman"/>
                <w:b w:val="0"/>
                <w:bCs w:val="0"/>
              </w:rPr>
            </w:pPr>
            <w:r w:rsidRPr="009A7FCE">
              <w:rPr>
                <w:rFonts w:ascii="Times New Roman" w:hAnsi="Times New Roman" w:cs="Times New Roman"/>
              </w:rPr>
              <w:t>Invertebrate Shannon Index</w:t>
            </w:r>
          </w:p>
        </w:tc>
        <w:tc>
          <w:tcPr>
            <w:tcW w:w="2088" w:type="dxa"/>
            <w:noWrap/>
            <w:hideMark/>
          </w:tcPr>
          <w:p w14:paraId="50786FCB"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Dissolved Oxygen</w:t>
            </w:r>
          </w:p>
        </w:tc>
        <w:tc>
          <w:tcPr>
            <w:tcW w:w="1051" w:type="dxa"/>
            <w:noWrap/>
            <w:hideMark/>
          </w:tcPr>
          <w:p w14:paraId="37659E81"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15653</w:t>
            </w:r>
          </w:p>
        </w:tc>
        <w:tc>
          <w:tcPr>
            <w:tcW w:w="1229" w:type="dxa"/>
            <w:noWrap/>
            <w:hideMark/>
          </w:tcPr>
          <w:p w14:paraId="507E99F2"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3.8281</w:t>
            </w:r>
          </w:p>
        </w:tc>
        <w:tc>
          <w:tcPr>
            <w:tcW w:w="995" w:type="dxa"/>
            <w:noWrap/>
            <w:hideMark/>
          </w:tcPr>
          <w:p w14:paraId="23E4C603"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3627</w:t>
            </w:r>
          </w:p>
        </w:tc>
        <w:tc>
          <w:tcPr>
            <w:tcW w:w="1051" w:type="dxa"/>
            <w:noWrap/>
            <w:hideMark/>
          </w:tcPr>
          <w:p w14:paraId="1A8D268D"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06542</w:t>
            </w:r>
          </w:p>
        </w:tc>
      </w:tr>
      <w:tr w:rsidR="001B156C" w:rsidRPr="00255967" w14:paraId="369F7B19" w14:textId="77777777" w:rsidTr="00013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65FB057B" w14:textId="77777777" w:rsidR="001B156C" w:rsidRPr="009A7FCE" w:rsidRDefault="001B156C" w:rsidP="009A7FCE">
            <w:pPr>
              <w:spacing w:line="480" w:lineRule="auto"/>
              <w:contextualSpacing/>
              <w:rPr>
                <w:rFonts w:ascii="Times New Roman" w:hAnsi="Times New Roman" w:cs="Times New Roman"/>
                <w:b w:val="0"/>
                <w:bCs w:val="0"/>
              </w:rPr>
            </w:pPr>
            <w:r w:rsidRPr="009A7FCE">
              <w:rPr>
                <w:rFonts w:ascii="Times New Roman" w:hAnsi="Times New Roman" w:cs="Times New Roman"/>
              </w:rPr>
              <w:lastRenderedPageBreak/>
              <w:t>Invertebrate Shannon Index</w:t>
            </w:r>
          </w:p>
        </w:tc>
        <w:tc>
          <w:tcPr>
            <w:tcW w:w="2088" w:type="dxa"/>
            <w:noWrap/>
            <w:hideMark/>
          </w:tcPr>
          <w:p w14:paraId="6A0E1B18"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High Flow Pulse Percent 3x</w:t>
            </w:r>
          </w:p>
        </w:tc>
        <w:tc>
          <w:tcPr>
            <w:tcW w:w="1051" w:type="dxa"/>
            <w:noWrap/>
            <w:hideMark/>
          </w:tcPr>
          <w:p w14:paraId="3A3258A3"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2.0832</w:t>
            </w:r>
          </w:p>
        </w:tc>
        <w:tc>
          <w:tcPr>
            <w:tcW w:w="1229" w:type="dxa"/>
            <w:noWrap/>
            <w:hideMark/>
          </w:tcPr>
          <w:p w14:paraId="387F34CA"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3.2582</w:t>
            </w:r>
          </w:p>
        </w:tc>
        <w:tc>
          <w:tcPr>
            <w:tcW w:w="995" w:type="dxa"/>
            <w:noWrap/>
            <w:hideMark/>
          </w:tcPr>
          <w:p w14:paraId="0318FF7B"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149</w:t>
            </w:r>
          </w:p>
        </w:tc>
        <w:tc>
          <w:tcPr>
            <w:tcW w:w="1051" w:type="dxa"/>
            <w:noWrap/>
            <w:hideMark/>
          </w:tcPr>
          <w:p w14:paraId="710DB9D8"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2705</w:t>
            </w:r>
          </w:p>
        </w:tc>
      </w:tr>
      <w:tr w:rsidR="001B156C" w:rsidRPr="00255967" w14:paraId="63663F27" w14:textId="77777777" w:rsidTr="00013744">
        <w:trPr>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1F424095" w14:textId="77777777" w:rsidR="001B156C" w:rsidRPr="009A7FCE" w:rsidRDefault="001B156C" w:rsidP="009A7FCE">
            <w:pPr>
              <w:spacing w:line="480" w:lineRule="auto"/>
              <w:contextualSpacing/>
              <w:rPr>
                <w:rFonts w:ascii="Times New Roman" w:hAnsi="Times New Roman" w:cs="Times New Roman"/>
                <w:b w:val="0"/>
                <w:bCs w:val="0"/>
              </w:rPr>
            </w:pPr>
            <w:r w:rsidRPr="009A7FCE">
              <w:rPr>
                <w:rFonts w:ascii="Times New Roman" w:hAnsi="Times New Roman" w:cs="Times New Roman"/>
              </w:rPr>
              <w:t>Invertebrate Shannon Index</w:t>
            </w:r>
          </w:p>
        </w:tc>
        <w:tc>
          <w:tcPr>
            <w:tcW w:w="2088" w:type="dxa"/>
            <w:noWrap/>
            <w:hideMark/>
          </w:tcPr>
          <w:p w14:paraId="4BB44714"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pH</w:t>
            </w:r>
          </w:p>
        </w:tc>
        <w:tc>
          <w:tcPr>
            <w:tcW w:w="1051" w:type="dxa"/>
            <w:noWrap/>
            <w:hideMark/>
          </w:tcPr>
          <w:p w14:paraId="5E17B7E2"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5174</w:t>
            </w:r>
          </w:p>
        </w:tc>
        <w:tc>
          <w:tcPr>
            <w:tcW w:w="1229" w:type="dxa"/>
            <w:noWrap/>
            <w:hideMark/>
          </w:tcPr>
          <w:p w14:paraId="4EF64F56"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6.3977</w:t>
            </w:r>
          </w:p>
        </w:tc>
        <w:tc>
          <w:tcPr>
            <w:tcW w:w="995" w:type="dxa"/>
            <w:noWrap/>
            <w:hideMark/>
          </w:tcPr>
          <w:p w14:paraId="5A4E8835"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2087</w:t>
            </w:r>
          </w:p>
        </w:tc>
        <w:tc>
          <w:tcPr>
            <w:tcW w:w="1051" w:type="dxa"/>
            <w:noWrap/>
            <w:hideMark/>
          </w:tcPr>
          <w:p w14:paraId="11CC3DA9"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1844</w:t>
            </w:r>
          </w:p>
        </w:tc>
      </w:tr>
      <w:tr w:rsidR="001B156C" w:rsidRPr="00255967" w14:paraId="011B77C2" w14:textId="77777777" w:rsidTr="00013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6491B54D" w14:textId="77777777" w:rsidR="001B156C" w:rsidRPr="009A7FCE" w:rsidRDefault="001B156C" w:rsidP="009A7FCE">
            <w:pPr>
              <w:spacing w:line="480" w:lineRule="auto"/>
              <w:contextualSpacing/>
              <w:rPr>
                <w:rFonts w:ascii="Times New Roman" w:hAnsi="Times New Roman" w:cs="Times New Roman"/>
                <w:b w:val="0"/>
                <w:bCs w:val="0"/>
              </w:rPr>
            </w:pPr>
            <w:r w:rsidRPr="009A7FCE">
              <w:rPr>
                <w:rFonts w:ascii="Times New Roman" w:hAnsi="Times New Roman" w:cs="Times New Roman"/>
              </w:rPr>
              <w:t>Invertebrate Shannon Index</w:t>
            </w:r>
          </w:p>
        </w:tc>
        <w:tc>
          <w:tcPr>
            <w:tcW w:w="2088" w:type="dxa"/>
            <w:noWrap/>
            <w:hideMark/>
          </w:tcPr>
          <w:p w14:paraId="44E527A9"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Low Flow Pulse Percent</w:t>
            </w:r>
          </w:p>
        </w:tc>
        <w:tc>
          <w:tcPr>
            <w:tcW w:w="1051" w:type="dxa"/>
            <w:noWrap/>
            <w:hideMark/>
          </w:tcPr>
          <w:p w14:paraId="262F4C52"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03498</w:t>
            </w:r>
          </w:p>
        </w:tc>
        <w:tc>
          <w:tcPr>
            <w:tcW w:w="1229" w:type="dxa"/>
            <w:noWrap/>
            <w:hideMark/>
          </w:tcPr>
          <w:p w14:paraId="7F8FBC07"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3.05718</w:t>
            </w:r>
          </w:p>
        </w:tc>
        <w:tc>
          <w:tcPr>
            <w:tcW w:w="995" w:type="dxa"/>
            <w:noWrap/>
            <w:hideMark/>
          </w:tcPr>
          <w:p w14:paraId="482D5B5E"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4114</w:t>
            </w:r>
          </w:p>
        </w:tc>
        <w:tc>
          <w:tcPr>
            <w:tcW w:w="1051" w:type="dxa"/>
            <w:noWrap/>
            <w:hideMark/>
          </w:tcPr>
          <w:p w14:paraId="0F1704AF"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04563</w:t>
            </w:r>
          </w:p>
        </w:tc>
      </w:tr>
    </w:tbl>
    <w:p w14:paraId="15CDFA36" w14:textId="40B5F286" w:rsidR="001B156C" w:rsidRPr="009A7FCE" w:rsidRDefault="001B156C" w:rsidP="009A7FCE">
      <w:pPr>
        <w:spacing w:line="480" w:lineRule="auto"/>
        <w:contextualSpacing/>
      </w:pPr>
      <w:r w:rsidRPr="009A7FCE">
        <w:t xml:space="preserve">Table 3. Univariate linear regressions correlate fish and macroinvertebrate Shannon diversities with environmental predictors. Fish Shannon index values have significant correlations with four environmental predictors (Annual Precipitation, conductivity, canopy coverage and </w:t>
      </w:r>
      <w:r w:rsidR="006B26E4">
        <w:t>NH</w:t>
      </w:r>
      <w:r w:rsidR="006B26E4" w:rsidRPr="006B26E4">
        <w:rPr>
          <w:vertAlign w:val="subscript"/>
        </w:rPr>
        <w:t>4</w:t>
      </w:r>
      <w:r w:rsidR="006B26E4" w:rsidRPr="006B26E4">
        <w:rPr>
          <w:vertAlign w:val="superscript"/>
        </w:rPr>
        <w:t>+</w:t>
      </w:r>
      <w:r w:rsidRPr="009A7FCE">
        <w:t xml:space="preserve"> concentrations), while macroinvertebrate diversity has a singular significant correlation with low flow pulse percent.</w:t>
      </w:r>
    </w:p>
    <w:p w14:paraId="1A04ADF5" w14:textId="77777777" w:rsidR="001B156C" w:rsidRPr="009A7FCE" w:rsidRDefault="001B156C" w:rsidP="009A7FCE">
      <w:pPr>
        <w:spacing w:line="480" w:lineRule="auto"/>
        <w:contextualSpacing/>
        <w:rPr>
          <w:b/>
          <w:bCs/>
          <w:noProof/>
        </w:rPr>
      </w:pPr>
    </w:p>
    <w:p w14:paraId="409241CB" w14:textId="77777777" w:rsidR="001B156C" w:rsidRPr="009A7FCE" w:rsidRDefault="001B156C" w:rsidP="009A7FCE">
      <w:pPr>
        <w:spacing w:line="480" w:lineRule="auto"/>
        <w:contextualSpacing/>
        <w:rPr>
          <w:noProof/>
        </w:rPr>
      </w:pPr>
    </w:p>
    <w:p w14:paraId="15076424" w14:textId="77777777" w:rsidR="001B156C" w:rsidRPr="009A7FCE" w:rsidRDefault="001B156C" w:rsidP="009A7FCE">
      <w:pPr>
        <w:spacing w:line="480" w:lineRule="auto"/>
        <w:contextualSpacing/>
        <w:rPr>
          <w:noProof/>
        </w:rPr>
      </w:pPr>
      <w:commentRangeStart w:id="43"/>
    </w:p>
    <w:tbl>
      <w:tblPr>
        <w:tblStyle w:val="PlainTable1"/>
        <w:tblW w:w="9586" w:type="dxa"/>
        <w:tblLook w:val="04A0" w:firstRow="1" w:lastRow="0" w:firstColumn="1" w:lastColumn="0" w:noHBand="0" w:noVBand="1"/>
      </w:tblPr>
      <w:tblGrid>
        <w:gridCol w:w="6660"/>
        <w:gridCol w:w="927"/>
        <w:gridCol w:w="1156"/>
        <w:gridCol w:w="843"/>
      </w:tblGrid>
      <w:tr w:rsidR="001B156C" w:rsidRPr="00255967" w14:paraId="6271FD6C" w14:textId="77777777" w:rsidTr="0001374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579981D5" w14:textId="77777777" w:rsidR="001B156C" w:rsidRPr="009A7FCE" w:rsidRDefault="001B156C" w:rsidP="009A7FCE">
            <w:pPr>
              <w:spacing w:line="480" w:lineRule="auto"/>
              <w:contextualSpacing/>
              <w:jc w:val="center"/>
              <w:rPr>
                <w:rFonts w:ascii="Times New Roman" w:hAnsi="Times New Roman" w:cs="Times New Roman"/>
              </w:rPr>
            </w:pPr>
            <w:r w:rsidRPr="009A7FCE">
              <w:rPr>
                <w:rFonts w:ascii="Times New Roman" w:hAnsi="Times New Roman" w:cs="Times New Roman"/>
              </w:rPr>
              <w:t>Model</w:t>
            </w:r>
          </w:p>
        </w:tc>
        <w:tc>
          <w:tcPr>
            <w:tcW w:w="927" w:type="dxa"/>
            <w:noWrap/>
            <w:hideMark/>
          </w:tcPr>
          <w:p w14:paraId="3716B088" w14:textId="77777777" w:rsidR="001B156C" w:rsidRPr="009A7FCE" w:rsidRDefault="001B156C" w:rsidP="009A7FCE">
            <w:pPr>
              <w:spacing w:line="48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9A7FCE">
              <w:rPr>
                <w:rFonts w:ascii="Times New Roman" w:hAnsi="Times New Roman" w:cs="Times New Roman"/>
              </w:rPr>
              <w:t>R</w:t>
            </w:r>
            <w:r w:rsidRPr="009A7FCE">
              <w:rPr>
                <w:rFonts w:ascii="Times New Roman" w:hAnsi="Times New Roman" w:cs="Times New Roman"/>
                <w:vertAlign w:val="superscript"/>
              </w:rPr>
              <w:t>2</w:t>
            </w:r>
          </w:p>
        </w:tc>
        <w:tc>
          <w:tcPr>
            <w:tcW w:w="1156" w:type="dxa"/>
            <w:noWrap/>
            <w:hideMark/>
          </w:tcPr>
          <w:p w14:paraId="7C7F1750" w14:textId="77777777" w:rsidR="001B156C" w:rsidRPr="009A7FCE" w:rsidRDefault="001B156C" w:rsidP="009A7FCE">
            <w:pPr>
              <w:spacing w:line="48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p-value</w:t>
            </w:r>
          </w:p>
        </w:tc>
        <w:tc>
          <w:tcPr>
            <w:tcW w:w="843" w:type="dxa"/>
            <w:noWrap/>
            <w:hideMark/>
          </w:tcPr>
          <w:p w14:paraId="32AE43F6" w14:textId="77777777" w:rsidR="001B156C" w:rsidRPr="009A7FCE" w:rsidRDefault="001B156C" w:rsidP="009A7FCE">
            <w:pPr>
              <w:spacing w:line="480" w:lineRule="auto"/>
              <w:contextual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9A7FCE">
              <w:rPr>
                <w:rFonts w:ascii="Times New Roman" w:hAnsi="Times New Roman" w:cs="Times New Roman"/>
              </w:rPr>
              <w:t>AICc</w:t>
            </w:r>
            <w:proofErr w:type="spellEnd"/>
          </w:p>
        </w:tc>
      </w:tr>
      <w:tr w:rsidR="001B156C" w:rsidRPr="00255967" w14:paraId="06ED7D08" w14:textId="77777777" w:rsidTr="00013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4A13F5E5" w14:textId="77777777" w:rsidR="001B156C" w:rsidRPr="009A7FCE" w:rsidRDefault="001B156C" w:rsidP="009A7FCE">
            <w:pPr>
              <w:spacing w:line="480" w:lineRule="auto"/>
              <w:contextualSpacing/>
              <w:rPr>
                <w:rFonts w:ascii="Times New Roman" w:hAnsi="Times New Roman" w:cs="Times New Roman"/>
                <w:b w:val="0"/>
                <w:bCs w:val="0"/>
              </w:rPr>
            </w:pPr>
            <w:proofErr w:type="spellStart"/>
            <w:r w:rsidRPr="009A7FCE">
              <w:rPr>
                <w:rFonts w:ascii="Times New Roman" w:hAnsi="Times New Roman" w:cs="Times New Roman"/>
              </w:rPr>
              <w:t>Fish_Shannon</w:t>
            </w:r>
            <w:proofErr w:type="spellEnd"/>
            <w:r w:rsidRPr="009A7FCE">
              <w:rPr>
                <w:rFonts w:ascii="Times New Roman" w:hAnsi="Times New Roman" w:cs="Times New Roman"/>
              </w:rPr>
              <w:t xml:space="preserve"> ~   0.054010 + (0.015598) </w:t>
            </w:r>
            <w:proofErr w:type="gramStart"/>
            <w:r w:rsidRPr="009A7FCE">
              <w:rPr>
                <w:rFonts w:ascii="Times New Roman" w:hAnsi="Times New Roman" w:cs="Times New Roman"/>
              </w:rPr>
              <w:t>AP  -</w:t>
            </w:r>
            <w:proofErr w:type="gramEnd"/>
            <w:r w:rsidRPr="009A7FCE">
              <w:rPr>
                <w:rFonts w:ascii="Times New Roman" w:hAnsi="Times New Roman" w:cs="Times New Roman"/>
              </w:rPr>
              <w:t xml:space="preserve"> (0.0249) LFPP </w:t>
            </w:r>
          </w:p>
        </w:tc>
        <w:tc>
          <w:tcPr>
            <w:tcW w:w="927" w:type="dxa"/>
            <w:noWrap/>
            <w:hideMark/>
          </w:tcPr>
          <w:p w14:paraId="7ACD2DFA"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8175</w:t>
            </w:r>
          </w:p>
        </w:tc>
        <w:tc>
          <w:tcPr>
            <w:tcW w:w="1156" w:type="dxa"/>
            <w:noWrap/>
            <w:hideMark/>
          </w:tcPr>
          <w:p w14:paraId="2C69BD38"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002599</w:t>
            </w:r>
          </w:p>
        </w:tc>
        <w:tc>
          <w:tcPr>
            <w:tcW w:w="843" w:type="dxa"/>
            <w:noWrap/>
            <w:hideMark/>
          </w:tcPr>
          <w:p w14:paraId="6F8CC84F"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10.2</w:t>
            </w:r>
          </w:p>
        </w:tc>
      </w:tr>
      <w:tr w:rsidR="001B156C" w:rsidRPr="00255967" w14:paraId="13B33AF1" w14:textId="77777777" w:rsidTr="00013744">
        <w:trPr>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5FE258F9" w14:textId="77777777" w:rsidR="001B156C" w:rsidRPr="009A7FCE" w:rsidRDefault="001B156C" w:rsidP="009A7FCE">
            <w:pPr>
              <w:spacing w:line="480" w:lineRule="auto"/>
              <w:contextualSpacing/>
              <w:rPr>
                <w:rFonts w:ascii="Times New Roman" w:hAnsi="Times New Roman" w:cs="Times New Roman"/>
                <w:b w:val="0"/>
                <w:bCs w:val="0"/>
              </w:rPr>
            </w:pPr>
            <w:proofErr w:type="spellStart"/>
            <w:r w:rsidRPr="009A7FCE">
              <w:rPr>
                <w:rFonts w:ascii="Times New Roman" w:hAnsi="Times New Roman" w:cs="Times New Roman"/>
              </w:rPr>
              <w:t>Fish_Shannon</w:t>
            </w:r>
            <w:proofErr w:type="spellEnd"/>
            <w:r w:rsidRPr="009A7FCE">
              <w:rPr>
                <w:rFonts w:ascii="Times New Roman" w:hAnsi="Times New Roman" w:cs="Times New Roman"/>
              </w:rPr>
              <w:t xml:space="preserve"> ~ - 0.335986 + (0.017271) AP </w:t>
            </w:r>
          </w:p>
        </w:tc>
        <w:tc>
          <w:tcPr>
            <w:tcW w:w="927" w:type="dxa"/>
            <w:noWrap/>
            <w:hideMark/>
          </w:tcPr>
          <w:p w14:paraId="097C23B9"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602</w:t>
            </w:r>
          </w:p>
        </w:tc>
        <w:tc>
          <w:tcPr>
            <w:tcW w:w="1156" w:type="dxa"/>
            <w:noWrap/>
            <w:hideMark/>
          </w:tcPr>
          <w:p w14:paraId="7A732CD2"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008336</w:t>
            </w:r>
          </w:p>
        </w:tc>
        <w:tc>
          <w:tcPr>
            <w:tcW w:w="843" w:type="dxa"/>
            <w:noWrap/>
            <w:hideMark/>
          </w:tcPr>
          <w:p w14:paraId="2F8B7278"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12</w:t>
            </w:r>
          </w:p>
        </w:tc>
      </w:tr>
      <w:tr w:rsidR="001B156C" w:rsidRPr="00255967" w14:paraId="115D8475" w14:textId="77777777" w:rsidTr="00013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5DE8DEC1" w14:textId="77777777" w:rsidR="001B156C" w:rsidRPr="009A7FCE" w:rsidRDefault="001B156C" w:rsidP="009A7FCE">
            <w:pPr>
              <w:spacing w:line="480" w:lineRule="auto"/>
              <w:contextualSpacing/>
              <w:rPr>
                <w:rFonts w:ascii="Times New Roman" w:hAnsi="Times New Roman" w:cs="Times New Roman"/>
                <w:b w:val="0"/>
                <w:bCs w:val="0"/>
              </w:rPr>
            </w:pPr>
            <w:proofErr w:type="spellStart"/>
            <w:r w:rsidRPr="009A7FCE">
              <w:rPr>
                <w:rFonts w:ascii="Times New Roman" w:hAnsi="Times New Roman" w:cs="Times New Roman"/>
              </w:rPr>
              <w:t>Fish_Shannon</w:t>
            </w:r>
            <w:proofErr w:type="spellEnd"/>
            <w:r w:rsidRPr="009A7FCE">
              <w:rPr>
                <w:rFonts w:ascii="Times New Roman" w:hAnsi="Times New Roman" w:cs="Times New Roman"/>
              </w:rPr>
              <w:t xml:space="preserve"> ~    0.299779 + (0.013090) AP - (0.005809) </w:t>
            </w:r>
            <w:proofErr w:type="spellStart"/>
            <w:r w:rsidRPr="009A7FCE">
              <w:rPr>
                <w:rFonts w:ascii="Times New Roman" w:hAnsi="Times New Roman" w:cs="Times New Roman"/>
              </w:rPr>
              <w:t>Cpy</w:t>
            </w:r>
            <w:proofErr w:type="spellEnd"/>
            <w:r w:rsidRPr="009A7FCE">
              <w:rPr>
                <w:rFonts w:ascii="Times New Roman" w:hAnsi="Times New Roman" w:cs="Times New Roman"/>
              </w:rPr>
              <w:t xml:space="preserve"> </w:t>
            </w:r>
          </w:p>
        </w:tc>
        <w:tc>
          <w:tcPr>
            <w:tcW w:w="927" w:type="dxa"/>
            <w:noWrap/>
            <w:hideMark/>
          </w:tcPr>
          <w:p w14:paraId="49B67C96"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7427</w:t>
            </w:r>
          </w:p>
        </w:tc>
        <w:tc>
          <w:tcPr>
            <w:tcW w:w="1156" w:type="dxa"/>
            <w:noWrap/>
            <w:hideMark/>
          </w:tcPr>
          <w:p w14:paraId="78D66499"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008642</w:t>
            </w:r>
          </w:p>
        </w:tc>
        <w:tc>
          <w:tcPr>
            <w:tcW w:w="843" w:type="dxa"/>
            <w:noWrap/>
            <w:hideMark/>
          </w:tcPr>
          <w:p w14:paraId="53DE472E"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13.6</w:t>
            </w:r>
          </w:p>
        </w:tc>
      </w:tr>
      <w:tr w:rsidR="001B156C" w:rsidRPr="00255967" w14:paraId="31A412E7" w14:textId="77777777" w:rsidTr="00013744">
        <w:trPr>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4BAF40B0" w14:textId="77777777" w:rsidR="001B156C" w:rsidRPr="009A7FCE" w:rsidRDefault="001B156C" w:rsidP="009A7FCE">
            <w:pPr>
              <w:spacing w:line="480" w:lineRule="auto"/>
              <w:contextualSpacing/>
              <w:rPr>
                <w:rFonts w:ascii="Times New Roman" w:hAnsi="Times New Roman" w:cs="Times New Roman"/>
                <w:b w:val="0"/>
                <w:bCs w:val="0"/>
              </w:rPr>
            </w:pPr>
            <w:proofErr w:type="spellStart"/>
            <w:r w:rsidRPr="009A7FCE">
              <w:rPr>
                <w:rFonts w:ascii="Times New Roman" w:hAnsi="Times New Roman" w:cs="Times New Roman"/>
              </w:rPr>
              <w:t>Fish_Shannon</w:t>
            </w:r>
            <w:proofErr w:type="spellEnd"/>
            <w:r w:rsidRPr="009A7FCE">
              <w:rPr>
                <w:rFonts w:ascii="Times New Roman" w:hAnsi="Times New Roman" w:cs="Times New Roman"/>
              </w:rPr>
              <w:t xml:space="preserve"> ~    0.401516 + (0.013176) AP - (2.663321) NH4 </w:t>
            </w:r>
          </w:p>
        </w:tc>
        <w:tc>
          <w:tcPr>
            <w:tcW w:w="927" w:type="dxa"/>
            <w:noWrap/>
            <w:hideMark/>
          </w:tcPr>
          <w:p w14:paraId="1D518505"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7143</w:t>
            </w:r>
          </w:p>
        </w:tc>
        <w:tc>
          <w:tcPr>
            <w:tcW w:w="1156" w:type="dxa"/>
            <w:noWrap/>
            <w:hideMark/>
          </w:tcPr>
          <w:p w14:paraId="5B68C591"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01246</w:t>
            </w:r>
          </w:p>
        </w:tc>
        <w:tc>
          <w:tcPr>
            <w:tcW w:w="843" w:type="dxa"/>
            <w:noWrap/>
            <w:hideMark/>
          </w:tcPr>
          <w:p w14:paraId="5D7020B8"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14.7</w:t>
            </w:r>
          </w:p>
        </w:tc>
      </w:tr>
      <w:tr w:rsidR="001B156C" w:rsidRPr="00255967" w14:paraId="52A5E840" w14:textId="77777777" w:rsidTr="00013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7E75FC82" w14:textId="77777777" w:rsidR="001B156C" w:rsidRPr="009A7FCE" w:rsidRDefault="001B156C" w:rsidP="009A7FCE">
            <w:pPr>
              <w:spacing w:line="480" w:lineRule="auto"/>
              <w:contextualSpacing/>
              <w:rPr>
                <w:rFonts w:ascii="Times New Roman" w:hAnsi="Times New Roman" w:cs="Times New Roman"/>
                <w:b w:val="0"/>
                <w:bCs w:val="0"/>
              </w:rPr>
            </w:pPr>
            <w:proofErr w:type="spellStart"/>
            <w:r w:rsidRPr="009A7FCE">
              <w:rPr>
                <w:rFonts w:ascii="Times New Roman" w:hAnsi="Times New Roman" w:cs="Times New Roman"/>
              </w:rPr>
              <w:t>Invertebrate_Shannon</w:t>
            </w:r>
            <w:proofErr w:type="spellEnd"/>
            <w:r w:rsidRPr="009A7FCE">
              <w:rPr>
                <w:rFonts w:ascii="Times New Roman" w:hAnsi="Times New Roman" w:cs="Times New Roman"/>
              </w:rPr>
              <w:t xml:space="preserve"> ~ 3.95689 - (3.21078) HFPP3 - (0.04349) LFPP</w:t>
            </w:r>
          </w:p>
        </w:tc>
        <w:tc>
          <w:tcPr>
            <w:tcW w:w="927" w:type="dxa"/>
            <w:noWrap/>
            <w:hideMark/>
          </w:tcPr>
          <w:p w14:paraId="0F650A34"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7411</w:t>
            </w:r>
          </w:p>
        </w:tc>
        <w:tc>
          <w:tcPr>
            <w:tcW w:w="1156" w:type="dxa"/>
            <w:noWrap/>
            <w:hideMark/>
          </w:tcPr>
          <w:p w14:paraId="324533D9"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008828</w:t>
            </w:r>
          </w:p>
        </w:tc>
        <w:tc>
          <w:tcPr>
            <w:tcW w:w="843" w:type="dxa"/>
            <w:noWrap/>
            <w:hideMark/>
          </w:tcPr>
          <w:p w14:paraId="23E2E633"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14.3</w:t>
            </w:r>
          </w:p>
        </w:tc>
      </w:tr>
      <w:tr w:rsidR="001B156C" w:rsidRPr="00255967" w14:paraId="47847720" w14:textId="77777777" w:rsidTr="00013744">
        <w:trPr>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41CBC228" w14:textId="77777777" w:rsidR="001B156C" w:rsidRPr="009A7FCE" w:rsidRDefault="001B156C" w:rsidP="009A7FCE">
            <w:pPr>
              <w:spacing w:line="480" w:lineRule="auto"/>
              <w:contextualSpacing/>
              <w:rPr>
                <w:rFonts w:ascii="Times New Roman" w:hAnsi="Times New Roman" w:cs="Times New Roman"/>
                <w:b w:val="0"/>
                <w:bCs w:val="0"/>
              </w:rPr>
            </w:pPr>
            <w:proofErr w:type="spellStart"/>
            <w:r w:rsidRPr="009A7FCE">
              <w:rPr>
                <w:rFonts w:ascii="Times New Roman" w:hAnsi="Times New Roman" w:cs="Times New Roman"/>
              </w:rPr>
              <w:t>Invertebrate_Shannon</w:t>
            </w:r>
            <w:proofErr w:type="spellEnd"/>
            <w:r w:rsidRPr="009A7FCE">
              <w:rPr>
                <w:rFonts w:ascii="Times New Roman" w:hAnsi="Times New Roman" w:cs="Times New Roman"/>
              </w:rPr>
              <w:t xml:space="preserve"> ~ 3.05718 - (0.03498) LFPP</w:t>
            </w:r>
          </w:p>
        </w:tc>
        <w:tc>
          <w:tcPr>
            <w:tcW w:w="927" w:type="dxa"/>
            <w:noWrap/>
            <w:hideMark/>
          </w:tcPr>
          <w:p w14:paraId="40E44961"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4114</w:t>
            </w:r>
          </w:p>
        </w:tc>
        <w:tc>
          <w:tcPr>
            <w:tcW w:w="1156" w:type="dxa"/>
            <w:noWrap/>
            <w:hideMark/>
          </w:tcPr>
          <w:p w14:paraId="10DFE7B5"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04563</w:t>
            </w:r>
          </w:p>
        </w:tc>
        <w:tc>
          <w:tcPr>
            <w:tcW w:w="843" w:type="dxa"/>
            <w:noWrap/>
            <w:hideMark/>
          </w:tcPr>
          <w:p w14:paraId="78C8B995"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16.5</w:t>
            </w:r>
          </w:p>
        </w:tc>
      </w:tr>
      <w:tr w:rsidR="001B156C" w:rsidRPr="00255967" w14:paraId="1B9E026F" w14:textId="77777777" w:rsidTr="000137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3FDAD2FA" w14:textId="77777777" w:rsidR="001B156C" w:rsidRPr="009A7FCE" w:rsidRDefault="001B156C" w:rsidP="009A7FCE">
            <w:pPr>
              <w:spacing w:line="480" w:lineRule="auto"/>
              <w:contextualSpacing/>
              <w:rPr>
                <w:rFonts w:ascii="Times New Roman" w:hAnsi="Times New Roman" w:cs="Times New Roman"/>
                <w:b w:val="0"/>
                <w:bCs w:val="0"/>
              </w:rPr>
            </w:pPr>
            <w:proofErr w:type="spellStart"/>
            <w:r w:rsidRPr="009A7FCE">
              <w:rPr>
                <w:rFonts w:ascii="Times New Roman" w:hAnsi="Times New Roman" w:cs="Times New Roman"/>
              </w:rPr>
              <w:lastRenderedPageBreak/>
              <w:t>Invertebrate_Shannon</w:t>
            </w:r>
            <w:proofErr w:type="spellEnd"/>
            <w:r w:rsidRPr="009A7FCE">
              <w:rPr>
                <w:rFonts w:ascii="Times New Roman" w:hAnsi="Times New Roman" w:cs="Times New Roman"/>
              </w:rPr>
              <w:t xml:space="preserve"> ~ 4.64023 - (0.10774) DO - (3.36722) HFPP3 - (0.03134) LFPP</w:t>
            </w:r>
          </w:p>
        </w:tc>
        <w:tc>
          <w:tcPr>
            <w:tcW w:w="927" w:type="dxa"/>
            <w:noWrap/>
            <w:hideMark/>
          </w:tcPr>
          <w:p w14:paraId="48DC9E2E"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8592</w:t>
            </w:r>
          </w:p>
        </w:tc>
        <w:tc>
          <w:tcPr>
            <w:tcW w:w="1156" w:type="dxa"/>
            <w:noWrap/>
            <w:hideMark/>
          </w:tcPr>
          <w:p w14:paraId="52AD30FD"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00578</w:t>
            </w:r>
          </w:p>
        </w:tc>
        <w:tc>
          <w:tcPr>
            <w:tcW w:w="843" w:type="dxa"/>
            <w:noWrap/>
            <w:hideMark/>
          </w:tcPr>
          <w:p w14:paraId="593D316D" w14:textId="77777777" w:rsidR="001B156C" w:rsidRPr="009A7FCE" w:rsidRDefault="001B156C" w:rsidP="009A7FCE">
            <w:pPr>
              <w:spacing w:line="48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17.2</w:t>
            </w:r>
          </w:p>
        </w:tc>
      </w:tr>
      <w:tr w:rsidR="001B156C" w:rsidRPr="00255967" w14:paraId="1815D136" w14:textId="77777777" w:rsidTr="00013744">
        <w:trPr>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17D01C04" w14:textId="77777777" w:rsidR="001B156C" w:rsidRPr="009A7FCE" w:rsidRDefault="001B156C" w:rsidP="009A7FCE">
            <w:pPr>
              <w:spacing w:line="480" w:lineRule="auto"/>
              <w:contextualSpacing/>
              <w:rPr>
                <w:rFonts w:ascii="Times New Roman" w:hAnsi="Times New Roman" w:cs="Times New Roman"/>
                <w:b w:val="0"/>
                <w:bCs w:val="0"/>
              </w:rPr>
            </w:pPr>
            <w:proofErr w:type="spellStart"/>
            <w:r w:rsidRPr="009A7FCE">
              <w:rPr>
                <w:rFonts w:ascii="Times New Roman" w:hAnsi="Times New Roman" w:cs="Times New Roman"/>
              </w:rPr>
              <w:t>Invertebrate_Shannon</w:t>
            </w:r>
            <w:proofErr w:type="spellEnd"/>
            <w:r w:rsidRPr="009A7FCE">
              <w:rPr>
                <w:rFonts w:ascii="Times New Roman" w:hAnsi="Times New Roman" w:cs="Times New Roman"/>
              </w:rPr>
              <w:t xml:space="preserve"> ~ 3.82810 - (0.15653) DO</w:t>
            </w:r>
          </w:p>
        </w:tc>
        <w:tc>
          <w:tcPr>
            <w:tcW w:w="927" w:type="dxa"/>
            <w:noWrap/>
            <w:hideMark/>
          </w:tcPr>
          <w:p w14:paraId="25CF8811"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3627</w:t>
            </w:r>
          </w:p>
        </w:tc>
        <w:tc>
          <w:tcPr>
            <w:tcW w:w="1156" w:type="dxa"/>
            <w:noWrap/>
            <w:hideMark/>
          </w:tcPr>
          <w:p w14:paraId="25A3BA03"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0.06542</w:t>
            </w:r>
          </w:p>
        </w:tc>
        <w:tc>
          <w:tcPr>
            <w:tcW w:w="843" w:type="dxa"/>
            <w:noWrap/>
            <w:hideMark/>
          </w:tcPr>
          <w:p w14:paraId="1523C3A8" w14:textId="77777777" w:rsidR="001B156C" w:rsidRPr="009A7FCE" w:rsidRDefault="001B156C" w:rsidP="009A7FCE">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A7FCE">
              <w:rPr>
                <w:rFonts w:ascii="Times New Roman" w:hAnsi="Times New Roman" w:cs="Times New Roman"/>
              </w:rPr>
              <w:t>17.3</w:t>
            </w:r>
          </w:p>
        </w:tc>
      </w:tr>
    </w:tbl>
    <w:p w14:paraId="1807BB8B" w14:textId="77777777" w:rsidR="001B156C" w:rsidRPr="009A7FCE" w:rsidRDefault="001B156C" w:rsidP="009A7FCE">
      <w:pPr>
        <w:spacing w:line="480" w:lineRule="auto"/>
        <w:contextualSpacing/>
      </w:pPr>
      <w:r w:rsidRPr="009A7FCE">
        <w:t xml:space="preserve">Table 4. Multivariate generalized linear models (GLM) for fish and macroinvertebrate Shannon index values. Top 4 </w:t>
      </w:r>
      <w:proofErr w:type="spellStart"/>
      <w:r w:rsidRPr="009A7FCE">
        <w:t>AICc</w:t>
      </w:r>
      <w:proofErr w:type="spellEnd"/>
      <w:r w:rsidRPr="009A7FCE">
        <w:t xml:space="preserve"> ranked models were selected. The top four fish diversity </w:t>
      </w:r>
      <w:proofErr w:type="spellStart"/>
      <w:r w:rsidRPr="009A7FCE">
        <w:t>glms</w:t>
      </w:r>
      <w:proofErr w:type="spellEnd"/>
      <w:r w:rsidRPr="009A7FCE">
        <w:t xml:space="preserve"> include annual precipitation as a positively correlated predictor. The top three Macroinvertebrate GLMs include low flow pulse percent (LFPP) as a negatively correlated predictor. R</w:t>
      </w:r>
      <w:r w:rsidRPr="009A7FCE">
        <w:rPr>
          <w:vertAlign w:val="superscript"/>
        </w:rPr>
        <w:t>2</w:t>
      </w:r>
      <w:r w:rsidRPr="009A7FCE">
        <w:t xml:space="preserve"> values reflect the multiple-R</w:t>
      </w:r>
      <w:r w:rsidRPr="009A7FCE">
        <w:rPr>
          <w:vertAlign w:val="superscript"/>
        </w:rPr>
        <w:t>2</w:t>
      </w:r>
      <w:r w:rsidRPr="009A7FCE">
        <w:t xml:space="preserve"> for each GLM.</w:t>
      </w:r>
      <w:commentRangeEnd w:id="43"/>
      <w:r w:rsidR="00E2354C">
        <w:rPr>
          <w:rStyle w:val="CommentReference"/>
        </w:rPr>
        <w:commentReference w:id="43"/>
      </w:r>
    </w:p>
    <w:p w14:paraId="7BB27C70" w14:textId="77777777" w:rsidR="001B156C" w:rsidRPr="009A7FCE" w:rsidRDefault="001B156C" w:rsidP="009A7FCE">
      <w:pPr>
        <w:spacing w:line="480" w:lineRule="auto"/>
        <w:contextualSpacing/>
        <w:rPr>
          <w:b/>
          <w:bCs/>
        </w:rPr>
      </w:pPr>
    </w:p>
    <w:p w14:paraId="7EA13285" w14:textId="10B70561" w:rsidR="007A3C8C" w:rsidRPr="009A7FCE" w:rsidRDefault="007A3C8C" w:rsidP="009A7FCE">
      <w:pPr>
        <w:spacing w:line="480" w:lineRule="auto"/>
        <w:contextualSpacing/>
      </w:pPr>
    </w:p>
    <w:p w14:paraId="58560519" w14:textId="770E6606" w:rsidR="001B156C" w:rsidRPr="009A7FCE" w:rsidRDefault="001B156C" w:rsidP="009A7FCE">
      <w:pPr>
        <w:spacing w:line="480" w:lineRule="auto"/>
        <w:contextualSpacing/>
      </w:pPr>
    </w:p>
    <w:p w14:paraId="4BCEADE4" w14:textId="3D4E5885" w:rsidR="004055A0" w:rsidRPr="009A7FCE" w:rsidRDefault="004055A0" w:rsidP="009A7FCE">
      <w:pPr>
        <w:spacing w:line="480" w:lineRule="auto"/>
        <w:contextualSpacing/>
      </w:pPr>
    </w:p>
    <w:p w14:paraId="01A6C089" w14:textId="77777777" w:rsidR="008910F9" w:rsidRPr="009A7FCE" w:rsidRDefault="008910F9" w:rsidP="009A7FCE">
      <w:pPr>
        <w:spacing w:line="480" w:lineRule="auto"/>
        <w:contextualSpacing/>
      </w:pPr>
    </w:p>
    <w:p w14:paraId="28AEA419" w14:textId="4AFA676E" w:rsidR="00F96E8B" w:rsidRPr="009A7FCE" w:rsidRDefault="007A3C8C" w:rsidP="009A7FCE">
      <w:pPr>
        <w:spacing w:line="480" w:lineRule="auto"/>
        <w:contextualSpacing/>
        <w:rPr>
          <w:b/>
        </w:rPr>
      </w:pPr>
      <w:r w:rsidRPr="009A7FCE">
        <w:rPr>
          <w:b/>
        </w:rPr>
        <w:t>Cited Literature</w:t>
      </w:r>
      <w:r w:rsidR="00F96E8B" w:rsidRPr="009A7FCE">
        <w:rPr>
          <w:b/>
        </w:rPr>
        <w:t>:</w:t>
      </w:r>
    </w:p>
    <w:p w14:paraId="749DC353" w14:textId="77777777" w:rsidR="00FD764C" w:rsidRPr="00FD764C" w:rsidRDefault="007A3C8C" w:rsidP="00FD764C">
      <w:pPr>
        <w:pStyle w:val="EndNoteBibliography"/>
      </w:pPr>
      <w:r w:rsidRPr="009A7FCE">
        <w:rPr>
          <w:rFonts w:ascii="Times New Roman" w:hAnsi="Times New Roman" w:cs="Times New Roman"/>
          <w:sz w:val="24"/>
          <w:szCs w:val="24"/>
        </w:rPr>
        <w:fldChar w:fldCharType="begin"/>
      </w:r>
      <w:r w:rsidRPr="009A7FCE">
        <w:rPr>
          <w:rFonts w:ascii="Times New Roman" w:hAnsi="Times New Roman" w:cs="Times New Roman"/>
          <w:sz w:val="24"/>
          <w:szCs w:val="24"/>
        </w:rPr>
        <w:instrText xml:space="preserve"> ADDIN EN.REFLIST </w:instrText>
      </w:r>
      <w:r w:rsidRPr="009A7FCE">
        <w:rPr>
          <w:rFonts w:ascii="Times New Roman" w:hAnsi="Times New Roman" w:cs="Times New Roman"/>
          <w:sz w:val="24"/>
          <w:szCs w:val="24"/>
        </w:rPr>
        <w:fldChar w:fldCharType="separate"/>
      </w:r>
      <w:r w:rsidR="00FD764C" w:rsidRPr="00FD764C">
        <w:t xml:space="preserve">Allen, M. R. and W. J. Ingram (2002). "Constraints on future changes in climate and the hydrologic cycle." </w:t>
      </w:r>
      <w:r w:rsidR="00FD764C" w:rsidRPr="00FD764C">
        <w:rPr>
          <w:u w:val="single"/>
        </w:rPr>
        <w:t>Nature</w:t>
      </w:r>
      <w:r w:rsidR="00FD764C" w:rsidRPr="00FD764C">
        <w:t xml:space="preserve"> </w:t>
      </w:r>
      <w:r w:rsidR="00FD764C" w:rsidRPr="00FD764C">
        <w:rPr>
          <w:b/>
        </w:rPr>
        <w:t>419</w:t>
      </w:r>
      <w:r w:rsidR="00FD764C" w:rsidRPr="00FD764C">
        <w:t>(6903): 224-+.</w:t>
      </w:r>
    </w:p>
    <w:p w14:paraId="3E4EF115" w14:textId="77777777" w:rsidR="00FD764C" w:rsidRPr="00FD764C" w:rsidRDefault="00FD764C" w:rsidP="00FD764C">
      <w:pPr>
        <w:pStyle w:val="EndNoteBibliography"/>
      </w:pPr>
      <w:r w:rsidRPr="00FD764C">
        <w:t>Bay, C. E. (2003). Chironomid Midges. Puyallup Washington USA, WSU.</w:t>
      </w:r>
    </w:p>
    <w:p w14:paraId="2D77E965" w14:textId="77777777" w:rsidR="00FD764C" w:rsidRPr="00FD764C" w:rsidRDefault="00FD764C" w:rsidP="00FD764C">
      <w:pPr>
        <w:pStyle w:val="EndNoteBibliography"/>
      </w:pPr>
      <w:r w:rsidRPr="00FD764C">
        <w:t xml:space="preserve">Boulton, A. J., C. G. Peterson, N. B. Grimm and S. G. Fisher (1992). "Stability of an Aquatic Macroinvertebrate Community in a Multiyear Hydrologic Disturbance Regime." </w:t>
      </w:r>
      <w:r w:rsidRPr="00FD764C">
        <w:rPr>
          <w:u w:val="single"/>
        </w:rPr>
        <w:t>Ecology</w:t>
      </w:r>
      <w:r w:rsidRPr="00FD764C">
        <w:t xml:space="preserve"> </w:t>
      </w:r>
      <w:r w:rsidRPr="00FD764C">
        <w:rPr>
          <w:b/>
        </w:rPr>
        <w:t>73</w:t>
      </w:r>
      <w:r w:rsidRPr="00FD764C">
        <w:t>(6): 2192-2207.</w:t>
      </w:r>
    </w:p>
    <w:p w14:paraId="664316AF" w14:textId="77777777" w:rsidR="00FD764C" w:rsidRPr="00FD764C" w:rsidRDefault="00FD764C" w:rsidP="00FD764C">
      <w:pPr>
        <w:pStyle w:val="EndNoteBibliography"/>
      </w:pPr>
      <w:r w:rsidRPr="00FD764C">
        <w:t>Caladonato, M. (1992). Carya illinoinensis. Fire Effects Information System, U.S. Department of Agriculture, Forest Service, Rocky Mountain Research System.</w:t>
      </w:r>
    </w:p>
    <w:p w14:paraId="026C7147" w14:textId="77777777" w:rsidR="00FD764C" w:rsidRPr="00FD764C" w:rsidRDefault="00FD764C" w:rsidP="00FD764C">
      <w:pPr>
        <w:pStyle w:val="EndNoteBibliography"/>
      </w:pPr>
      <w:r w:rsidRPr="00FD764C">
        <w:t xml:space="preserve">Chapman BR, B. E. (2018). </w:t>
      </w:r>
      <w:r w:rsidRPr="00FD764C">
        <w:rPr>
          <w:u w:val="single"/>
        </w:rPr>
        <w:t>The Natural History of Texas</w:t>
      </w:r>
      <w:r w:rsidRPr="00FD764C">
        <w:t>. College Station, Texas A&amp;M University Press.</w:t>
      </w:r>
    </w:p>
    <w:p w14:paraId="29D5BDA1" w14:textId="77777777" w:rsidR="00FD764C" w:rsidRPr="00FD764C" w:rsidRDefault="00FD764C" w:rsidP="00FD764C">
      <w:pPr>
        <w:pStyle w:val="EndNoteBibliography"/>
      </w:pPr>
      <w:r w:rsidRPr="00FD764C">
        <w:t xml:space="preserve">D'Amen, M., H. K. Mod, N. J. Gotelli and A. Guisan (2018). "Disentangling biotic interactions, environmental filters, and dispersal limitation as drivers of species co-occurrence." </w:t>
      </w:r>
      <w:r w:rsidRPr="00FD764C">
        <w:rPr>
          <w:u w:val="single"/>
        </w:rPr>
        <w:t>Ecography</w:t>
      </w:r>
      <w:r w:rsidRPr="00FD764C">
        <w:t xml:space="preserve"> </w:t>
      </w:r>
      <w:r w:rsidRPr="00FD764C">
        <w:rPr>
          <w:b/>
        </w:rPr>
        <w:t>41</w:t>
      </w:r>
      <w:r w:rsidRPr="00FD764C">
        <w:t>(8): 1233-1244.</w:t>
      </w:r>
    </w:p>
    <w:p w14:paraId="67EF94E4" w14:textId="77777777" w:rsidR="00FD764C" w:rsidRPr="00FD764C" w:rsidRDefault="00FD764C" w:rsidP="00FD764C">
      <w:pPr>
        <w:pStyle w:val="EndNoteBibliography"/>
      </w:pPr>
      <w:r w:rsidRPr="00FD764C">
        <w:t xml:space="preserve">De Frenne, P., B. J. Graae, F. Rodriguez-Sanchez, A. Kolb, O. Chabrerie, G. Decocq, H. De Kort, A. De Schrijver, M. Diekmann, O. Eriksson, R. Gruwez, M. Hermy, J. Lenoir, J. Plue, D. A. Coomes and K. Verheyen (2013). "Latitudinal gradients as natural laboratories to infer species' responses to temperature." </w:t>
      </w:r>
      <w:r w:rsidRPr="00FD764C">
        <w:rPr>
          <w:u w:val="single"/>
        </w:rPr>
        <w:t>Journal of Ecology</w:t>
      </w:r>
      <w:r w:rsidRPr="00FD764C">
        <w:t xml:space="preserve"> </w:t>
      </w:r>
      <w:r w:rsidRPr="00FD764C">
        <w:rPr>
          <w:b/>
        </w:rPr>
        <w:t>101</w:t>
      </w:r>
      <w:r w:rsidRPr="00FD764C">
        <w:t>(3): 784-795.</w:t>
      </w:r>
    </w:p>
    <w:p w14:paraId="308A407D" w14:textId="77777777" w:rsidR="00FD764C" w:rsidRPr="00FD764C" w:rsidRDefault="00FD764C" w:rsidP="00FD764C">
      <w:pPr>
        <w:pStyle w:val="EndNoteBibliography"/>
      </w:pPr>
      <w:r w:rsidRPr="00FD764C">
        <w:t>Falcone, J. (2011). GAGES-II: Geospatial Attributes of Gauges for Evaluating Streamflow. Reston, Virginia, U.S. Geological Survey.</w:t>
      </w:r>
    </w:p>
    <w:p w14:paraId="58480ECA" w14:textId="77777777" w:rsidR="00FD764C" w:rsidRPr="00FD764C" w:rsidRDefault="00FD764C" w:rsidP="00FD764C">
      <w:pPr>
        <w:pStyle w:val="EndNoteBibliography"/>
      </w:pPr>
      <w:r w:rsidRPr="00FD764C">
        <w:lastRenderedPageBreak/>
        <w:t xml:space="preserve">Grimm, N. B., F. S. Chapin, B. Bierwagen, P. Gonzalez and P. M. Groffman (2013). "The impacts of climate change on ecosystem structure and function." </w:t>
      </w:r>
      <w:r w:rsidRPr="00FD764C">
        <w:rPr>
          <w:u w:val="single"/>
        </w:rPr>
        <w:t>Frontiers in ecology and the environment</w:t>
      </w:r>
      <w:r w:rsidRPr="00FD764C">
        <w:t xml:space="preserve"> </w:t>
      </w:r>
      <w:r w:rsidRPr="00FD764C">
        <w:rPr>
          <w:b/>
        </w:rPr>
        <w:t>11</w:t>
      </w:r>
      <w:r w:rsidRPr="00FD764C">
        <w:t>(9): 474-482.</w:t>
      </w:r>
    </w:p>
    <w:p w14:paraId="54682735" w14:textId="77777777" w:rsidR="00FD764C" w:rsidRPr="00FD764C" w:rsidRDefault="00FD764C" w:rsidP="00FD764C">
      <w:pPr>
        <w:pStyle w:val="EndNoteBibliography"/>
      </w:pPr>
      <w:r w:rsidRPr="00FD764C">
        <w:t xml:space="preserve">Held, I. M. and B. J. Soden (2006). "Robust responses of the hydrological cycle to global warming." </w:t>
      </w:r>
      <w:r w:rsidRPr="00FD764C">
        <w:rPr>
          <w:u w:val="single"/>
        </w:rPr>
        <w:t>Journal of Climate</w:t>
      </w:r>
      <w:r w:rsidRPr="00FD764C">
        <w:t xml:space="preserve"> </w:t>
      </w:r>
      <w:r w:rsidRPr="00FD764C">
        <w:rPr>
          <w:b/>
        </w:rPr>
        <w:t>19</w:t>
      </w:r>
      <w:r w:rsidRPr="00FD764C">
        <w:t>(21): 5686-5699.</w:t>
      </w:r>
    </w:p>
    <w:p w14:paraId="34F5C131" w14:textId="77777777" w:rsidR="00FD764C" w:rsidRPr="00FD764C" w:rsidRDefault="00FD764C" w:rsidP="00FD764C">
      <w:pPr>
        <w:pStyle w:val="EndNoteBibliography"/>
      </w:pPr>
      <w:r w:rsidRPr="00FD764C">
        <w:t xml:space="preserve">Hirabayashi, Y., S. Kanae, S. Emori, T. Oki and M. Kimoto (2008). "Global projections of changing risks of floods and droughts in a changing climate." </w:t>
      </w:r>
      <w:r w:rsidRPr="00FD764C">
        <w:rPr>
          <w:u w:val="single"/>
        </w:rPr>
        <w:t>Hydrological Sciences Journal</w:t>
      </w:r>
      <w:r w:rsidRPr="00FD764C">
        <w:t xml:space="preserve"> </w:t>
      </w:r>
      <w:r w:rsidRPr="00FD764C">
        <w:rPr>
          <w:b/>
        </w:rPr>
        <w:t>53</w:t>
      </w:r>
      <w:r w:rsidRPr="00FD764C">
        <w:t>(4): 754-772.</w:t>
      </w:r>
    </w:p>
    <w:p w14:paraId="0715CBEE" w14:textId="77777777" w:rsidR="00FD764C" w:rsidRPr="00FD764C" w:rsidRDefault="00FD764C" w:rsidP="00FD764C">
      <w:pPr>
        <w:pStyle w:val="EndNoteBibliography"/>
      </w:pPr>
      <w:r w:rsidRPr="00FD764C">
        <w:t>Hubbs, C. (2008). An Annotated Checklist of the Freshwater Fishes of Texas, with Keys to Identification of Species. R. J. E. a. G. P. Garrett, Texas Academy of Science.</w:t>
      </w:r>
    </w:p>
    <w:p w14:paraId="45807560" w14:textId="77777777" w:rsidR="00FD764C" w:rsidRPr="00FD764C" w:rsidRDefault="00FD764C" w:rsidP="00FD764C">
      <w:pPr>
        <w:pStyle w:val="EndNoteBibliography"/>
      </w:pPr>
      <w:r w:rsidRPr="00FD764C">
        <w:t>IPCC (2014). Climate Change 2014: Synthesis Report. Contribution of Working Groups I, II and III to the Fifth Assessment Report of the</w:t>
      </w:r>
    </w:p>
    <w:p w14:paraId="6E5A2128" w14:textId="77777777" w:rsidR="00FD764C" w:rsidRPr="00FD764C" w:rsidRDefault="00FD764C" w:rsidP="00FD764C">
      <w:pPr>
        <w:pStyle w:val="EndNoteBibliography"/>
        <w:rPr>
          <w:b/>
        </w:rPr>
      </w:pPr>
      <w:r w:rsidRPr="00FD764C">
        <w:t xml:space="preserve">Intergovernmental Panel on Climate Change [Core Writing Team, R.K. Pachauri and L.A. Meyer (eds.)]. Geneva, Switzerland, IPCC. </w:t>
      </w:r>
      <w:r w:rsidRPr="00FD764C">
        <w:rPr>
          <w:b/>
        </w:rPr>
        <w:t>151 pp.</w:t>
      </w:r>
    </w:p>
    <w:p w14:paraId="0FAADB38" w14:textId="77777777" w:rsidR="00FD764C" w:rsidRPr="00FD764C" w:rsidRDefault="00FD764C" w:rsidP="00FD764C">
      <w:pPr>
        <w:pStyle w:val="EndNoteBibliography"/>
      </w:pPr>
      <w:r w:rsidRPr="00FD764C">
        <w:t xml:space="preserve">Kirby, D. F. and R. E. Knowlton (1976). "SALINITY TOLERANCE AND SODIUM BALANCE IN PRAWN PALAEMONETES-PUGIO HOLTHUIS." </w:t>
      </w:r>
      <w:r w:rsidRPr="00FD764C">
        <w:rPr>
          <w:u w:val="single"/>
        </w:rPr>
        <w:t>American Zoologist</w:t>
      </w:r>
      <w:r w:rsidRPr="00FD764C">
        <w:t xml:space="preserve"> </w:t>
      </w:r>
      <w:r w:rsidRPr="00FD764C">
        <w:rPr>
          <w:b/>
        </w:rPr>
        <w:t>16</w:t>
      </w:r>
      <w:r w:rsidRPr="00FD764C">
        <w:t>(2): 240-240.</w:t>
      </w:r>
    </w:p>
    <w:p w14:paraId="309D645E" w14:textId="77777777" w:rsidR="00FD764C" w:rsidRPr="00FD764C" w:rsidRDefault="00FD764C" w:rsidP="00FD764C">
      <w:pPr>
        <w:pStyle w:val="EndNoteBibliography"/>
      </w:pPr>
      <w:r w:rsidRPr="00FD764C">
        <w:t xml:space="preserve">Kormos, P. R., C. H. Luce, S. J. Wenger and W. R. Berghuijs (2016). "Trends and sensitivities of low streamflow extremes to discharge timing and magnitude in Pacific Northwest mountain streams." </w:t>
      </w:r>
      <w:r w:rsidRPr="00FD764C">
        <w:rPr>
          <w:u w:val="single"/>
        </w:rPr>
        <w:t>Water Resources Research</w:t>
      </w:r>
      <w:r w:rsidRPr="00FD764C">
        <w:t xml:space="preserve"> </w:t>
      </w:r>
      <w:r w:rsidRPr="00FD764C">
        <w:rPr>
          <w:b/>
        </w:rPr>
        <w:t>52</w:t>
      </w:r>
      <w:r w:rsidRPr="00FD764C">
        <w:t>(7): 4990-5007.</w:t>
      </w:r>
    </w:p>
    <w:p w14:paraId="551EB784" w14:textId="77777777" w:rsidR="00FD764C" w:rsidRPr="00FD764C" w:rsidRDefault="00FD764C" w:rsidP="00FD764C">
      <w:pPr>
        <w:pStyle w:val="EndNoteBibliography"/>
      </w:pPr>
      <w:r w:rsidRPr="00FD764C">
        <w:t xml:space="preserve">Koski, R. T. (1978). "AGE, GROWTH, AND MATURITY OF HOGCHOKER, TRINECTES-MACULATUS, IN HUDSON RIVER, NEW-YORK." </w:t>
      </w:r>
      <w:r w:rsidRPr="00FD764C">
        <w:rPr>
          <w:u w:val="single"/>
        </w:rPr>
        <w:t>Transactions of the American Fisheries Society</w:t>
      </w:r>
      <w:r w:rsidRPr="00FD764C">
        <w:t xml:space="preserve"> </w:t>
      </w:r>
      <w:r w:rsidRPr="00FD764C">
        <w:rPr>
          <w:b/>
        </w:rPr>
        <w:t>107</w:t>
      </w:r>
      <w:r w:rsidRPr="00FD764C">
        <w:t>(3): 449-453.</w:t>
      </w:r>
    </w:p>
    <w:p w14:paraId="1B651C1F" w14:textId="77777777" w:rsidR="00FD764C" w:rsidRPr="00FD764C" w:rsidRDefault="00FD764C" w:rsidP="00FD764C">
      <w:pPr>
        <w:pStyle w:val="EndNoteBibliography"/>
      </w:pPr>
      <w:r w:rsidRPr="00FD764C">
        <w:t xml:space="preserve">Krumholz, L. A. (1948). "Reproduction in the Western Mosquitofish, Gambusia-Affinis-Affinis (Baird and Girard), and Its Use in Mosquito Control." </w:t>
      </w:r>
      <w:r w:rsidRPr="00FD764C">
        <w:rPr>
          <w:u w:val="single"/>
        </w:rPr>
        <w:t>Ecological Monographs</w:t>
      </w:r>
      <w:r w:rsidRPr="00FD764C">
        <w:t xml:space="preserve"> </w:t>
      </w:r>
      <w:r w:rsidRPr="00FD764C">
        <w:rPr>
          <w:b/>
        </w:rPr>
        <w:t>18</w:t>
      </w:r>
      <w:r w:rsidRPr="00FD764C">
        <w:t>(1): 1-43.</w:t>
      </w:r>
    </w:p>
    <w:p w14:paraId="10B1AB88" w14:textId="77777777" w:rsidR="00FD764C" w:rsidRPr="00FD764C" w:rsidRDefault="00FD764C" w:rsidP="00FD764C">
      <w:pPr>
        <w:pStyle w:val="EndNoteBibliography"/>
      </w:pPr>
      <w:r w:rsidRPr="00FD764C">
        <w:t xml:space="preserve">Lamberti, H. (2007). </w:t>
      </w:r>
      <w:r w:rsidRPr="00FD764C">
        <w:rPr>
          <w:u w:val="single"/>
        </w:rPr>
        <w:t>Methods in Stream Ecology</w:t>
      </w:r>
      <w:r w:rsidRPr="00FD764C">
        <w:t>, Elsevier Inc.</w:t>
      </w:r>
    </w:p>
    <w:p w14:paraId="17B00188" w14:textId="77777777" w:rsidR="00FD764C" w:rsidRPr="00FD764C" w:rsidRDefault="00FD764C" w:rsidP="00FD764C">
      <w:pPr>
        <w:pStyle w:val="EndNoteBibliography"/>
      </w:pPr>
      <w:r w:rsidRPr="00FD764C">
        <w:t xml:space="preserve">Lorenz, O. T., S. A. Riccobono and P. Smith (2016). "Effects of salinity on the survival and aggression of the invasive Rio Grande cichlid (Herichthys cyanoguttatus)." </w:t>
      </w:r>
      <w:r w:rsidRPr="00FD764C">
        <w:rPr>
          <w:u w:val="single"/>
        </w:rPr>
        <w:t>Marine and Freshwater Behaviour and Physiology</w:t>
      </w:r>
      <w:r w:rsidRPr="00FD764C">
        <w:t xml:space="preserve"> </w:t>
      </w:r>
      <w:r w:rsidRPr="00FD764C">
        <w:rPr>
          <w:b/>
        </w:rPr>
        <w:t>49</w:t>
      </w:r>
      <w:r w:rsidRPr="00FD764C">
        <w:t>(1): 1-8.</w:t>
      </w:r>
    </w:p>
    <w:p w14:paraId="5D85434C" w14:textId="77777777" w:rsidR="00FD764C" w:rsidRPr="00FD764C" w:rsidRDefault="00FD764C" w:rsidP="00FD764C">
      <w:pPr>
        <w:pStyle w:val="EndNoteBibliography"/>
      </w:pPr>
      <w:r w:rsidRPr="00FD764C">
        <w:t xml:space="preserve">Lupon, A., S. Bernal, S. Poblador, E. Marti and F. Sabater (2016). "The influence of riparian evapotranspiration on stream hydrology and nitrogen retention in a subhumid Mediterranean catchment." </w:t>
      </w:r>
      <w:r w:rsidRPr="00FD764C">
        <w:rPr>
          <w:u w:val="single"/>
        </w:rPr>
        <w:t>Hydrology and Earth System Sciences</w:t>
      </w:r>
      <w:r w:rsidRPr="00FD764C">
        <w:t xml:space="preserve"> </w:t>
      </w:r>
      <w:r w:rsidRPr="00FD764C">
        <w:rPr>
          <w:b/>
        </w:rPr>
        <w:t>20</w:t>
      </w:r>
      <w:r w:rsidRPr="00FD764C">
        <w:t>(9): 3831-3842.</w:t>
      </w:r>
    </w:p>
    <w:p w14:paraId="59327006" w14:textId="77777777" w:rsidR="00FD764C" w:rsidRPr="00FD764C" w:rsidRDefault="00FD764C" w:rsidP="00FD764C">
      <w:pPr>
        <w:pStyle w:val="EndNoteBibliography"/>
      </w:pPr>
      <w:r w:rsidRPr="00FD764C">
        <w:t xml:space="preserve">Merritt, R. W. and K. W. Cummins (2008). </w:t>
      </w:r>
      <w:r w:rsidRPr="00FD764C">
        <w:rPr>
          <w:u w:val="single"/>
        </w:rPr>
        <w:t>An introduction to the Aquatic insects of North America</w:t>
      </w:r>
      <w:r w:rsidRPr="00FD764C">
        <w:t>. Dubuque, Iowa, Kendall/Hunt Pub. Co.</w:t>
      </w:r>
    </w:p>
    <w:p w14:paraId="743406B7" w14:textId="77777777" w:rsidR="00FD764C" w:rsidRPr="00FD764C" w:rsidRDefault="00FD764C" w:rsidP="00FD764C">
      <w:pPr>
        <w:pStyle w:val="EndNoteBibliography"/>
      </w:pPr>
      <w:r w:rsidRPr="00FD764C">
        <w:t xml:space="preserve">Mooney, H. A., B. B. Simpson and O. T. Solbrig (1977). "Mesquite–Its Biology in Two Desert Ecosystems, US/IBP Synth." </w:t>
      </w:r>
      <w:r w:rsidRPr="00FD764C">
        <w:rPr>
          <w:u w:val="single"/>
        </w:rPr>
        <w:t>Phenology, morphology, physiology.</w:t>
      </w:r>
      <w:r w:rsidRPr="00FD764C">
        <w:t xml:space="preserve"> </w:t>
      </w:r>
      <w:r w:rsidRPr="00FD764C">
        <w:rPr>
          <w:b/>
        </w:rPr>
        <w:t>Series No. 4</w:t>
      </w:r>
      <w:r w:rsidRPr="00FD764C">
        <w:t>(B.B. Simpson, ed.): 26-41.</w:t>
      </w:r>
    </w:p>
    <w:p w14:paraId="17A3A338" w14:textId="43DB4EE2" w:rsidR="00FD764C" w:rsidRPr="00FD764C" w:rsidRDefault="00FD764C" w:rsidP="00FD764C">
      <w:pPr>
        <w:pStyle w:val="EndNoteBibliography"/>
      </w:pPr>
      <w:r w:rsidRPr="00FD764C">
        <w:t xml:space="preserve">NAS, U. (2014). "Nonindigenous aquatic species database." from </w:t>
      </w:r>
      <w:hyperlink r:id="rId18" w:history="1">
        <w:r w:rsidRPr="00FD764C">
          <w:rPr>
            <w:rStyle w:val="Hyperlink"/>
          </w:rPr>
          <w:t>http://nas.er.usgs.gov/</w:t>
        </w:r>
      </w:hyperlink>
      <w:r w:rsidRPr="00FD764C">
        <w:t>.</w:t>
      </w:r>
    </w:p>
    <w:p w14:paraId="1E53C572" w14:textId="77777777" w:rsidR="00FD764C" w:rsidRPr="00FD764C" w:rsidRDefault="00FD764C" w:rsidP="00FD764C">
      <w:pPr>
        <w:pStyle w:val="EndNoteBibliography"/>
      </w:pPr>
      <w:r w:rsidRPr="00FD764C">
        <w:t xml:space="preserve">Patrick, C. J. and C. M. Swan (2011). "Reconstructing the assembly of a stream-insect metacommunity." </w:t>
      </w:r>
      <w:r w:rsidRPr="00FD764C">
        <w:rPr>
          <w:u w:val="single"/>
        </w:rPr>
        <w:t>Journal of the North American Benthological Society</w:t>
      </w:r>
      <w:r w:rsidRPr="00FD764C">
        <w:t xml:space="preserve"> </w:t>
      </w:r>
      <w:r w:rsidRPr="00FD764C">
        <w:rPr>
          <w:b/>
        </w:rPr>
        <w:t>30</w:t>
      </w:r>
      <w:r w:rsidRPr="00FD764C">
        <w:t>(1): 259-272.</w:t>
      </w:r>
    </w:p>
    <w:p w14:paraId="43C749BC" w14:textId="77777777" w:rsidR="00FD764C" w:rsidRPr="00FD764C" w:rsidRDefault="00FD764C" w:rsidP="00FD764C">
      <w:pPr>
        <w:pStyle w:val="EndNoteBibliography"/>
      </w:pPr>
      <w:r w:rsidRPr="00FD764C">
        <w:t xml:space="preserve">Poff, N. L. (1997). "Landscape filters and species traits: Towards mechanistic understanding and prediction in stream ecology." </w:t>
      </w:r>
      <w:r w:rsidRPr="00FD764C">
        <w:rPr>
          <w:u w:val="single"/>
        </w:rPr>
        <w:t>Journal of the North American Benthological Society</w:t>
      </w:r>
      <w:r w:rsidRPr="00FD764C">
        <w:t xml:space="preserve"> </w:t>
      </w:r>
      <w:r w:rsidRPr="00FD764C">
        <w:rPr>
          <w:b/>
        </w:rPr>
        <w:t>16</w:t>
      </w:r>
      <w:r w:rsidRPr="00FD764C">
        <w:t>(2): 391-409.</w:t>
      </w:r>
    </w:p>
    <w:p w14:paraId="72A68D71" w14:textId="77777777" w:rsidR="00FD764C" w:rsidRPr="00FD764C" w:rsidRDefault="00FD764C" w:rsidP="00FD764C">
      <w:pPr>
        <w:pStyle w:val="EndNoteBibliography"/>
      </w:pPr>
      <w:r w:rsidRPr="00FD764C">
        <w:t xml:space="preserve">Pusey, B. J., M. J. Kennard, J. M. Arthur and A. H. Arthington (1998). "Quantitative sampling of stream fish assemblages: Single- vs multiple-pass electrofishing." </w:t>
      </w:r>
      <w:r w:rsidRPr="00FD764C">
        <w:rPr>
          <w:u w:val="single"/>
        </w:rPr>
        <w:t>Australian Journal of Ecology</w:t>
      </w:r>
      <w:r w:rsidRPr="00FD764C">
        <w:t xml:space="preserve"> </w:t>
      </w:r>
      <w:r w:rsidRPr="00FD764C">
        <w:rPr>
          <w:b/>
        </w:rPr>
        <w:t>23</w:t>
      </w:r>
      <w:r w:rsidRPr="00FD764C">
        <w:t>(4): 365-374.</w:t>
      </w:r>
    </w:p>
    <w:p w14:paraId="1090E281" w14:textId="77777777" w:rsidR="00FD764C" w:rsidRPr="00FD764C" w:rsidRDefault="00FD764C" w:rsidP="00FD764C">
      <w:pPr>
        <w:pStyle w:val="EndNoteBibliography"/>
      </w:pPr>
      <w:r w:rsidRPr="00FD764C">
        <w:t xml:space="preserve">Rehage, J. S., J. R. Blanchard, R. E. Boucek, J. J. Lorenz and M. Robinson (2016). "Knocking back invasions: variable resistance and resilience to multiple cold spells in native vs. nonnative fishes." </w:t>
      </w:r>
      <w:r w:rsidRPr="00FD764C">
        <w:rPr>
          <w:u w:val="single"/>
        </w:rPr>
        <w:t>Ecosphere</w:t>
      </w:r>
      <w:r w:rsidRPr="00FD764C">
        <w:t xml:space="preserve"> </w:t>
      </w:r>
      <w:r w:rsidRPr="00FD764C">
        <w:rPr>
          <w:b/>
        </w:rPr>
        <w:t>7</w:t>
      </w:r>
      <w:r w:rsidRPr="00FD764C">
        <w:t>(6): 13.</w:t>
      </w:r>
    </w:p>
    <w:p w14:paraId="0F0B3730" w14:textId="77777777" w:rsidR="00FD764C" w:rsidRPr="00FD764C" w:rsidRDefault="00FD764C" w:rsidP="00FD764C">
      <w:pPr>
        <w:pStyle w:val="EndNoteBibliography"/>
      </w:pPr>
      <w:r w:rsidRPr="00FD764C">
        <w:t xml:space="preserve">Reynolds, L., A. T. Herlihy, P. R. Kaufmann, S. V. Gregory and R. M. Hughes (2003). "Electrofishing effort requirements for assessing species richness and biotic integrity in western Oregon streams." </w:t>
      </w:r>
      <w:r w:rsidRPr="00FD764C">
        <w:rPr>
          <w:u w:val="single"/>
        </w:rPr>
        <w:t>North American Journal of Fisheries Management</w:t>
      </w:r>
      <w:r w:rsidRPr="00FD764C">
        <w:t xml:space="preserve"> </w:t>
      </w:r>
      <w:r w:rsidRPr="00FD764C">
        <w:rPr>
          <w:b/>
        </w:rPr>
        <w:t>23</w:t>
      </w:r>
      <w:r w:rsidRPr="00FD764C">
        <w:t>(2): 450-461.</w:t>
      </w:r>
    </w:p>
    <w:p w14:paraId="1B9C5D90" w14:textId="77777777" w:rsidR="00FD764C" w:rsidRPr="00FD764C" w:rsidRDefault="00FD764C" w:rsidP="00FD764C">
      <w:pPr>
        <w:pStyle w:val="EndNoteBibliography"/>
      </w:pPr>
      <w:r w:rsidRPr="00FD764C">
        <w:t xml:space="preserve">Ricklefs, R. E. and D. G. Jenkins (2011). "Biogeography and ecology: towards the integration of two disciplines." </w:t>
      </w:r>
      <w:r w:rsidRPr="00FD764C">
        <w:rPr>
          <w:u w:val="single"/>
        </w:rPr>
        <w:t>Philosophical Transactions of the Royal Society B-Biological Sciences</w:t>
      </w:r>
      <w:r w:rsidRPr="00FD764C">
        <w:t xml:space="preserve"> </w:t>
      </w:r>
      <w:r w:rsidRPr="00FD764C">
        <w:rPr>
          <w:b/>
        </w:rPr>
        <w:t>366</w:t>
      </w:r>
      <w:r w:rsidRPr="00FD764C">
        <w:t>(1576): 2438-2448.</w:t>
      </w:r>
    </w:p>
    <w:p w14:paraId="5DA03833" w14:textId="77777777" w:rsidR="00FD764C" w:rsidRPr="00FD764C" w:rsidRDefault="00FD764C" w:rsidP="00FD764C">
      <w:pPr>
        <w:pStyle w:val="EndNoteBibliography"/>
      </w:pPr>
      <w:r w:rsidRPr="00FD764C">
        <w:lastRenderedPageBreak/>
        <w:t xml:space="preserve">Satake, K. and R. Ueno (2013). "Distribution of freshwater macroinvertebrates in streams with dams and associated reservoirs on a subtropical oceanic island off southern Japan." </w:t>
      </w:r>
      <w:r w:rsidRPr="00FD764C">
        <w:rPr>
          <w:u w:val="single"/>
        </w:rPr>
        <w:t>Limnology</w:t>
      </w:r>
      <w:r w:rsidRPr="00FD764C">
        <w:t xml:space="preserve"> </w:t>
      </w:r>
      <w:r w:rsidRPr="00FD764C">
        <w:rPr>
          <w:b/>
        </w:rPr>
        <w:t>14</w:t>
      </w:r>
      <w:r w:rsidRPr="00FD764C">
        <w:t>(2): 211-221.</w:t>
      </w:r>
    </w:p>
    <w:p w14:paraId="7C0F233A" w14:textId="77777777" w:rsidR="00FD764C" w:rsidRPr="00FD764C" w:rsidRDefault="00FD764C" w:rsidP="00FD764C">
      <w:pPr>
        <w:pStyle w:val="EndNoteBibliography"/>
      </w:pPr>
      <w:r w:rsidRPr="00FD764C">
        <w:t xml:space="preserve">Schade, J., S. G. Fisher, N. Grimm and J. A. Seddon (2001). </w:t>
      </w:r>
      <w:r w:rsidRPr="00FD764C">
        <w:rPr>
          <w:u w:val="single"/>
        </w:rPr>
        <w:t>The Influence of Riparian Shrub on Nitrogen Cycling in a Sonoran Desert Stream</w:t>
      </w:r>
      <w:r w:rsidRPr="00FD764C">
        <w:t>.</w:t>
      </w:r>
    </w:p>
    <w:p w14:paraId="5B629DE6" w14:textId="77777777" w:rsidR="00FD764C" w:rsidRPr="00FD764C" w:rsidRDefault="00FD764C" w:rsidP="00FD764C">
      <w:pPr>
        <w:pStyle w:val="EndNoteBibliography"/>
      </w:pPr>
      <w:r w:rsidRPr="00FD764C">
        <w:t xml:space="preserve">Seabra, R., D. S. Wethey, A. M. Santos and F. P. Lima (2015). "Understanding complex biogeographic responses to climate change." </w:t>
      </w:r>
      <w:r w:rsidRPr="00FD764C">
        <w:rPr>
          <w:u w:val="single"/>
        </w:rPr>
        <w:t>Scientific Reports</w:t>
      </w:r>
      <w:r w:rsidRPr="00FD764C">
        <w:t xml:space="preserve"> </w:t>
      </w:r>
      <w:r w:rsidRPr="00FD764C">
        <w:rPr>
          <w:b/>
        </w:rPr>
        <w:t>5</w:t>
      </w:r>
      <w:r w:rsidRPr="00FD764C">
        <w:t>.</w:t>
      </w:r>
    </w:p>
    <w:p w14:paraId="2DBB94E7" w14:textId="77777777" w:rsidR="00FD764C" w:rsidRPr="00FD764C" w:rsidRDefault="00FD764C" w:rsidP="00FD764C">
      <w:pPr>
        <w:pStyle w:val="EndNoteBibliography"/>
      </w:pPr>
      <w:r w:rsidRPr="00FD764C">
        <w:t xml:space="preserve">Shannon, C. E. (1948). "A Mathematical Theory of Communication." </w:t>
      </w:r>
      <w:r w:rsidRPr="00FD764C">
        <w:rPr>
          <w:u w:val="single"/>
        </w:rPr>
        <w:t>Bell System Technical Journal</w:t>
      </w:r>
      <w:r w:rsidRPr="00FD764C">
        <w:t xml:space="preserve"> </w:t>
      </w:r>
      <w:r w:rsidRPr="00FD764C">
        <w:rPr>
          <w:b/>
        </w:rPr>
        <w:t>27</w:t>
      </w:r>
      <w:r w:rsidRPr="00FD764C">
        <w:t>(3): 379-423.</w:t>
      </w:r>
    </w:p>
    <w:p w14:paraId="56BFFD1B" w14:textId="77777777" w:rsidR="00FD764C" w:rsidRPr="00FD764C" w:rsidRDefault="00FD764C" w:rsidP="00FD764C">
      <w:pPr>
        <w:pStyle w:val="EndNoteBibliography"/>
      </w:pPr>
      <w:r w:rsidRPr="00FD764C">
        <w:t xml:space="preserve">Tabacchi, E., L. Lambs, H. Guilloy, A. M. Planty-Tabacchi, E. Muller and H. Decamps (2000). "Impacts of riparian vegetation on hydrological processes." </w:t>
      </w:r>
      <w:r w:rsidRPr="00FD764C">
        <w:rPr>
          <w:u w:val="single"/>
        </w:rPr>
        <w:t>Hydrological Processes</w:t>
      </w:r>
      <w:r w:rsidRPr="00FD764C">
        <w:t xml:space="preserve"> </w:t>
      </w:r>
      <w:r w:rsidRPr="00FD764C">
        <w:rPr>
          <w:b/>
        </w:rPr>
        <w:t>14</w:t>
      </w:r>
      <w:r w:rsidRPr="00FD764C">
        <w:t>(16-17): 2959-2976.</w:t>
      </w:r>
    </w:p>
    <w:p w14:paraId="257B5EAB" w14:textId="77777777" w:rsidR="00FD764C" w:rsidRPr="00FD764C" w:rsidRDefault="00FD764C" w:rsidP="00FD764C">
      <w:pPr>
        <w:pStyle w:val="EndNoteBibliography"/>
      </w:pPr>
      <w:r w:rsidRPr="00FD764C">
        <w:t xml:space="preserve">Thomas C, B. T., Whiteside BG (2007). </w:t>
      </w:r>
      <w:r w:rsidRPr="00FD764C">
        <w:rPr>
          <w:u w:val="single"/>
        </w:rPr>
        <w:t>A Field Guide: Freshwater Fishes of Texas</w:t>
      </w:r>
      <w:r w:rsidRPr="00FD764C">
        <w:t>. College Station, Texas, Texas A&amp;M University Press.</w:t>
      </w:r>
    </w:p>
    <w:p w14:paraId="15EAEF3E" w14:textId="77777777" w:rsidR="00FD764C" w:rsidRPr="00FD764C" w:rsidRDefault="00FD764C" w:rsidP="00FD764C">
      <w:pPr>
        <w:pStyle w:val="EndNoteBibliography"/>
      </w:pPr>
      <w:r w:rsidRPr="00FD764C">
        <w:t xml:space="preserve">Whittaker, R. J., K. J. Willis and R. Field (2001). "Scale and species richness: towards a general, hierarchical theory of species diversity." </w:t>
      </w:r>
      <w:r w:rsidRPr="00FD764C">
        <w:rPr>
          <w:u w:val="single"/>
        </w:rPr>
        <w:t>Journal of Biogeography</w:t>
      </w:r>
      <w:r w:rsidRPr="00FD764C">
        <w:t xml:space="preserve"> </w:t>
      </w:r>
      <w:r w:rsidRPr="00FD764C">
        <w:rPr>
          <w:b/>
        </w:rPr>
        <w:t>28</w:t>
      </w:r>
      <w:r w:rsidRPr="00FD764C">
        <w:t>(4): 453-470.</w:t>
      </w:r>
    </w:p>
    <w:p w14:paraId="328C31CC" w14:textId="77777777" w:rsidR="00FD764C" w:rsidRPr="00FD764C" w:rsidRDefault="00FD764C" w:rsidP="00FD764C">
      <w:pPr>
        <w:pStyle w:val="EndNoteBibliography"/>
      </w:pPr>
      <w:r w:rsidRPr="00FD764C">
        <w:t>Wingard, G. L., J. B. Murray, W. B. Schill and E. C. Phillips. (2008). "Red-rimmed melania (Melanoides tuberculatus) - a snail in Biscayne National Park, Florida - harmful invader of just a nuisance?"   Retrieved 3/5/2020.</w:t>
      </w:r>
    </w:p>
    <w:p w14:paraId="04C846A2" w14:textId="77777777" w:rsidR="00FD764C" w:rsidRPr="00FD764C" w:rsidRDefault="00FD764C" w:rsidP="00FD764C">
      <w:pPr>
        <w:pStyle w:val="EndNoteBibliography"/>
      </w:pPr>
      <w:r w:rsidRPr="00FD764C">
        <w:t xml:space="preserve">Wrona, F. J., T. D. Prowse, J. D. Reist, J. E. Hobbie, L. M. J. Levesque and W. F. Vincent (2006). "Climate change effects on aquatic biota, ecosystem structure and function." </w:t>
      </w:r>
      <w:r w:rsidRPr="00FD764C">
        <w:rPr>
          <w:u w:val="single"/>
        </w:rPr>
        <w:t>Ambio</w:t>
      </w:r>
      <w:r w:rsidRPr="00FD764C">
        <w:t xml:space="preserve"> </w:t>
      </w:r>
      <w:r w:rsidRPr="00FD764C">
        <w:rPr>
          <w:b/>
        </w:rPr>
        <w:t>35</w:t>
      </w:r>
      <w:r w:rsidRPr="00FD764C">
        <w:t>(7): 359-369.</w:t>
      </w:r>
    </w:p>
    <w:p w14:paraId="56EC1A66" w14:textId="745E38E6" w:rsidR="00B941CD" w:rsidRPr="00255967" w:rsidRDefault="007A3C8C" w:rsidP="009A7FCE">
      <w:pPr>
        <w:spacing w:line="480" w:lineRule="auto"/>
        <w:contextualSpacing/>
      </w:pPr>
      <w:r w:rsidRPr="009A7FCE">
        <w:fldChar w:fldCharType="end"/>
      </w:r>
    </w:p>
    <w:sectPr w:rsidR="00B941CD" w:rsidRPr="00255967" w:rsidSect="00D9375D">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hristopher J. Patrick" w:date="2020-03-12T16:33:00Z" w:initials="CJP">
    <w:p w14:paraId="342BB446" w14:textId="11A37660" w:rsidR="00D9375D" w:rsidRDefault="00D9375D">
      <w:pPr>
        <w:pStyle w:val="CommentText"/>
      </w:pPr>
      <w:r>
        <w:rPr>
          <w:rStyle w:val="CommentReference"/>
        </w:rPr>
        <w:annotationRef/>
      </w:r>
      <w:proofErr w:type="spellStart"/>
      <w:r>
        <w:t>Isnt</w:t>
      </w:r>
      <w:proofErr w:type="spellEnd"/>
      <w:r>
        <w:t xml:space="preserve"> there a newer IPCC to cite?</w:t>
      </w:r>
    </w:p>
  </w:comment>
  <w:comment w:id="1" w:author="Kinard, Sean" w:date="2020-03-13T13:39:00Z" w:initials="KS">
    <w:p w14:paraId="1FAAB22D" w14:textId="75938323" w:rsidR="00E522EE" w:rsidRDefault="00E522EE">
      <w:pPr>
        <w:pStyle w:val="CommentText"/>
      </w:pPr>
      <w:r>
        <w:rPr>
          <w:rStyle w:val="CommentReference"/>
        </w:rPr>
        <w:annotationRef/>
      </w:r>
      <w:r>
        <w:t>Need citation</w:t>
      </w:r>
    </w:p>
  </w:comment>
  <w:comment w:id="2" w:author="Christopher J. Patrick" w:date="2020-03-13T12:07:00Z" w:initials="CJP">
    <w:p w14:paraId="2FB2C729" w14:textId="317C3193" w:rsidR="00D9375D" w:rsidRDefault="00D9375D">
      <w:pPr>
        <w:pStyle w:val="CommentText"/>
      </w:pPr>
      <w:r>
        <w:rPr>
          <w:rStyle w:val="CommentReference"/>
        </w:rPr>
        <w:annotationRef/>
      </w:r>
      <w:r>
        <w:t xml:space="preserve">You might add the additional point that this region of Texas is severely </w:t>
      </w:r>
      <w:proofErr w:type="spellStart"/>
      <w:r>
        <w:t>undersampled</w:t>
      </w:r>
      <w:proofErr w:type="spellEnd"/>
      <w:r>
        <w:t xml:space="preserve"> and that the study has additional value in enhancing our understanding of how these systems work.</w:t>
      </w:r>
    </w:p>
  </w:comment>
  <w:comment w:id="3" w:author="Christopher J. Patrick" w:date="2020-03-12T16:50:00Z" w:initials="CJP">
    <w:p w14:paraId="1F0008AB" w14:textId="396E7B40" w:rsidR="00D9375D" w:rsidRDefault="00D9375D">
      <w:pPr>
        <w:pStyle w:val="CommentText"/>
      </w:pPr>
      <w:r>
        <w:rPr>
          <w:rStyle w:val="CommentReference"/>
        </w:rPr>
        <w:annotationRef/>
      </w:r>
      <w:r>
        <w:t xml:space="preserve">This is a useful </w:t>
      </w:r>
      <w:proofErr w:type="gramStart"/>
      <w:r>
        <w:t>section</w:t>
      </w:r>
      <w:proofErr w:type="gramEnd"/>
      <w:r>
        <w:t xml:space="preserve"> but I would re-word it to stem rather than invite criticism.  Your first sentence opens you up to reviewer concern.  Instead, you don’t want to raise red flags for all readers, just allay the concerns of readers who might be concerned when they read “100m single pass”.  </w:t>
      </w:r>
    </w:p>
  </w:comment>
  <w:comment w:id="4" w:author="Christopher J. Patrick" w:date="2020-03-13T10:44:00Z" w:initials="CJP">
    <w:p w14:paraId="57B2963A" w14:textId="4DC93885" w:rsidR="00D9375D" w:rsidRDefault="00D9375D">
      <w:pPr>
        <w:pStyle w:val="CommentText"/>
      </w:pPr>
      <w:r>
        <w:rPr>
          <w:rStyle w:val="CommentReference"/>
        </w:rPr>
        <w:annotationRef/>
      </w:r>
      <w:r>
        <w:t xml:space="preserve">Update to the newest addition, that was what we used.  Also add Thorpe and </w:t>
      </w:r>
      <w:proofErr w:type="spellStart"/>
      <w:r>
        <w:t>Covich</w:t>
      </w:r>
      <w:proofErr w:type="spellEnd"/>
      <w:r>
        <w:t xml:space="preserve"> 3</w:t>
      </w:r>
      <w:r w:rsidRPr="002926B9">
        <w:rPr>
          <w:vertAlign w:val="superscript"/>
        </w:rPr>
        <w:t>rd</w:t>
      </w:r>
      <w:r>
        <w:t xml:space="preserve"> addition and Wiggins 2</w:t>
      </w:r>
      <w:r w:rsidRPr="002926B9">
        <w:rPr>
          <w:vertAlign w:val="superscript"/>
        </w:rPr>
        <w:t>nd</w:t>
      </w:r>
      <w:r>
        <w:t xml:space="preserve"> addition for caddisflies. </w:t>
      </w:r>
    </w:p>
  </w:comment>
  <w:comment w:id="5" w:author="Christopher J. Patrick" w:date="2020-03-13T10:46:00Z" w:initials="CJP">
    <w:p w14:paraId="654AB8DD" w14:textId="2170F5E4" w:rsidR="00D9375D" w:rsidRDefault="00D9375D">
      <w:pPr>
        <w:pStyle w:val="CommentText"/>
      </w:pPr>
      <w:r>
        <w:rPr>
          <w:rStyle w:val="CommentReference"/>
        </w:rPr>
        <w:annotationRef/>
      </w:r>
      <w:r>
        <w:t xml:space="preserve">Change this to </w:t>
      </w:r>
      <w:proofErr w:type="spellStart"/>
      <w:r>
        <w:t>Sq</w:t>
      </w:r>
      <w:proofErr w:type="spellEnd"/>
      <w:r>
        <w:t xml:space="preserve"> Meter, we’re scientists, we use the metric system!</w:t>
      </w:r>
    </w:p>
  </w:comment>
  <w:comment w:id="6" w:author="Christopher J. Patrick" w:date="2020-03-13T10:59:00Z" w:initials="CJP">
    <w:p w14:paraId="724D2144" w14:textId="568C01AE" w:rsidR="00D9375D" w:rsidRDefault="00D9375D">
      <w:pPr>
        <w:pStyle w:val="CommentText"/>
      </w:pPr>
      <w:r>
        <w:rPr>
          <w:rStyle w:val="CommentReference"/>
        </w:rPr>
        <w:annotationRef/>
      </w:r>
      <w:r w:rsidRPr="00374ADA">
        <w:t>Wentworth, C. K. (1922). "A Scale of Grade and Class Terms for Clastic Sediments"</w:t>
      </w:r>
      <w:r>
        <w:t xml:space="preserve">. </w:t>
      </w:r>
      <w:r w:rsidRPr="00374ADA">
        <w:t>The Journal of Geology. 30 (5): 377–392.</w:t>
      </w:r>
    </w:p>
  </w:comment>
  <w:comment w:id="7" w:author="Christopher J. Patrick" w:date="2020-03-13T10:58:00Z" w:initials="CJP">
    <w:p w14:paraId="35312667" w14:textId="0F3F48F8" w:rsidR="00D9375D" w:rsidRDefault="00D9375D">
      <w:pPr>
        <w:pStyle w:val="CommentText"/>
      </w:pPr>
      <w:r>
        <w:rPr>
          <w:rStyle w:val="CommentReference"/>
        </w:rPr>
        <w:annotationRef/>
      </w:r>
      <w:r>
        <w:t>Add the full citation</w:t>
      </w:r>
    </w:p>
  </w:comment>
  <w:comment w:id="8" w:author="Christopher J. Patrick" w:date="2020-03-13T11:03:00Z" w:initials="CJP">
    <w:p w14:paraId="4F5F8C47" w14:textId="1F670D04" w:rsidR="00D9375D" w:rsidRDefault="00D9375D">
      <w:pPr>
        <w:pStyle w:val="CommentText"/>
      </w:pPr>
      <w:r>
        <w:rPr>
          <w:rStyle w:val="CommentReference"/>
        </w:rPr>
        <w:annotationRef/>
      </w:r>
      <w:r>
        <w:t>This is different from Gauges II.  Go to Waters of the US and figure out how they want you to cite their raw flow data.</w:t>
      </w:r>
    </w:p>
  </w:comment>
  <w:comment w:id="9" w:author="Christopher J. Patrick" w:date="2020-03-13T11:06:00Z" w:initials="CJP">
    <w:p w14:paraId="26F07A0F" w14:textId="00EA4337" w:rsidR="00D9375D" w:rsidRDefault="00D9375D">
      <w:pPr>
        <w:pStyle w:val="CommentText"/>
      </w:pPr>
      <w:r>
        <w:rPr>
          <w:rStyle w:val="CommentReference"/>
        </w:rPr>
        <w:annotationRef/>
      </w:r>
      <w:r>
        <w:t xml:space="preserve">You need to define these (formulas) and justify why you used these particular ones.  These are key variables in my paper Patrick &amp; Yuan 2017 and we pulled those from a big analysis by Olden &amp; </w:t>
      </w:r>
      <w:proofErr w:type="spellStart"/>
      <w:r>
        <w:t>Poff</w:t>
      </w:r>
      <w:proofErr w:type="spellEnd"/>
      <w:r>
        <w:t xml:space="preserve"> 2003.  Refer to those papers to get your justification straight.  Remember that there are literally hundreds of metrics to choose from so why these?  The answer is a combination of settling on particular aspects of flow that you think are important (drying, flooding, flashiness) and particular metrics that appear to work well across regions of the USA.</w:t>
      </w:r>
    </w:p>
  </w:comment>
  <w:comment w:id="10" w:author="Christopher J. Patrick" w:date="2020-03-13T11:13:00Z" w:initials="CJP">
    <w:p w14:paraId="5813C38E" w14:textId="16D6A4DC" w:rsidR="00D9375D" w:rsidRDefault="00D9375D">
      <w:pPr>
        <w:pStyle w:val="CommentText"/>
      </w:pPr>
      <w:r>
        <w:rPr>
          <w:rStyle w:val="CommentReference"/>
        </w:rPr>
        <w:annotationRef/>
      </w:r>
      <w:r>
        <w:t>How calculated?  What method and criteria</w:t>
      </w:r>
    </w:p>
  </w:comment>
  <w:comment w:id="11" w:author="Christopher J. Patrick" w:date="2020-03-13T11:10:00Z" w:initials="CJP">
    <w:p w14:paraId="69CAE0BE" w14:textId="3C14C110" w:rsidR="00D9375D" w:rsidRDefault="00D9375D">
      <w:pPr>
        <w:pStyle w:val="CommentText"/>
      </w:pPr>
      <w:r>
        <w:rPr>
          <w:rStyle w:val="CommentReference"/>
        </w:rPr>
        <w:annotationRef/>
      </w:r>
      <w:r>
        <w:t>Why just these 10?  You have more variables at your disposal, you need to justify this choice.</w:t>
      </w:r>
    </w:p>
  </w:comment>
  <w:comment w:id="12" w:author="Christopher J. Patrick" w:date="2020-03-13T11:19:00Z" w:initials="CJP">
    <w:p w14:paraId="09D152B7" w14:textId="650262CC" w:rsidR="00D9375D" w:rsidRDefault="00D9375D">
      <w:pPr>
        <w:pStyle w:val="CommentText"/>
      </w:pPr>
      <w:r>
        <w:rPr>
          <w:rStyle w:val="CommentReference"/>
        </w:rPr>
        <w:annotationRef/>
      </w:r>
      <w:r>
        <w:t xml:space="preserve">How?  Function? Citation? </w:t>
      </w:r>
    </w:p>
  </w:comment>
  <w:comment w:id="13" w:author="Christopher J. Patrick" w:date="2020-03-13T11:20:00Z" w:initials="CJP">
    <w:p w14:paraId="2EAAE0E6" w14:textId="5DA18D55" w:rsidR="00D9375D" w:rsidRDefault="00D9375D">
      <w:pPr>
        <w:pStyle w:val="CommentText"/>
      </w:pPr>
      <w:r>
        <w:rPr>
          <w:rStyle w:val="CommentReference"/>
        </w:rPr>
        <w:annotationRef/>
      </w:r>
      <w:r>
        <w:t>How? What function?  What methods? Citation?</w:t>
      </w:r>
    </w:p>
  </w:comment>
  <w:comment w:id="15" w:author="Christopher J. Patrick" w:date="2020-03-13T11:46:00Z" w:initials="CJP">
    <w:p w14:paraId="7D186984" w14:textId="2AE50300" w:rsidR="00D9375D" w:rsidRDefault="00D9375D">
      <w:pPr>
        <w:pStyle w:val="CommentText"/>
      </w:pPr>
      <w:r>
        <w:rPr>
          <w:rStyle w:val="CommentReference"/>
        </w:rPr>
        <w:annotationRef/>
      </w:r>
      <w:r>
        <w:t>Add this, seems important to me</w:t>
      </w:r>
    </w:p>
  </w:comment>
  <w:comment w:id="16" w:author="Christopher J. Patrick" w:date="2020-03-13T11:47:00Z" w:initials="CJP">
    <w:p w14:paraId="6CD15440" w14:textId="0D4CB866" w:rsidR="00D9375D" w:rsidRDefault="00D9375D">
      <w:pPr>
        <w:pStyle w:val="CommentText"/>
      </w:pPr>
      <w:r>
        <w:rPr>
          <w:rStyle w:val="CommentReference"/>
        </w:rPr>
        <w:annotationRef/>
      </w:r>
      <w:r>
        <w:t>Add a table of all of the results, significant and non-significant models.  If its too big it could be an appendix table you reference with only top models reported in the table in the paper.</w:t>
      </w:r>
    </w:p>
  </w:comment>
  <w:comment w:id="17" w:author="Christopher J. Patrick" w:date="2020-03-13T11:21:00Z" w:initials="CJP">
    <w:p w14:paraId="29C2B40C" w14:textId="7EB2408C" w:rsidR="00D9375D" w:rsidRDefault="00D9375D">
      <w:pPr>
        <w:pStyle w:val="CommentText"/>
      </w:pPr>
      <w:r>
        <w:rPr>
          <w:rStyle w:val="CommentReference"/>
        </w:rPr>
        <w:annotationRef/>
      </w:r>
      <w:r>
        <w:t>Don’t use this.  Use the equals sign and round to 3 decimal places in all cases.  EG p = 0.002</w:t>
      </w:r>
    </w:p>
  </w:comment>
  <w:comment w:id="18" w:author="Christopher J. Patrick" w:date="2020-03-13T11:22:00Z" w:initials="CJP">
    <w:p w14:paraId="5E0D7AA9" w14:textId="5D450735" w:rsidR="00D9375D" w:rsidRDefault="00D9375D">
      <w:pPr>
        <w:pStyle w:val="CommentText"/>
      </w:pPr>
      <w:r>
        <w:rPr>
          <w:rStyle w:val="CommentReference"/>
        </w:rPr>
        <w:annotationRef/>
      </w:r>
      <w:r>
        <w:t>Only use the &lt; symbol if your saying &lt; 0 .001</w:t>
      </w:r>
    </w:p>
  </w:comment>
  <w:comment w:id="19" w:author="Christopher J. Patrick" w:date="2020-03-13T11:23:00Z" w:initials="CJP">
    <w:p w14:paraId="23DE8493" w14:textId="3604900F" w:rsidR="00D9375D" w:rsidRDefault="00D9375D">
      <w:pPr>
        <w:pStyle w:val="CommentText"/>
      </w:pPr>
      <w:r>
        <w:rPr>
          <w:rStyle w:val="CommentReference"/>
        </w:rPr>
        <w:annotationRef/>
      </w:r>
      <w:r>
        <w:t xml:space="preserve">Wait, aren’t these just multiple linear regression models?  Call them that, unless you’re doing </w:t>
      </w:r>
      <w:proofErr w:type="spellStart"/>
      <w:r>
        <w:t>somethgin</w:t>
      </w:r>
      <w:proofErr w:type="spellEnd"/>
      <w:r>
        <w:t xml:space="preserve"> different that I don’t understand!</w:t>
      </w:r>
    </w:p>
  </w:comment>
  <w:comment w:id="20" w:author="Christopher J. Patrick" w:date="2020-03-13T11:24:00Z" w:initials="CJP">
    <w:p w14:paraId="421725CC" w14:textId="29AA8B18" w:rsidR="00D9375D" w:rsidRDefault="00D9375D">
      <w:pPr>
        <w:pStyle w:val="CommentText"/>
      </w:pPr>
      <w:r>
        <w:rPr>
          <w:rStyle w:val="CommentReference"/>
        </w:rPr>
        <w:annotationRef/>
      </w:r>
      <w:r>
        <w:t>Pick one style throughout, earlier you report at NH4+ so you should continue that here.  Be consistent</w:t>
      </w:r>
    </w:p>
  </w:comment>
  <w:comment w:id="21" w:author="Christopher J. Patrick" w:date="2020-03-13T11:48:00Z" w:initials="CJP">
    <w:p w14:paraId="242976DC" w14:textId="54B1E5A3" w:rsidR="00D9375D" w:rsidRDefault="00D9375D">
      <w:pPr>
        <w:pStyle w:val="CommentText"/>
      </w:pPr>
      <w:r>
        <w:rPr>
          <w:rStyle w:val="CommentReference"/>
        </w:rPr>
        <w:annotationRef/>
      </w:r>
      <w:r>
        <w:t>What is your reported stress value for the ordination?  Is it acceptable?</w:t>
      </w:r>
    </w:p>
  </w:comment>
  <w:comment w:id="22" w:author="Christopher J. Patrick" w:date="2020-03-13T11:48:00Z" w:initials="CJP">
    <w:p w14:paraId="7138BBD8" w14:textId="676C259B" w:rsidR="00D9375D" w:rsidRDefault="00D9375D">
      <w:pPr>
        <w:pStyle w:val="CommentText"/>
      </w:pPr>
      <w:r>
        <w:rPr>
          <w:rStyle w:val="CommentReference"/>
        </w:rPr>
        <w:annotationRef/>
      </w:r>
      <w:r>
        <w:t>Are there significance tests associated with these results?</w:t>
      </w:r>
    </w:p>
  </w:comment>
  <w:comment w:id="23" w:author="Christopher J. Patrick" w:date="2020-03-13T11:49:00Z" w:initials="CJP">
    <w:p w14:paraId="42D5DB1B" w14:textId="146A8351" w:rsidR="00D9375D" w:rsidRDefault="00D9375D">
      <w:pPr>
        <w:pStyle w:val="CommentText"/>
      </w:pPr>
      <w:r>
        <w:rPr>
          <w:rStyle w:val="CommentReference"/>
        </w:rPr>
        <w:annotationRef/>
      </w:r>
      <w:r>
        <w:t>What is your reported stress value for the ordination, is it acceptable?</w:t>
      </w:r>
    </w:p>
  </w:comment>
  <w:comment w:id="24" w:author="Christopher J. Patrick" w:date="2020-03-13T11:49:00Z" w:initials="CJP">
    <w:p w14:paraId="1840A831" w14:textId="1DA89036" w:rsidR="00D9375D" w:rsidRDefault="00D9375D">
      <w:pPr>
        <w:pStyle w:val="CommentText"/>
      </w:pPr>
      <w:r>
        <w:rPr>
          <w:rStyle w:val="CommentReference"/>
        </w:rPr>
        <w:annotationRef/>
      </w:r>
      <w:r>
        <w:t>Are there p values or r values with these relationships?</w:t>
      </w:r>
    </w:p>
  </w:comment>
  <w:comment w:id="25" w:author="Christopher J. Patrick" w:date="2020-03-13T12:00:00Z" w:initials="CJP">
    <w:p w14:paraId="3AD85F12" w14:textId="77777777" w:rsidR="00D9375D" w:rsidRDefault="00D9375D">
      <w:pPr>
        <w:pStyle w:val="CommentText"/>
      </w:pPr>
      <w:r>
        <w:rPr>
          <w:rStyle w:val="CommentReference"/>
        </w:rPr>
        <w:annotationRef/>
      </w:r>
      <w:r>
        <w:t>You probably want to talk about compositional turnover of the inverts in this section to explain that they are responding, just not losing diversity.</w:t>
      </w:r>
    </w:p>
    <w:p w14:paraId="25BFEC8A" w14:textId="4E58AC57" w:rsidR="00D9375D" w:rsidRDefault="00D9375D">
      <w:pPr>
        <w:pStyle w:val="CommentText"/>
      </w:pPr>
    </w:p>
  </w:comment>
  <w:comment w:id="26" w:author="Christopher J. Patrick" w:date="2020-03-13T11:57:00Z" w:initials="CJP">
    <w:p w14:paraId="42E27B6C" w14:textId="05A5A74B" w:rsidR="00D9375D" w:rsidRDefault="00D9375D">
      <w:pPr>
        <w:pStyle w:val="CommentText"/>
      </w:pPr>
      <w:r>
        <w:rPr>
          <w:rStyle w:val="CommentReference"/>
        </w:rPr>
        <w:annotationRef/>
      </w:r>
    </w:p>
  </w:comment>
  <w:comment w:id="27" w:author="Christopher J. Patrick" w:date="2020-03-13T12:00:00Z" w:initials="CJP">
    <w:p w14:paraId="6233637C" w14:textId="687C64D6" w:rsidR="00D9375D" w:rsidRDefault="00D9375D">
      <w:pPr>
        <w:pStyle w:val="CommentText"/>
      </w:pPr>
      <w:r>
        <w:rPr>
          <w:rStyle w:val="CommentReference"/>
        </w:rPr>
        <w:annotationRef/>
      </w:r>
    </w:p>
  </w:comment>
  <w:comment w:id="28" w:author="Christopher J. Patrick" w:date="2020-03-13T11:56:00Z" w:initials="CJP">
    <w:p w14:paraId="44A1DF9B" w14:textId="22F17FBC" w:rsidR="00D9375D" w:rsidRDefault="00D9375D">
      <w:pPr>
        <w:pStyle w:val="CommentText"/>
      </w:pPr>
      <w:r>
        <w:rPr>
          <w:rStyle w:val="CommentReference"/>
        </w:rPr>
        <w:annotationRef/>
      </w:r>
      <w:r>
        <w:t>This is always true, not worth reporting….</w:t>
      </w:r>
    </w:p>
  </w:comment>
  <w:comment w:id="29" w:author="Christopher J. Patrick" w:date="2020-03-13T11:57:00Z" w:initials="CJP">
    <w:p w14:paraId="4BCB7A0F" w14:textId="12EF9813" w:rsidR="00D9375D" w:rsidRDefault="00D9375D">
      <w:pPr>
        <w:pStyle w:val="CommentText"/>
      </w:pPr>
      <w:r>
        <w:rPr>
          <w:rStyle w:val="CommentReference"/>
        </w:rPr>
        <w:annotationRef/>
      </w:r>
      <w:r>
        <w:t xml:space="preserve">This is a hypothesis, and might be right, but you </w:t>
      </w:r>
      <w:proofErr w:type="spellStart"/>
      <w:proofErr w:type="gramStart"/>
      <w:r>
        <w:t>cant</w:t>
      </w:r>
      <w:proofErr w:type="spellEnd"/>
      <w:proofErr w:type="gramEnd"/>
      <w:r>
        <w:t xml:space="preserve"> say it’s the reason.  You can also present it as a possible explanation.</w:t>
      </w:r>
    </w:p>
  </w:comment>
  <w:comment w:id="30" w:author="Christopher J. Patrick" w:date="2020-03-13T12:04:00Z" w:initials="CJP">
    <w:p w14:paraId="47600606" w14:textId="7984CFE3" w:rsidR="00D9375D" w:rsidRDefault="00D9375D">
      <w:pPr>
        <w:pStyle w:val="CommentText"/>
      </w:pPr>
      <w:r>
        <w:rPr>
          <w:rStyle w:val="CommentReference"/>
        </w:rPr>
        <w:annotationRef/>
      </w:r>
      <w:r>
        <w:t>Also mention greater irrigation and water salinization in the more arid watersheds</w:t>
      </w:r>
    </w:p>
  </w:comment>
  <w:comment w:id="31" w:author="Christopher J. Patrick" w:date="2020-03-13T12:03:00Z" w:initials="CJP">
    <w:p w14:paraId="683AA607" w14:textId="1580C9E7" w:rsidR="00D9375D" w:rsidRDefault="00D9375D">
      <w:pPr>
        <w:pStyle w:val="CommentText"/>
      </w:pPr>
      <w:r>
        <w:rPr>
          <w:rStyle w:val="CommentReference"/>
        </w:rPr>
        <w:annotationRef/>
      </w:r>
      <w:r>
        <w:t>Is it just hickory?  Also willow, sycamore, and some others…</w:t>
      </w:r>
    </w:p>
  </w:comment>
  <w:comment w:id="32" w:author="Christopher J. Patrick" w:date="2020-03-13T12:05:00Z" w:initials="CJP">
    <w:p w14:paraId="072F6F0A" w14:textId="69A12E40" w:rsidR="00D9375D" w:rsidRDefault="00D9375D">
      <w:pPr>
        <w:pStyle w:val="CommentText"/>
      </w:pPr>
      <w:r>
        <w:rPr>
          <w:rStyle w:val="CommentReference"/>
        </w:rPr>
        <w:annotationRef/>
      </w:r>
      <w:r>
        <w:t xml:space="preserve">I don’t quite understand how this works.  </w:t>
      </w:r>
      <w:proofErr w:type="gramStart"/>
      <w:r>
        <w:t>Generally</w:t>
      </w:r>
      <w:proofErr w:type="gramEnd"/>
      <w:r>
        <w:t xml:space="preserve"> I would think that a simple explanation is that there is less shade in the arid streams and more evaporation resulting in higher salt concentrations.</w:t>
      </w:r>
    </w:p>
  </w:comment>
  <w:comment w:id="33" w:author="Christopher J. Patrick" w:date="2020-03-13T12:06:00Z" w:initials="CJP">
    <w:p w14:paraId="4EFD4EB8" w14:textId="53B83A00" w:rsidR="00D9375D" w:rsidRDefault="00D9375D">
      <w:pPr>
        <w:pStyle w:val="CommentText"/>
      </w:pPr>
      <w:r>
        <w:rPr>
          <w:rStyle w:val="CommentReference"/>
        </w:rPr>
        <w:annotationRef/>
      </w:r>
      <w:proofErr w:type="spellStart"/>
      <w:r>
        <w:t>Jumpsed</w:t>
      </w:r>
      <w:proofErr w:type="spellEnd"/>
      <w:r>
        <w:t xml:space="preserve"> back to invertebrates.  Are you discussing these all together here?  </w:t>
      </w:r>
      <w:proofErr w:type="spellStart"/>
      <w:r>
        <w:t>Neeed</w:t>
      </w:r>
      <w:proofErr w:type="spellEnd"/>
      <w:r>
        <w:t xml:space="preserve"> to keep that clear to the reader.</w:t>
      </w:r>
    </w:p>
  </w:comment>
  <w:comment w:id="34" w:author="Christopher J. Patrick" w:date="2020-03-13T12:09:00Z" w:initials="CJP">
    <w:p w14:paraId="1B0284D1" w14:textId="07000916" w:rsidR="00D9375D" w:rsidRDefault="00D9375D">
      <w:pPr>
        <w:pStyle w:val="CommentText"/>
      </w:pPr>
      <w:r>
        <w:rPr>
          <w:rStyle w:val="CommentReference"/>
        </w:rPr>
        <w:annotationRef/>
      </w:r>
      <w:r>
        <w:t>Your canopy cover pattern doesn’t match the story, its going in the wrong direction.</w:t>
      </w:r>
    </w:p>
  </w:comment>
  <w:comment w:id="35" w:author="Christopher J. Patrick" w:date="2020-03-13T11:39:00Z" w:initials="CJP">
    <w:p w14:paraId="01FEF844" w14:textId="2DF12E01" w:rsidR="00D9375D" w:rsidRDefault="00D9375D">
      <w:pPr>
        <w:pStyle w:val="CommentText"/>
      </w:pPr>
      <w:r>
        <w:rPr>
          <w:rStyle w:val="CommentReference"/>
        </w:rPr>
        <w:annotationRef/>
      </w:r>
      <w:r>
        <w:t xml:space="preserve">Odd as a </w:t>
      </w:r>
      <w:proofErr w:type="spellStart"/>
      <w:r>
        <w:t>stand alone</w:t>
      </w:r>
      <w:proofErr w:type="spellEnd"/>
      <w:r>
        <w:t>, combine with figure 2. Maybe add another invert plot for balance?</w:t>
      </w:r>
    </w:p>
  </w:comment>
  <w:comment w:id="36" w:author="Christopher J. Patrick" w:date="2020-03-13T11:38:00Z" w:initials="CJP">
    <w:p w14:paraId="45CA88A3" w14:textId="2E997AA9" w:rsidR="00D9375D" w:rsidRDefault="00D9375D">
      <w:pPr>
        <w:pStyle w:val="CommentText"/>
      </w:pPr>
      <w:r>
        <w:rPr>
          <w:rStyle w:val="CommentReference"/>
        </w:rPr>
        <w:annotationRef/>
      </w:r>
      <w:r>
        <w:t xml:space="preserve">Combine Figure 4 and 5 into a two panel </w:t>
      </w:r>
      <w:proofErr w:type="gramStart"/>
      <w:r>
        <w:t>plot  (</w:t>
      </w:r>
      <w:proofErr w:type="gramEnd"/>
      <w:r>
        <w:t>Figure 4A and 4B)</w:t>
      </w:r>
    </w:p>
  </w:comment>
  <w:comment w:id="37" w:author="Christopher J. Patrick" w:date="2020-03-13T11:53:00Z" w:initials="CJP">
    <w:p w14:paraId="28E26E68" w14:textId="58C056F8" w:rsidR="00D9375D" w:rsidRDefault="00D9375D">
      <w:pPr>
        <w:pStyle w:val="CommentText"/>
      </w:pPr>
      <w:r>
        <w:rPr>
          <w:rStyle w:val="CommentReference"/>
        </w:rPr>
        <w:annotationRef/>
      </w:r>
      <w:r>
        <w:t>Combine with above scatterplots.  Is DO not significant? Looks like an OK relationship</w:t>
      </w:r>
    </w:p>
  </w:comment>
  <w:comment w:id="38" w:author="Christopher J. Patrick" w:date="2020-03-13T11:54:00Z" w:initials="CJP">
    <w:p w14:paraId="0CB3AEF1" w14:textId="52412345" w:rsidR="00D9375D" w:rsidRDefault="00D9375D">
      <w:pPr>
        <w:pStyle w:val="CommentText"/>
      </w:pPr>
      <w:r>
        <w:rPr>
          <w:rStyle w:val="CommentReference"/>
        </w:rPr>
        <w:annotationRef/>
      </w:r>
      <w:r>
        <w:t xml:space="preserve">Change colors of arrows to indicate positive or negative effects.  Also tighten it up, looks kind of sloppy somehow, not professional.  Just a design issue really.  </w:t>
      </w:r>
    </w:p>
  </w:comment>
  <w:comment w:id="39" w:author="Christopher J. Patrick" w:date="2020-03-13T11:28:00Z" w:initials="CJP">
    <w:p w14:paraId="30626AFA" w14:textId="4552CFCE" w:rsidR="00D9375D" w:rsidRDefault="00D9375D">
      <w:pPr>
        <w:pStyle w:val="CommentText"/>
      </w:pPr>
      <w:r>
        <w:rPr>
          <w:rStyle w:val="CommentReference"/>
        </w:rPr>
        <w:annotationRef/>
      </w:r>
      <w:r>
        <w:t>Goes in methods</w:t>
      </w:r>
    </w:p>
  </w:comment>
  <w:comment w:id="40" w:author="Christopher J. Patrick" w:date="2020-03-13T11:34:00Z" w:initials="CJP">
    <w:p w14:paraId="60676A96" w14:textId="0AEB39F6" w:rsidR="00D9375D" w:rsidRDefault="00D9375D">
      <w:pPr>
        <w:pStyle w:val="CommentText"/>
      </w:pPr>
      <w:r>
        <w:rPr>
          <w:rStyle w:val="CommentReference"/>
        </w:rPr>
        <w:annotationRef/>
      </w:r>
      <w:r>
        <w:t>You should add a table that reports the mean and standard error of these values for each of your sites</w:t>
      </w:r>
    </w:p>
  </w:comment>
  <w:comment w:id="42" w:author="Christopher J. Patrick" w:date="2020-03-13T11:35:00Z" w:initials="CJP">
    <w:p w14:paraId="56E315BA" w14:textId="64BE1D94" w:rsidR="00D9375D" w:rsidRDefault="00D9375D">
      <w:pPr>
        <w:pStyle w:val="CommentText"/>
      </w:pPr>
      <w:r>
        <w:rPr>
          <w:rStyle w:val="CommentReference"/>
        </w:rPr>
        <w:annotationRef/>
      </w:r>
      <w:r>
        <w:t>Tables don’t get captions, just a title that goes above the table.</w:t>
      </w:r>
    </w:p>
  </w:comment>
  <w:comment w:id="43" w:author="Christopher J. Patrick" w:date="2020-03-13T11:37:00Z" w:initials="CJP">
    <w:p w14:paraId="5FF1246F" w14:textId="6748593C" w:rsidR="00D9375D" w:rsidRDefault="00D9375D">
      <w:pPr>
        <w:pStyle w:val="CommentText"/>
      </w:pPr>
      <w:r>
        <w:rPr>
          <w:rStyle w:val="CommentReference"/>
        </w:rPr>
        <w:annotationRef/>
      </w:r>
      <w:r>
        <w:t xml:space="preserve">Convert this into a matrix grid that has slots for coefficients, F statistics, </w:t>
      </w:r>
      <w:proofErr w:type="spellStart"/>
      <w:r>
        <w:t>etc</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2BB446" w15:done="0"/>
  <w15:commentEx w15:paraId="1FAAB22D" w15:done="0"/>
  <w15:commentEx w15:paraId="2FB2C729" w15:done="0"/>
  <w15:commentEx w15:paraId="1F0008AB" w15:done="0"/>
  <w15:commentEx w15:paraId="57B2963A" w15:done="0"/>
  <w15:commentEx w15:paraId="654AB8DD" w15:done="1"/>
  <w15:commentEx w15:paraId="724D2144" w15:done="0"/>
  <w15:commentEx w15:paraId="35312667" w15:done="0"/>
  <w15:commentEx w15:paraId="4F5F8C47" w15:done="0"/>
  <w15:commentEx w15:paraId="26F07A0F" w15:done="0"/>
  <w15:commentEx w15:paraId="5813C38E" w15:done="0"/>
  <w15:commentEx w15:paraId="69CAE0BE" w15:done="0"/>
  <w15:commentEx w15:paraId="09D152B7" w15:done="0"/>
  <w15:commentEx w15:paraId="2EAAE0E6" w15:done="0"/>
  <w15:commentEx w15:paraId="7D186984" w15:done="0"/>
  <w15:commentEx w15:paraId="6CD15440" w15:done="0"/>
  <w15:commentEx w15:paraId="29C2B40C" w15:done="0"/>
  <w15:commentEx w15:paraId="5E0D7AA9" w15:done="0"/>
  <w15:commentEx w15:paraId="23DE8493" w15:done="0"/>
  <w15:commentEx w15:paraId="421725CC" w15:done="1"/>
  <w15:commentEx w15:paraId="242976DC" w15:done="0"/>
  <w15:commentEx w15:paraId="7138BBD8" w15:done="0"/>
  <w15:commentEx w15:paraId="42D5DB1B" w15:done="0"/>
  <w15:commentEx w15:paraId="1840A831" w15:done="0"/>
  <w15:commentEx w15:paraId="25BFEC8A" w15:done="0"/>
  <w15:commentEx w15:paraId="42E27B6C" w15:done="1"/>
  <w15:commentEx w15:paraId="6233637C" w15:paraIdParent="42E27B6C" w15:done="1"/>
  <w15:commentEx w15:paraId="44A1DF9B" w15:done="0"/>
  <w15:commentEx w15:paraId="4BCB7A0F" w15:done="0"/>
  <w15:commentEx w15:paraId="47600606" w15:done="0"/>
  <w15:commentEx w15:paraId="683AA607" w15:done="0"/>
  <w15:commentEx w15:paraId="072F6F0A" w15:done="0"/>
  <w15:commentEx w15:paraId="4EFD4EB8" w15:done="0"/>
  <w15:commentEx w15:paraId="1B0284D1" w15:done="0"/>
  <w15:commentEx w15:paraId="01FEF844" w15:done="0"/>
  <w15:commentEx w15:paraId="45CA88A3" w15:done="0"/>
  <w15:commentEx w15:paraId="28E26E68" w15:done="0"/>
  <w15:commentEx w15:paraId="0CB3AEF1" w15:done="0"/>
  <w15:commentEx w15:paraId="30626AFA" w15:done="0"/>
  <w15:commentEx w15:paraId="60676A96" w15:done="0"/>
  <w15:commentEx w15:paraId="56E315BA" w15:done="0"/>
  <w15:commentEx w15:paraId="5FF1246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2BB446" w16cid:durableId="2214E2DF"/>
  <w16cid:commentId w16cid:paraId="1FAAB22D" w16cid:durableId="22160B74"/>
  <w16cid:commentId w16cid:paraId="2FB2C729" w16cid:durableId="2215F61B"/>
  <w16cid:commentId w16cid:paraId="1F0008AB" w16cid:durableId="2214E6EA"/>
  <w16cid:commentId w16cid:paraId="57B2963A" w16cid:durableId="2215E29A"/>
  <w16cid:commentId w16cid:paraId="654AB8DD" w16cid:durableId="2215E31D"/>
  <w16cid:commentId w16cid:paraId="724D2144" w16cid:durableId="2215E612"/>
  <w16cid:commentId w16cid:paraId="35312667" w16cid:durableId="2215E5ED"/>
  <w16cid:commentId w16cid:paraId="4F5F8C47" w16cid:durableId="2215E6FC"/>
  <w16cid:commentId w16cid:paraId="26F07A0F" w16cid:durableId="2215E7C2"/>
  <w16cid:commentId w16cid:paraId="5813C38E" w16cid:durableId="2215E955"/>
  <w16cid:commentId w16cid:paraId="69CAE0BE" w16cid:durableId="2215E8AD"/>
  <w16cid:commentId w16cid:paraId="09D152B7" w16cid:durableId="2215EAB7"/>
  <w16cid:commentId w16cid:paraId="2EAAE0E6" w16cid:durableId="2215EB0E"/>
  <w16cid:commentId w16cid:paraId="7D186984" w16cid:durableId="2215F10D"/>
  <w16cid:commentId w16cid:paraId="6CD15440" w16cid:durableId="2215F147"/>
  <w16cid:commentId w16cid:paraId="29C2B40C" w16cid:durableId="2215EB34"/>
  <w16cid:commentId w16cid:paraId="5E0D7AA9" w16cid:durableId="2215EB63"/>
  <w16cid:commentId w16cid:paraId="23DE8493" w16cid:durableId="2215EBA0"/>
  <w16cid:commentId w16cid:paraId="421725CC" w16cid:durableId="2215EBEC"/>
  <w16cid:commentId w16cid:paraId="242976DC" w16cid:durableId="2215F1A4"/>
  <w16cid:commentId w16cid:paraId="7138BBD8" w16cid:durableId="2215F193"/>
  <w16cid:commentId w16cid:paraId="42D5DB1B" w16cid:durableId="2215F1B5"/>
  <w16cid:commentId w16cid:paraId="1840A831" w16cid:durableId="2215F1D5"/>
  <w16cid:commentId w16cid:paraId="25BFEC8A" w16cid:durableId="2215F46C"/>
  <w16cid:commentId w16cid:paraId="42E27B6C" w16cid:durableId="2215F3C4"/>
  <w16cid:commentId w16cid:paraId="6233637C" w16cid:durableId="2215F45E"/>
  <w16cid:commentId w16cid:paraId="44A1DF9B" w16cid:durableId="2215F366"/>
  <w16cid:commentId w16cid:paraId="4BCB7A0F" w16cid:durableId="2215F38E"/>
  <w16cid:commentId w16cid:paraId="47600606" w16cid:durableId="2215F548"/>
  <w16cid:commentId w16cid:paraId="683AA607" w16cid:durableId="2215F50E"/>
  <w16cid:commentId w16cid:paraId="072F6F0A" w16cid:durableId="2215F56D"/>
  <w16cid:commentId w16cid:paraId="4EFD4EB8" w16cid:durableId="2215F5AC"/>
  <w16cid:commentId w16cid:paraId="1B0284D1" w16cid:durableId="2215F67F"/>
  <w16cid:commentId w16cid:paraId="01FEF844" w16cid:durableId="2215EF5B"/>
  <w16cid:commentId w16cid:paraId="45CA88A3" w16cid:durableId="2215EF1D"/>
  <w16cid:commentId w16cid:paraId="28E26E68" w16cid:durableId="2215F2D0"/>
  <w16cid:commentId w16cid:paraId="0CB3AEF1" w16cid:durableId="2215F311"/>
  <w16cid:commentId w16cid:paraId="30626AFA" w16cid:durableId="2215ECD7"/>
  <w16cid:commentId w16cid:paraId="60676A96" w16cid:durableId="2215EE62"/>
  <w16cid:commentId w16cid:paraId="56E315BA" w16cid:durableId="2215EE87"/>
  <w16cid:commentId w16cid:paraId="5FF1246F" w16cid:durableId="2215EE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AD927B" w14:textId="77777777" w:rsidR="000B054C" w:rsidRDefault="000B054C" w:rsidP="00255967">
      <w:pPr>
        <w:spacing w:after="0" w:line="240" w:lineRule="auto"/>
      </w:pPr>
      <w:r>
        <w:separator/>
      </w:r>
    </w:p>
  </w:endnote>
  <w:endnote w:type="continuationSeparator" w:id="0">
    <w:p w14:paraId="72814AD8" w14:textId="77777777" w:rsidR="000B054C" w:rsidRDefault="000B054C" w:rsidP="002559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09641689"/>
      <w:docPartObj>
        <w:docPartGallery w:val="Page Numbers (Bottom of Page)"/>
        <w:docPartUnique/>
      </w:docPartObj>
    </w:sdtPr>
    <w:sdtEndPr>
      <w:rPr>
        <w:noProof/>
      </w:rPr>
    </w:sdtEndPr>
    <w:sdtContent>
      <w:p w14:paraId="5D35FB41" w14:textId="1B1AC591" w:rsidR="00D9375D" w:rsidRDefault="00D9375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67356E4" w14:textId="77777777" w:rsidR="00D9375D" w:rsidRDefault="00D937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50D51A" w14:textId="77777777" w:rsidR="000B054C" w:rsidRDefault="000B054C" w:rsidP="00255967">
      <w:pPr>
        <w:spacing w:after="0" w:line="240" w:lineRule="auto"/>
      </w:pPr>
      <w:r>
        <w:separator/>
      </w:r>
    </w:p>
  </w:footnote>
  <w:footnote w:type="continuationSeparator" w:id="0">
    <w:p w14:paraId="5F8970CA" w14:textId="77777777" w:rsidR="000B054C" w:rsidRDefault="000B054C" w:rsidP="0025596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F33C95"/>
    <w:multiLevelType w:val="hybridMultilevel"/>
    <w:tmpl w:val="A88C98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8A3C70"/>
    <w:multiLevelType w:val="hybridMultilevel"/>
    <w:tmpl w:val="C1BE3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61C7D09"/>
    <w:multiLevelType w:val="hybridMultilevel"/>
    <w:tmpl w:val="46129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15E7DC5"/>
    <w:multiLevelType w:val="hybridMultilevel"/>
    <w:tmpl w:val="AC1A13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opher J. Patrick">
    <w15:presenceInfo w15:providerId="AD" w15:userId="S-1-5-21-1681795361-362820174-452798024-14511"/>
  </w15:person>
  <w15:person w15:author="Kinard, Sean">
    <w15:presenceInfo w15:providerId="AD" w15:userId="S::skinard@islander.tamucc.edu::be6a384c-68c0-40e9-a687-8bf4944074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643E8"/>
    <w:rsid w:val="00004195"/>
    <w:rsid w:val="00013744"/>
    <w:rsid w:val="00020CA6"/>
    <w:rsid w:val="000716BA"/>
    <w:rsid w:val="000732C1"/>
    <w:rsid w:val="000865CC"/>
    <w:rsid w:val="000868EB"/>
    <w:rsid w:val="0009113F"/>
    <w:rsid w:val="000B054C"/>
    <w:rsid w:val="000B4951"/>
    <w:rsid w:val="000D430E"/>
    <w:rsid w:val="000D7A48"/>
    <w:rsid w:val="000E40E5"/>
    <w:rsid w:val="00105AA7"/>
    <w:rsid w:val="0012170C"/>
    <w:rsid w:val="00133D5D"/>
    <w:rsid w:val="001457A2"/>
    <w:rsid w:val="00157612"/>
    <w:rsid w:val="001B156C"/>
    <w:rsid w:val="001C0316"/>
    <w:rsid w:val="001E090B"/>
    <w:rsid w:val="001E3B67"/>
    <w:rsid w:val="002240B6"/>
    <w:rsid w:val="002313CE"/>
    <w:rsid w:val="002406DC"/>
    <w:rsid w:val="00255967"/>
    <w:rsid w:val="00273803"/>
    <w:rsid w:val="0029112B"/>
    <w:rsid w:val="002926B9"/>
    <w:rsid w:val="002E7A10"/>
    <w:rsid w:val="00300F8C"/>
    <w:rsid w:val="0031059E"/>
    <w:rsid w:val="0032751B"/>
    <w:rsid w:val="00331039"/>
    <w:rsid w:val="00337DFB"/>
    <w:rsid w:val="00347E19"/>
    <w:rsid w:val="00374ADA"/>
    <w:rsid w:val="00377421"/>
    <w:rsid w:val="00387325"/>
    <w:rsid w:val="003F5EE4"/>
    <w:rsid w:val="003F66A9"/>
    <w:rsid w:val="004055A0"/>
    <w:rsid w:val="00406311"/>
    <w:rsid w:val="00407078"/>
    <w:rsid w:val="00450161"/>
    <w:rsid w:val="00453FB3"/>
    <w:rsid w:val="00470D9F"/>
    <w:rsid w:val="004A6C25"/>
    <w:rsid w:val="004A7DF3"/>
    <w:rsid w:val="004B08FD"/>
    <w:rsid w:val="004C5679"/>
    <w:rsid w:val="004F6B73"/>
    <w:rsid w:val="00507DCF"/>
    <w:rsid w:val="00545029"/>
    <w:rsid w:val="00562BA1"/>
    <w:rsid w:val="00582AEF"/>
    <w:rsid w:val="005F1F68"/>
    <w:rsid w:val="0060267F"/>
    <w:rsid w:val="00611EEA"/>
    <w:rsid w:val="00611EFF"/>
    <w:rsid w:val="00653CDB"/>
    <w:rsid w:val="006643E8"/>
    <w:rsid w:val="00683275"/>
    <w:rsid w:val="006B26E4"/>
    <w:rsid w:val="006E3F3C"/>
    <w:rsid w:val="006E555D"/>
    <w:rsid w:val="006F40A9"/>
    <w:rsid w:val="00710748"/>
    <w:rsid w:val="00780E45"/>
    <w:rsid w:val="007A3C8C"/>
    <w:rsid w:val="007C1C54"/>
    <w:rsid w:val="007F2A48"/>
    <w:rsid w:val="008156DE"/>
    <w:rsid w:val="00837C09"/>
    <w:rsid w:val="00855253"/>
    <w:rsid w:val="008910F9"/>
    <w:rsid w:val="008C0DB6"/>
    <w:rsid w:val="008F0B18"/>
    <w:rsid w:val="008F41B7"/>
    <w:rsid w:val="0093355B"/>
    <w:rsid w:val="009464B2"/>
    <w:rsid w:val="00971908"/>
    <w:rsid w:val="00991FC4"/>
    <w:rsid w:val="009A7FCE"/>
    <w:rsid w:val="009E32DA"/>
    <w:rsid w:val="00A56D8D"/>
    <w:rsid w:val="00A6025E"/>
    <w:rsid w:val="00AB5FB4"/>
    <w:rsid w:val="00AC4CEC"/>
    <w:rsid w:val="00AD5979"/>
    <w:rsid w:val="00B05B6B"/>
    <w:rsid w:val="00B15303"/>
    <w:rsid w:val="00B2741F"/>
    <w:rsid w:val="00B33B60"/>
    <w:rsid w:val="00B459D0"/>
    <w:rsid w:val="00B82FC8"/>
    <w:rsid w:val="00B941CD"/>
    <w:rsid w:val="00BB5A2F"/>
    <w:rsid w:val="00BE7431"/>
    <w:rsid w:val="00C113FC"/>
    <w:rsid w:val="00C2369D"/>
    <w:rsid w:val="00C43C7D"/>
    <w:rsid w:val="00C657AB"/>
    <w:rsid w:val="00CC52E7"/>
    <w:rsid w:val="00CC5F61"/>
    <w:rsid w:val="00CD1ACC"/>
    <w:rsid w:val="00CD2A88"/>
    <w:rsid w:val="00CE0373"/>
    <w:rsid w:val="00CF3064"/>
    <w:rsid w:val="00D118B1"/>
    <w:rsid w:val="00D53B5C"/>
    <w:rsid w:val="00D63D0D"/>
    <w:rsid w:val="00D66F15"/>
    <w:rsid w:val="00D9375D"/>
    <w:rsid w:val="00D93E52"/>
    <w:rsid w:val="00DD1A6C"/>
    <w:rsid w:val="00DE3F53"/>
    <w:rsid w:val="00DE585C"/>
    <w:rsid w:val="00DE7567"/>
    <w:rsid w:val="00DF3365"/>
    <w:rsid w:val="00DF7BAB"/>
    <w:rsid w:val="00E12BD8"/>
    <w:rsid w:val="00E2354C"/>
    <w:rsid w:val="00E31E36"/>
    <w:rsid w:val="00E331B3"/>
    <w:rsid w:val="00E37DC5"/>
    <w:rsid w:val="00E522EE"/>
    <w:rsid w:val="00E829F7"/>
    <w:rsid w:val="00E83949"/>
    <w:rsid w:val="00EA1B22"/>
    <w:rsid w:val="00EC6B7A"/>
    <w:rsid w:val="00EE4777"/>
    <w:rsid w:val="00F01AA9"/>
    <w:rsid w:val="00F03CAD"/>
    <w:rsid w:val="00F1315D"/>
    <w:rsid w:val="00F14E1F"/>
    <w:rsid w:val="00F46279"/>
    <w:rsid w:val="00F92723"/>
    <w:rsid w:val="00F94F41"/>
    <w:rsid w:val="00F96E8B"/>
    <w:rsid w:val="00FC5789"/>
    <w:rsid w:val="00FD2F49"/>
    <w:rsid w:val="00FD76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DE0F6C"/>
  <w15:chartTrackingRefBased/>
  <w15:docId w15:val="{E2D199EB-B4C4-4C79-B3ED-0B8D492AA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14E1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3B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3B60"/>
    <w:rPr>
      <w:rFonts w:ascii="Segoe UI" w:hAnsi="Segoe UI" w:cs="Segoe UI"/>
      <w:sz w:val="18"/>
      <w:szCs w:val="18"/>
    </w:rPr>
  </w:style>
  <w:style w:type="character" w:styleId="CommentReference">
    <w:name w:val="annotation reference"/>
    <w:basedOn w:val="DefaultParagraphFont"/>
    <w:uiPriority w:val="99"/>
    <w:semiHidden/>
    <w:unhideWhenUsed/>
    <w:rsid w:val="00B33B60"/>
    <w:rPr>
      <w:sz w:val="16"/>
      <w:szCs w:val="16"/>
    </w:rPr>
  </w:style>
  <w:style w:type="paragraph" w:styleId="CommentText">
    <w:name w:val="annotation text"/>
    <w:basedOn w:val="Normal"/>
    <w:link w:val="CommentTextChar"/>
    <w:uiPriority w:val="99"/>
    <w:semiHidden/>
    <w:unhideWhenUsed/>
    <w:rsid w:val="00B33B60"/>
    <w:pPr>
      <w:spacing w:line="240" w:lineRule="auto"/>
    </w:pPr>
    <w:rPr>
      <w:sz w:val="20"/>
      <w:szCs w:val="20"/>
    </w:rPr>
  </w:style>
  <w:style w:type="character" w:customStyle="1" w:styleId="CommentTextChar">
    <w:name w:val="Comment Text Char"/>
    <w:basedOn w:val="DefaultParagraphFont"/>
    <w:link w:val="CommentText"/>
    <w:uiPriority w:val="99"/>
    <w:semiHidden/>
    <w:rsid w:val="00B33B60"/>
    <w:rPr>
      <w:sz w:val="20"/>
      <w:szCs w:val="20"/>
    </w:rPr>
  </w:style>
  <w:style w:type="paragraph" w:styleId="CommentSubject">
    <w:name w:val="annotation subject"/>
    <w:basedOn w:val="CommentText"/>
    <w:next w:val="CommentText"/>
    <w:link w:val="CommentSubjectChar"/>
    <w:uiPriority w:val="99"/>
    <w:semiHidden/>
    <w:unhideWhenUsed/>
    <w:rsid w:val="00B33B60"/>
    <w:rPr>
      <w:b/>
      <w:bCs/>
    </w:rPr>
  </w:style>
  <w:style w:type="character" w:customStyle="1" w:styleId="CommentSubjectChar">
    <w:name w:val="Comment Subject Char"/>
    <w:basedOn w:val="CommentTextChar"/>
    <w:link w:val="CommentSubject"/>
    <w:uiPriority w:val="99"/>
    <w:semiHidden/>
    <w:rsid w:val="00B33B60"/>
    <w:rPr>
      <w:b/>
      <w:bCs/>
      <w:sz w:val="20"/>
      <w:szCs w:val="20"/>
    </w:rPr>
  </w:style>
  <w:style w:type="paragraph" w:customStyle="1" w:styleId="EndNoteBibliography">
    <w:name w:val="EndNote Bibliography"/>
    <w:basedOn w:val="Normal"/>
    <w:link w:val="EndNoteBibliographyChar"/>
    <w:rsid w:val="007A3C8C"/>
    <w:pPr>
      <w:spacing w:after="0" w:line="240" w:lineRule="auto"/>
    </w:pPr>
    <w:rPr>
      <w:rFonts w:ascii="Calibri" w:hAnsi="Calibri" w:cs="Calibri"/>
      <w:noProof/>
      <w:sz w:val="22"/>
      <w:szCs w:val="22"/>
    </w:rPr>
  </w:style>
  <w:style w:type="character" w:customStyle="1" w:styleId="EndNoteBibliographyChar">
    <w:name w:val="EndNote Bibliography Char"/>
    <w:basedOn w:val="DefaultParagraphFont"/>
    <w:link w:val="EndNoteBibliography"/>
    <w:rsid w:val="007A3C8C"/>
    <w:rPr>
      <w:rFonts w:ascii="Calibri" w:hAnsi="Calibri" w:cs="Calibri"/>
      <w:noProof/>
      <w:sz w:val="22"/>
      <w:szCs w:val="22"/>
    </w:rPr>
  </w:style>
  <w:style w:type="table" w:styleId="PlainTable1">
    <w:name w:val="Plain Table 1"/>
    <w:basedOn w:val="TableNormal"/>
    <w:uiPriority w:val="41"/>
    <w:rsid w:val="007A3C8C"/>
    <w:pPr>
      <w:spacing w:after="0" w:line="240" w:lineRule="auto"/>
    </w:pPr>
    <w:rPr>
      <w:rFonts w:asciiTheme="minorHAnsi" w:eastAsiaTheme="minorEastAsia" w:hAnsiTheme="minorHAnsi" w:cstheme="minorBidi"/>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611EEA"/>
    <w:pPr>
      <w:ind w:left="720"/>
      <w:contextualSpacing/>
    </w:pPr>
  </w:style>
  <w:style w:type="paragraph" w:customStyle="1" w:styleId="EndNoteBibliographyTitle">
    <w:name w:val="EndNote Bibliography Title"/>
    <w:basedOn w:val="Normal"/>
    <w:link w:val="EndNoteBibliographyTitleChar"/>
    <w:rsid w:val="00337DFB"/>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337DFB"/>
    <w:rPr>
      <w:rFonts w:ascii="Calibri" w:hAnsi="Calibri" w:cs="Calibri"/>
      <w:noProof/>
      <w:sz w:val="22"/>
    </w:rPr>
  </w:style>
  <w:style w:type="character" w:styleId="Hyperlink">
    <w:name w:val="Hyperlink"/>
    <w:basedOn w:val="DefaultParagraphFont"/>
    <w:uiPriority w:val="99"/>
    <w:unhideWhenUsed/>
    <w:rsid w:val="00991FC4"/>
    <w:rPr>
      <w:color w:val="0563C1" w:themeColor="hyperlink"/>
      <w:u w:val="single"/>
    </w:rPr>
  </w:style>
  <w:style w:type="character" w:styleId="UnresolvedMention">
    <w:name w:val="Unresolved Mention"/>
    <w:basedOn w:val="DefaultParagraphFont"/>
    <w:uiPriority w:val="99"/>
    <w:semiHidden/>
    <w:unhideWhenUsed/>
    <w:rsid w:val="00991FC4"/>
    <w:rPr>
      <w:color w:val="605E5C"/>
      <w:shd w:val="clear" w:color="auto" w:fill="E1DFDD"/>
    </w:rPr>
  </w:style>
  <w:style w:type="paragraph" w:styleId="Header">
    <w:name w:val="header"/>
    <w:basedOn w:val="Normal"/>
    <w:link w:val="HeaderChar"/>
    <w:uiPriority w:val="99"/>
    <w:unhideWhenUsed/>
    <w:rsid w:val="002559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967"/>
  </w:style>
  <w:style w:type="paragraph" w:styleId="Footer">
    <w:name w:val="footer"/>
    <w:basedOn w:val="Normal"/>
    <w:link w:val="FooterChar"/>
    <w:uiPriority w:val="99"/>
    <w:unhideWhenUsed/>
    <w:rsid w:val="002559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967"/>
  </w:style>
  <w:style w:type="character" w:styleId="LineNumber">
    <w:name w:val="line number"/>
    <w:basedOn w:val="DefaultParagraphFont"/>
    <w:uiPriority w:val="99"/>
    <w:semiHidden/>
    <w:unhideWhenUsed/>
    <w:rsid w:val="00255967"/>
  </w:style>
  <w:style w:type="table" w:styleId="GridTable1Light">
    <w:name w:val="Grid Table 1 Light"/>
    <w:basedOn w:val="TableNormal"/>
    <w:uiPriority w:val="46"/>
    <w:rsid w:val="00CD2A8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CD2A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CD2A8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E2354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E37DC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4916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hyperlink" Target="http://nas.er.usgs.gov/" TargetMode="Externa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698916-C6C0-4987-A4D3-2064A0CA5D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10403</Words>
  <Characters>59299</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Kinard</dc:creator>
  <cp:keywords/>
  <dc:description/>
  <cp:lastModifiedBy>Kinard, Sean</cp:lastModifiedBy>
  <cp:revision>2</cp:revision>
  <cp:lastPrinted>2020-03-06T03:53:00Z</cp:lastPrinted>
  <dcterms:created xsi:type="dcterms:W3CDTF">2020-03-16T17:21:00Z</dcterms:created>
  <dcterms:modified xsi:type="dcterms:W3CDTF">2020-03-16T17:21:00Z</dcterms:modified>
</cp:coreProperties>
</file>